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D50CB" w14:textId="77777777" w:rsidR="00356726" w:rsidRPr="00AF396F" w:rsidRDefault="00356726" w:rsidP="005346DA">
      <w:pPr>
        <w:spacing w:after="0" w:line="480" w:lineRule="auto"/>
        <w:jc w:val="both"/>
        <w:rPr>
          <w:rFonts w:ascii="Times New Roman" w:hAnsi="Times New Roman" w:cs="Times New Roman"/>
          <w:lang w:val="en-US"/>
        </w:rPr>
      </w:pPr>
    </w:p>
    <w:p w14:paraId="7BA67AD0" w14:textId="583F8106" w:rsidR="00356726" w:rsidRPr="00AF396F" w:rsidRDefault="00356726"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 xml:space="preserve">Site-specific immobilization of the endosialidase </w:t>
      </w:r>
      <w:r w:rsidR="00106AB3" w:rsidRPr="00AF396F">
        <w:rPr>
          <w:rFonts w:ascii="Times New Roman" w:hAnsi="Times New Roman" w:cs="Times New Roman"/>
          <w:b/>
          <w:bCs/>
          <w:lang w:val="en-US"/>
        </w:rPr>
        <w:t>reveals QSOX2 is a novel polysialylated protein</w:t>
      </w:r>
      <w:r w:rsidR="00926D05" w:rsidRPr="00AF396F">
        <w:rPr>
          <w:rFonts w:ascii="Times New Roman" w:hAnsi="Times New Roman" w:cs="Times New Roman"/>
          <w:b/>
          <w:bCs/>
          <w:lang w:val="en-US"/>
        </w:rPr>
        <w:t>.</w:t>
      </w:r>
    </w:p>
    <w:p w14:paraId="0BD87FF5" w14:textId="77777777" w:rsidR="00356726" w:rsidRPr="00AF396F" w:rsidRDefault="00356726" w:rsidP="005346DA">
      <w:pPr>
        <w:spacing w:after="0" w:line="480" w:lineRule="auto"/>
        <w:jc w:val="both"/>
        <w:rPr>
          <w:rFonts w:ascii="Times New Roman" w:hAnsi="Times New Roman" w:cs="Times New Roman"/>
          <w:lang w:val="en-US"/>
        </w:rPr>
      </w:pPr>
    </w:p>
    <w:p w14:paraId="35C416E6" w14:textId="6EA99ABA" w:rsidR="00356726" w:rsidRPr="00AF396F" w:rsidRDefault="00356726" w:rsidP="005346DA">
      <w:pPr>
        <w:spacing w:after="0" w:line="480" w:lineRule="auto"/>
        <w:jc w:val="both"/>
        <w:rPr>
          <w:rFonts w:ascii="Times New Roman" w:hAnsi="Times New Roman" w:cs="Times New Roman"/>
          <w:lang w:val="en-US"/>
        </w:rPr>
      </w:pPr>
    </w:p>
    <w:p w14:paraId="7BA1CA94" w14:textId="7825DBEA" w:rsidR="00356726" w:rsidRPr="00AF396F" w:rsidRDefault="00790900" w:rsidP="005346DA">
      <w:pPr>
        <w:spacing w:after="0" w:line="480" w:lineRule="auto"/>
        <w:jc w:val="both"/>
        <w:rPr>
          <w:rFonts w:ascii="Times New Roman" w:hAnsi="Times New Roman" w:cs="Times New Roman"/>
          <w:vertAlign w:val="superscript"/>
          <w:lang w:val="en-US"/>
        </w:rPr>
      </w:pPr>
      <w:bookmarkStart w:id="0" w:name="_Hlk149215573"/>
      <w:r w:rsidRPr="00AF396F">
        <w:rPr>
          <w:rFonts w:ascii="Times New Roman" w:hAnsi="Times New Roman" w:cs="Times New Roman"/>
          <w:lang w:val="en-US"/>
        </w:rPr>
        <w:t>Carmanah Hunter*</w:t>
      </w:r>
      <w:r w:rsidRPr="00AF396F">
        <w:rPr>
          <w:rFonts w:ascii="Times New Roman" w:hAnsi="Times New Roman" w:cs="Times New Roman"/>
          <w:vertAlign w:val="superscript"/>
          <w:lang w:val="en-US"/>
        </w:rPr>
        <w:t>1</w:t>
      </w:r>
      <w:r w:rsidRPr="00AF396F">
        <w:rPr>
          <w:rFonts w:ascii="Times New Roman" w:hAnsi="Times New Roman" w:cs="Times New Roman"/>
          <w:lang w:val="en-US"/>
        </w:rPr>
        <w:t>, Tahlia Derksen</w:t>
      </w:r>
      <w:r w:rsidRPr="00AF396F">
        <w:rPr>
          <w:rFonts w:ascii="Times New Roman" w:hAnsi="Times New Roman" w:cs="Times New Roman"/>
          <w:vertAlign w:val="superscript"/>
          <w:lang w:val="en-US"/>
        </w:rPr>
        <w:t>1</w:t>
      </w:r>
      <w:r w:rsidRPr="00AF396F">
        <w:rPr>
          <w:rFonts w:ascii="Times New Roman" w:hAnsi="Times New Roman" w:cs="Times New Roman"/>
          <w:lang w:val="en-US"/>
        </w:rPr>
        <w:t xml:space="preserve">*, </w:t>
      </w:r>
      <w:r w:rsidR="00356726" w:rsidRPr="00AF396F">
        <w:rPr>
          <w:rFonts w:ascii="Times New Roman" w:hAnsi="Times New Roman" w:cs="Times New Roman"/>
          <w:lang w:val="en-US"/>
        </w:rPr>
        <w:t>Sogand</w:t>
      </w:r>
      <w:r w:rsidR="00917BD8" w:rsidRPr="00AF396F">
        <w:rPr>
          <w:rFonts w:ascii="Times New Roman" w:hAnsi="Times New Roman" w:cs="Times New Roman"/>
          <w:lang w:val="en-US"/>
        </w:rPr>
        <w:t xml:space="preserve"> Makhsous</w:t>
      </w:r>
      <w:r w:rsidR="00917BD8" w:rsidRPr="00AF396F">
        <w:rPr>
          <w:rFonts w:ascii="Times New Roman" w:hAnsi="Times New Roman" w:cs="Times New Roman"/>
          <w:vertAlign w:val="superscript"/>
          <w:lang w:val="en-US"/>
        </w:rPr>
        <w:t>1</w:t>
      </w:r>
      <w:r w:rsidR="00CC7CA4" w:rsidRPr="00AF396F">
        <w:rPr>
          <w:rFonts w:ascii="Times New Roman" w:hAnsi="Times New Roman" w:cs="Times New Roman"/>
          <w:lang w:val="en-US"/>
        </w:rPr>
        <w:t xml:space="preserve">, </w:t>
      </w:r>
      <w:r w:rsidR="00E20B64" w:rsidRPr="00AF396F">
        <w:rPr>
          <w:rFonts w:ascii="Times New Roman" w:hAnsi="Times New Roman" w:cs="Times New Roman"/>
          <w:lang w:val="en-US"/>
        </w:rPr>
        <w:t>Matt</w:t>
      </w:r>
      <w:r w:rsidR="00917BD8" w:rsidRPr="00AF396F">
        <w:rPr>
          <w:rFonts w:ascii="Times New Roman" w:hAnsi="Times New Roman" w:cs="Times New Roman"/>
          <w:lang w:val="en-US"/>
        </w:rPr>
        <w:t xml:space="preserve"> Doll</w:t>
      </w:r>
      <w:r w:rsidR="00917BD8" w:rsidRPr="00AF396F">
        <w:rPr>
          <w:rFonts w:ascii="Times New Roman" w:hAnsi="Times New Roman" w:cs="Times New Roman"/>
          <w:vertAlign w:val="superscript"/>
          <w:lang w:val="en-US"/>
        </w:rPr>
        <w:t>1</w:t>
      </w:r>
      <w:r w:rsidR="00E20B64" w:rsidRPr="00AF396F">
        <w:rPr>
          <w:rFonts w:ascii="Times New Roman" w:hAnsi="Times New Roman" w:cs="Times New Roman"/>
          <w:lang w:val="en-US"/>
        </w:rPr>
        <w:t>, Sam</w:t>
      </w:r>
      <w:r w:rsidR="00917BD8" w:rsidRPr="00AF396F">
        <w:rPr>
          <w:rFonts w:ascii="Times New Roman" w:hAnsi="Times New Roman" w:cs="Times New Roman"/>
          <w:lang w:val="en-US"/>
        </w:rPr>
        <w:t>antha Rodriguez Perez</w:t>
      </w:r>
      <w:r w:rsidR="00917BD8" w:rsidRPr="00AF396F">
        <w:rPr>
          <w:rFonts w:ascii="Times New Roman" w:hAnsi="Times New Roman" w:cs="Times New Roman"/>
          <w:vertAlign w:val="superscript"/>
          <w:lang w:val="en-US"/>
        </w:rPr>
        <w:t>1</w:t>
      </w:r>
      <w:r w:rsidR="00E20B64" w:rsidRPr="00AF396F">
        <w:rPr>
          <w:rFonts w:ascii="Times New Roman" w:hAnsi="Times New Roman" w:cs="Times New Roman"/>
          <w:lang w:val="en-US"/>
        </w:rPr>
        <w:t xml:space="preserve">, </w:t>
      </w:r>
      <w:r w:rsidR="00356726" w:rsidRPr="00AF396F">
        <w:rPr>
          <w:rFonts w:ascii="Times New Roman" w:hAnsi="Times New Roman" w:cs="Times New Roman"/>
          <w:lang w:val="en-US"/>
        </w:rPr>
        <w:t>Nic</w:t>
      </w:r>
      <w:r w:rsidR="00917BD8" w:rsidRPr="00AF396F">
        <w:rPr>
          <w:rFonts w:ascii="Times New Roman" w:hAnsi="Times New Roman" w:cs="Times New Roman"/>
          <w:lang w:val="en-US"/>
        </w:rPr>
        <w:t xml:space="preserve">hollas </w:t>
      </w:r>
      <w:r w:rsidR="00DB0D46" w:rsidRPr="00AF396F">
        <w:rPr>
          <w:rFonts w:ascii="Times New Roman" w:hAnsi="Times New Roman" w:cs="Times New Roman"/>
          <w:lang w:val="en-US"/>
        </w:rPr>
        <w:t xml:space="preserve">E. </w:t>
      </w:r>
      <w:r w:rsidR="00917BD8" w:rsidRPr="00AF396F">
        <w:rPr>
          <w:rFonts w:ascii="Times New Roman" w:hAnsi="Times New Roman" w:cs="Times New Roman"/>
          <w:lang w:val="en-US"/>
        </w:rPr>
        <w:t>Scott</w:t>
      </w:r>
      <w:r w:rsidR="00917BD8" w:rsidRPr="00AF396F">
        <w:rPr>
          <w:rFonts w:ascii="Times New Roman" w:hAnsi="Times New Roman" w:cs="Times New Roman"/>
          <w:vertAlign w:val="superscript"/>
          <w:lang w:val="en-US"/>
        </w:rPr>
        <w:t>2</w:t>
      </w:r>
      <w:r w:rsidR="00356726" w:rsidRPr="00AF396F">
        <w:rPr>
          <w:rFonts w:ascii="Times New Roman" w:hAnsi="Times New Roman" w:cs="Times New Roman"/>
          <w:lang w:val="en-US"/>
        </w:rPr>
        <w:t>, Lisa</w:t>
      </w:r>
      <w:r w:rsidR="00917BD8" w:rsidRPr="00AF396F">
        <w:rPr>
          <w:rFonts w:ascii="Times New Roman" w:hAnsi="Times New Roman" w:cs="Times New Roman"/>
          <w:lang w:val="en-US"/>
        </w:rPr>
        <w:t xml:space="preserve"> M. Willis</w:t>
      </w:r>
      <w:r w:rsidR="00917BD8" w:rsidRPr="00AF396F">
        <w:rPr>
          <w:rFonts w:ascii="Times New Roman" w:hAnsi="Times New Roman" w:cs="Times New Roman"/>
          <w:vertAlign w:val="superscript"/>
          <w:lang w:val="en-US"/>
        </w:rPr>
        <w:t>1,3</w:t>
      </w:r>
    </w:p>
    <w:bookmarkEnd w:id="0"/>
    <w:p w14:paraId="441D1379" w14:textId="77777777" w:rsidR="00356726" w:rsidRPr="00AF396F" w:rsidRDefault="00356726" w:rsidP="005346DA">
      <w:pPr>
        <w:spacing w:after="0" w:line="480" w:lineRule="auto"/>
        <w:jc w:val="both"/>
        <w:rPr>
          <w:rFonts w:ascii="Times New Roman" w:hAnsi="Times New Roman" w:cs="Times New Roman"/>
          <w:lang w:val="en-US"/>
        </w:rPr>
      </w:pPr>
    </w:p>
    <w:p w14:paraId="661699C6" w14:textId="58C30A7F" w:rsidR="00356726" w:rsidRPr="00AF396F" w:rsidRDefault="00356726"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Authors contributed equally to the work</w:t>
      </w:r>
    </w:p>
    <w:p w14:paraId="4D769AE7" w14:textId="5A2177EB" w:rsidR="00917BD8" w:rsidRPr="00AF396F" w:rsidRDefault="00917BD8" w:rsidP="005346DA">
      <w:pPr>
        <w:spacing w:after="0" w:line="480" w:lineRule="auto"/>
        <w:jc w:val="both"/>
        <w:rPr>
          <w:rFonts w:ascii="Times New Roman" w:hAnsi="Times New Roman" w:cs="Times New Roman"/>
          <w:lang w:val="en-US"/>
        </w:rPr>
      </w:pPr>
    </w:p>
    <w:p w14:paraId="510250B5" w14:textId="2C7FF2DC" w:rsidR="00917BD8" w:rsidRPr="00AF396F" w:rsidRDefault="00917BD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 </w:t>
      </w:r>
      <w:r w:rsidRPr="00AF396F">
        <w:rPr>
          <w:rFonts w:ascii="Times New Roman" w:hAnsi="Times New Roman" w:cs="Times New Roman"/>
          <w:vertAlign w:val="superscript"/>
          <w:lang w:val="en-US"/>
        </w:rPr>
        <w:t>1</w:t>
      </w:r>
      <w:r w:rsidRPr="00AF396F">
        <w:rPr>
          <w:rFonts w:ascii="Times New Roman" w:hAnsi="Times New Roman" w:cs="Times New Roman"/>
          <w:lang w:val="en-US"/>
        </w:rPr>
        <w:t xml:space="preserve"> Department of Biological Sciences, University of Alberta, Edmonton, Canada</w:t>
      </w:r>
    </w:p>
    <w:p w14:paraId="4394ABCD" w14:textId="54514D55" w:rsidR="00917BD8" w:rsidRPr="00AF396F" w:rsidRDefault="00917BD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 </w:t>
      </w:r>
      <w:r w:rsidRPr="00AF396F">
        <w:rPr>
          <w:rFonts w:ascii="Times New Roman" w:hAnsi="Times New Roman" w:cs="Times New Roman"/>
          <w:vertAlign w:val="superscript"/>
          <w:lang w:val="en-US"/>
        </w:rPr>
        <w:t>2</w:t>
      </w:r>
      <w:r w:rsidRPr="00AF396F">
        <w:rPr>
          <w:rFonts w:ascii="Times New Roman" w:hAnsi="Times New Roman" w:cs="Times New Roman"/>
          <w:lang w:val="en-US"/>
        </w:rPr>
        <w:t xml:space="preserve"> Department of Microbiology and Immunology, University of Melbourne, Melbourne, Australia</w:t>
      </w:r>
    </w:p>
    <w:p w14:paraId="4E10A885" w14:textId="3010E827" w:rsidR="00917BD8" w:rsidRPr="00AF396F" w:rsidRDefault="00917BD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 </w:t>
      </w:r>
      <w:r w:rsidRPr="00AF396F">
        <w:rPr>
          <w:rFonts w:ascii="Times New Roman" w:hAnsi="Times New Roman" w:cs="Times New Roman"/>
          <w:vertAlign w:val="superscript"/>
          <w:lang w:val="en-US"/>
        </w:rPr>
        <w:t>3</w:t>
      </w:r>
      <w:r w:rsidRPr="00AF396F">
        <w:rPr>
          <w:rFonts w:ascii="Times New Roman" w:hAnsi="Times New Roman" w:cs="Times New Roman"/>
          <w:lang w:val="en-US"/>
        </w:rPr>
        <w:t xml:space="preserve"> Department of Medical Microbiology and Immunology, University of Alberta, Edmonton, Canada</w:t>
      </w:r>
    </w:p>
    <w:p w14:paraId="13A6DB84" w14:textId="0340050A" w:rsidR="00917BD8" w:rsidRPr="00AF396F" w:rsidRDefault="00917BD8" w:rsidP="005346DA">
      <w:pPr>
        <w:spacing w:after="0" w:line="480" w:lineRule="auto"/>
        <w:jc w:val="both"/>
        <w:rPr>
          <w:rFonts w:ascii="Times New Roman" w:hAnsi="Times New Roman" w:cs="Times New Roman"/>
          <w:lang w:val="en-US"/>
        </w:rPr>
      </w:pPr>
    </w:p>
    <w:p w14:paraId="4A0DF8F2" w14:textId="15142B1E" w:rsidR="00917BD8" w:rsidRPr="00AF396F" w:rsidRDefault="00917BD8" w:rsidP="005346DA">
      <w:pPr>
        <w:spacing w:after="0" w:line="480" w:lineRule="auto"/>
        <w:jc w:val="both"/>
        <w:rPr>
          <w:rFonts w:ascii="Times New Roman" w:hAnsi="Times New Roman" w:cs="Times New Roman"/>
          <w:lang w:val="en-US"/>
        </w:rPr>
      </w:pPr>
    </w:p>
    <w:p w14:paraId="41C6E827" w14:textId="06C4FA3C" w:rsidR="00917BD8" w:rsidRPr="00AF396F" w:rsidRDefault="00917BD8" w:rsidP="005346DA">
      <w:pPr>
        <w:spacing w:after="0" w:line="480" w:lineRule="auto"/>
        <w:jc w:val="both"/>
        <w:rPr>
          <w:rFonts w:ascii="Times New Roman" w:hAnsi="Times New Roman" w:cs="Times New Roman"/>
          <w:lang w:val="en-US"/>
        </w:rPr>
      </w:pPr>
    </w:p>
    <w:p w14:paraId="4DC09003" w14:textId="67FF9C53" w:rsidR="00917BD8" w:rsidRPr="00AF396F" w:rsidRDefault="00917BD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Keywords: </w:t>
      </w:r>
      <w:r w:rsidR="004C1D04" w:rsidRPr="00AF396F">
        <w:rPr>
          <w:rFonts w:ascii="Times New Roman" w:hAnsi="Times New Roman" w:cs="Times New Roman"/>
          <w:lang w:val="en-US"/>
        </w:rPr>
        <w:t>EndoN</w:t>
      </w:r>
      <w:r w:rsidRPr="00AF396F">
        <w:rPr>
          <w:rFonts w:ascii="Times New Roman" w:hAnsi="Times New Roman" w:cs="Times New Roman"/>
          <w:lang w:val="en-US"/>
        </w:rPr>
        <w:t>, biotinylation,</w:t>
      </w:r>
      <w:r w:rsidR="005346DA" w:rsidRPr="00AF396F">
        <w:rPr>
          <w:rFonts w:ascii="Times New Roman" w:hAnsi="Times New Roman" w:cs="Times New Roman"/>
          <w:lang w:val="en-US"/>
        </w:rPr>
        <w:t xml:space="preserve"> protein</w:t>
      </w:r>
      <w:r w:rsidRPr="00AF396F">
        <w:rPr>
          <w:rFonts w:ascii="Times New Roman" w:hAnsi="Times New Roman" w:cs="Times New Roman"/>
          <w:lang w:val="en-US"/>
        </w:rPr>
        <w:t xml:space="preserve"> </w:t>
      </w:r>
      <w:r w:rsidR="00DB0D46" w:rsidRPr="00AF396F">
        <w:rPr>
          <w:rFonts w:ascii="Times New Roman" w:hAnsi="Times New Roman" w:cs="Times New Roman"/>
          <w:lang w:val="en-US"/>
        </w:rPr>
        <w:t>immobilization</w:t>
      </w:r>
      <w:r w:rsidRPr="00AF396F">
        <w:rPr>
          <w:rFonts w:ascii="Times New Roman" w:hAnsi="Times New Roman" w:cs="Times New Roman"/>
          <w:lang w:val="en-US"/>
        </w:rPr>
        <w:t>, proteomics</w:t>
      </w:r>
      <w:r w:rsidR="00CC7CA4" w:rsidRPr="00AF396F">
        <w:rPr>
          <w:rFonts w:ascii="Times New Roman" w:hAnsi="Times New Roman" w:cs="Times New Roman"/>
          <w:lang w:val="en-US"/>
        </w:rPr>
        <w:t>, QSOX2</w:t>
      </w:r>
    </w:p>
    <w:p w14:paraId="26967429" w14:textId="74F305BC" w:rsidR="000361D7" w:rsidRPr="00AF396F" w:rsidRDefault="000361D7" w:rsidP="005346DA">
      <w:pPr>
        <w:spacing w:after="0" w:line="480" w:lineRule="auto"/>
        <w:jc w:val="both"/>
        <w:rPr>
          <w:rFonts w:ascii="Times New Roman" w:hAnsi="Times New Roman" w:cs="Times New Roman"/>
          <w:lang w:val="en-US"/>
        </w:rPr>
      </w:pPr>
    </w:p>
    <w:p w14:paraId="11AAEA5C" w14:textId="77777777" w:rsidR="00762B7D" w:rsidRPr="00AF396F" w:rsidRDefault="00762B7D" w:rsidP="005346DA">
      <w:pPr>
        <w:spacing w:after="0" w:line="480" w:lineRule="auto"/>
        <w:jc w:val="both"/>
        <w:rPr>
          <w:rFonts w:ascii="Times New Roman" w:hAnsi="Times New Roman" w:cs="Times New Roman"/>
          <w:lang w:val="en-US"/>
        </w:rPr>
      </w:pPr>
    </w:p>
    <w:p w14:paraId="2A2FEA05" w14:textId="7DD31173" w:rsidR="000361D7" w:rsidRPr="00AF396F" w:rsidRDefault="00762B7D" w:rsidP="005346DA">
      <w:pPr>
        <w:spacing w:after="0" w:line="480" w:lineRule="auto"/>
        <w:jc w:val="both"/>
        <w:rPr>
          <w:rFonts w:ascii="Times New Roman" w:hAnsi="Times New Roman" w:cs="Times New Roman"/>
        </w:rPr>
      </w:pPr>
      <w:r w:rsidRPr="00AF396F">
        <w:rPr>
          <w:rFonts w:ascii="Times New Roman" w:hAnsi="Times New Roman" w:cs="Times New Roman"/>
        </w:rPr>
        <w:t xml:space="preserve">Manuscript contains supplemental figures and </w:t>
      </w:r>
      <w:r w:rsidR="008A69AB" w:rsidRPr="00AF396F">
        <w:rPr>
          <w:rFonts w:ascii="Times New Roman" w:hAnsi="Times New Roman" w:cs="Times New Roman"/>
        </w:rPr>
        <w:t>three</w:t>
      </w:r>
      <w:r w:rsidRPr="00AF396F">
        <w:rPr>
          <w:rFonts w:ascii="Times New Roman" w:hAnsi="Times New Roman" w:cs="Times New Roman"/>
        </w:rPr>
        <w:t xml:space="preserve"> supplemental table</w:t>
      </w:r>
      <w:r w:rsidR="008A69AB" w:rsidRPr="00AF396F">
        <w:rPr>
          <w:rFonts w:ascii="Times New Roman" w:hAnsi="Times New Roman" w:cs="Times New Roman"/>
        </w:rPr>
        <w:t>s</w:t>
      </w:r>
    </w:p>
    <w:p w14:paraId="1746E4D4" w14:textId="0BB18EE8" w:rsidR="00356726" w:rsidRPr="00AF396F" w:rsidRDefault="00356726" w:rsidP="005346DA">
      <w:pPr>
        <w:spacing w:after="0" w:line="480" w:lineRule="auto"/>
        <w:jc w:val="both"/>
        <w:rPr>
          <w:rFonts w:ascii="Times New Roman" w:hAnsi="Times New Roman" w:cs="Times New Roman"/>
        </w:rPr>
      </w:pPr>
      <w:r w:rsidRPr="00AF396F">
        <w:rPr>
          <w:rFonts w:ascii="Times New Roman" w:hAnsi="Times New Roman" w:cs="Times New Roman"/>
        </w:rPr>
        <w:br w:type="page"/>
      </w:r>
    </w:p>
    <w:p w14:paraId="6F03E609" w14:textId="263B741E" w:rsidR="00356726" w:rsidRPr="00AF396F" w:rsidRDefault="00E20B64"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lastRenderedPageBreak/>
        <w:t>Abstract</w:t>
      </w:r>
    </w:p>
    <w:p w14:paraId="51E2728C" w14:textId="4310C879" w:rsidR="00E20B64" w:rsidRPr="00AF396F" w:rsidRDefault="000451F4" w:rsidP="005346DA">
      <w:pPr>
        <w:spacing w:after="0" w:line="480" w:lineRule="auto"/>
        <w:jc w:val="both"/>
        <w:rPr>
          <w:rFonts w:ascii="Times New Roman" w:hAnsi="Times New Roman" w:cs="Times New Roman"/>
        </w:rPr>
      </w:pPr>
      <w:r w:rsidRPr="00AF396F">
        <w:rPr>
          <w:rFonts w:ascii="Times New Roman" w:hAnsi="Times New Roman" w:cs="Times New Roman"/>
        </w:rPr>
        <w:t>Polysialic acid (polySia) is a linear polymer of α2,8-linked sialic acid residues that is of fundamental biological interest due to its pivotal roles in the regulation of the nervous, immune, and reproductive systems in healthy human adults. PolySia is also dysregulated in several chronic diseases, including cancers and mental health disorders</w:t>
      </w:r>
      <w:r w:rsidR="000008C1" w:rsidRPr="00AF396F">
        <w:rPr>
          <w:rFonts w:ascii="Times New Roman" w:hAnsi="Times New Roman" w:cs="Times New Roman"/>
        </w:rPr>
        <w:t xml:space="preserve">. </w:t>
      </w:r>
      <w:r w:rsidRPr="00AF396F">
        <w:rPr>
          <w:rFonts w:ascii="Times New Roman" w:hAnsi="Times New Roman" w:cs="Times New Roman"/>
        </w:rPr>
        <w:t>However, the mechanisms underpinning polySia biology in health and disease remain largely unknown. The polySia-specific hydrolase, endoneuraminidase NF (EndoN), and the catalytically inactive polySia lectin EndoN</w:t>
      </w:r>
      <w:r w:rsidRPr="00AF396F">
        <w:rPr>
          <w:rFonts w:ascii="Times New Roman" w:hAnsi="Times New Roman" w:cs="Times New Roman"/>
          <w:vertAlign w:val="subscript"/>
        </w:rPr>
        <w:t>DM</w:t>
      </w:r>
      <w:r w:rsidRPr="00AF396F">
        <w:rPr>
          <w:rFonts w:ascii="Times New Roman" w:hAnsi="Times New Roman" w:cs="Times New Roman"/>
        </w:rPr>
        <w:t>, have been extensively used for studying polySia. However, EndoN is heat stable</w:t>
      </w:r>
      <w:r w:rsidR="00085CF1" w:rsidRPr="00AF396F">
        <w:rPr>
          <w:rFonts w:ascii="Times New Roman" w:hAnsi="Times New Roman" w:cs="Times New Roman"/>
        </w:rPr>
        <w:t xml:space="preserve"> and</w:t>
      </w:r>
      <w:r w:rsidRPr="00AF396F">
        <w:rPr>
          <w:rFonts w:ascii="Times New Roman" w:hAnsi="Times New Roman" w:cs="Times New Roman"/>
        </w:rPr>
        <w:t xml:space="preserve"> </w:t>
      </w:r>
      <w:r w:rsidR="000008C1" w:rsidRPr="00AF396F">
        <w:rPr>
          <w:rFonts w:ascii="Times New Roman" w:hAnsi="Times New Roman" w:cs="Times New Roman"/>
        </w:rPr>
        <w:t>remains associated with</w:t>
      </w:r>
      <w:r w:rsidRPr="00AF396F">
        <w:rPr>
          <w:rFonts w:ascii="Times New Roman" w:hAnsi="Times New Roman" w:cs="Times New Roman"/>
        </w:rPr>
        <w:t xml:space="preserve"> cells </w:t>
      </w:r>
      <w:r w:rsidR="000008C1" w:rsidRPr="00AF396F">
        <w:rPr>
          <w:rFonts w:ascii="Times New Roman" w:hAnsi="Times New Roman" w:cs="Times New Roman"/>
        </w:rPr>
        <w:t>after washing</w:t>
      </w:r>
      <w:r w:rsidRPr="00AF396F">
        <w:rPr>
          <w:rFonts w:ascii="Times New Roman" w:hAnsi="Times New Roman" w:cs="Times New Roman"/>
        </w:rPr>
        <w:t>. When studying polySia in systems with multiple polysialylated species, the residual EndoN that cannot be removed confound</w:t>
      </w:r>
      <w:r w:rsidR="009F36A6" w:rsidRPr="00AF396F">
        <w:rPr>
          <w:rFonts w:ascii="Times New Roman" w:hAnsi="Times New Roman" w:cs="Times New Roman"/>
        </w:rPr>
        <w:t>s</w:t>
      </w:r>
      <w:r w:rsidRPr="00AF396F">
        <w:rPr>
          <w:rFonts w:ascii="Times New Roman" w:hAnsi="Times New Roman" w:cs="Times New Roman"/>
        </w:rPr>
        <w:t xml:space="preserve"> </w:t>
      </w:r>
      <w:r w:rsidR="000008C1" w:rsidRPr="00AF396F">
        <w:rPr>
          <w:rFonts w:ascii="Times New Roman" w:hAnsi="Times New Roman" w:cs="Times New Roman"/>
        </w:rPr>
        <w:t>data interpretation</w:t>
      </w:r>
      <w:r w:rsidRPr="00AF396F">
        <w:rPr>
          <w:rFonts w:ascii="Times New Roman" w:hAnsi="Times New Roman" w:cs="Times New Roman"/>
        </w:rPr>
        <w:t>. We developed a strategy for</w:t>
      </w:r>
      <w:r w:rsidR="000008C1" w:rsidRPr="00AF396F">
        <w:rPr>
          <w:rFonts w:ascii="Times New Roman" w:hAnsi="Times New Roman" w:cs="Times New Roman"/>
        </w:rPr>
        <w:t xml:space="preserve"> site-specific</w:t>
      </w:r>
      <w:r w:rsidRPr="00AF396F">
        <w:rPr>
          <w:rFonts w:ascii="Times New Roman" w:hAnsi="Times New Roman" w:cs="Times New Roman"/>
        </w:rPr>
        <w:t xml:space="preserve"> immobiliz</w:t>
      </w:r>
      <w:r w:rsidR="000008C1" w:rsidRPr="00AF396F">
        <w:rPr>
          <w:rFonts w:ascii="Times New Roman" w:hAnsi="Times New Roman" w:cs="Times New Roman"/>
        </w:rPr>
        <w:t>ation of</w:t>
      </w:r>
      <w:r w:rsidRPr="00AF396F">
        <w:rPr>
          <w:rFonts w:ascii="Times New Roman" w:hAnsi="Times New Roman" w:cs="Times New Roman"/>
        </w:rPr>
        <w:t xml:space="preserve"> EndoN on streptavidin-coated magnetic beads. We showed that immobilizing EndoN </w:t>
      </w:r>
      <w:r w:rsidR="00426F21">
        <w:rPr>
          <w:rFonts w:ascii="Times New Roman" w:hAnsi="Times New Roman" w:cs="Times New Roman"/>
        </w:rPr>
        <w:t>allows</w:t>
      </w:r>
      <w:r w:rsidRPr="00AF396F">
        <w:rPr>
          <w:rFonts w:ascii="Times New Roman" w:hAnsi="Times New Roman" w:cs="Times New Roman"/>
        </w:rPr>
        <w:t xml:space="preserve"> for effective removal of the enzyme from samples</w:t>
      </w:r>
      <w:r w:rsidR="009D3AB4" w:rsidRPr="00AF396F">
        <w:rPr>
          <w:rFonts w:ascii="Times New Roman" w:hAnsi="Times New Roman" w:cs="Times New Roman"/>
        </w:rPr>
        <w:t>,</w:t>
      </w:r>
      <w:r w:rsidRPr="00AF396F">
        <w:rPr>
          <w:rFonts w:ascii="Times New Roman" w:hAnsi="Times New Roman" w:cs="Times New Roman"/>
        </w:rPr>
        <w:t xml:space="preserve"> while retaining hydrolase activity. </w:t>
      </w:r>
      <w:r w:rsidR="00514FC0" w:rsidRPr="00AF396F">
        <w:rPr>
          <w:rFonts w:ascii="Times New Roman" w:hAnsi="Times New Roman" w:cs="Times New Roman"/>
        </w:rPr>
        <w:t>We used the same strategy to im</w:t>
      </w:r>
      <w:r w:rsidR="009D3AB4" w:rsidRPr="00AF396F">
        <w:rPr>
          <w:rFonts w:ascii="Times New Roman" w:hAnsi="Times New Roman" w:cs="Times New Roman"/>
        </w:rPr>
        <w:t>mobiliz</w:t>
      </w:r>
      <w:r w:rsidR="00514FC0" w:rsidRPr="00AF396F">
        <w:rPr>
          <w:rFonts w:ascii="Times New Roman" w:hAnsi="Times New Roman" w:cs="Times New Roman"/>
        </w:rPr>
        <w:t>e</w:t>
      </w:r>
      <w:r w:rsidR="009D3AB4" w:rsidRPr="00AF396F">
        <w:rPr>
          <w:rFonts w:ascii="Times New Roman" w:hAnsi="Times New Roman" w:cs="Times New Roman"/>
        </w:rPr>
        <w:t xml:space="preserve"> </w:t>
      </w:r>
      <w:r w:rsidR="00426F21">
        <w:rPr>
          <w:rFonts w:ascii="Times New Roman" w:hAnsi="Times New Roman" w:cs="Times New Roman"/>
        </w:rPr>
        <w:t xml:space="preserve">the polySia lectin </w:t>
      </w:r>
      <w:r w:rsidRPr="00AF396F">
        <w:rPr>
          <w:rFonts w:ascii="Times New Roman" w:hAnsi="Times New Roman" w:cs="Times New Roman"/>
        </w:rPr>
        <w:t>EndoN</w:t>
      </w:r>
      <w:r w:rsidRPr="00AF396F">
        <w:rPr>
          <w:rFonts w:ascii="Times New Roman" w:hAnsi="Times New Roman" w:cs="Times New Roman"/>
          <w:vertAlign w:val="subscript"/>
        </w:rPr>
        <w:t>DM</w:t>
      </w:r>
      <w:r w:rsidR="00514FC0" w:rsidRPr="00AF396F">
        <w:rPr>
          <w:rFonts w:ascii="Times New Roman" w:hAnsi="Times New Roman" w:cs="Times New Roman"/>
        </w:rPr>
        <w:t>, which enabled</w:t>
      </w:r>
      <w:r w:rsidR="009D3AB4" w:rsidRPr="00AF396F">
        <w:rPr>
          <w:rFonts w:ascii="Times New Roman" w:hAnsi="Times New Roman" w:cs="Times New Roman"/>
        </w:rPr>
        <w:t xml:space="preserve"> the</w:t>
      </w:r>
      <w:r w:rsidR="000008C1" w:rsidRPr="00AF396F">
        <w:rPr>
          <w:rFonts w:ascii="Times New Roman" w:hAnsi="Times New Roman" w:cs="Times New Roman"/>
        </w:rPr>
        <w:t xml:space="preserve"> enrich</w:t>
      </w:r>
      <w:r w:rsidR="009D3AB4" w:rsidRPr="00AF396F">
        <w:rPr>
          <w:rFonts w:ascii="Times New Roman" w:hAnsi="Times New Roman" w:cs="Times New Roman"/>
        </w:rPr>
        <w:t>ment of</w:t>
      </w:r>
      <w:r w:rsidR="000008C1" w:rsidRPr="00AF396F">
        <w:rPr>
          <w:rFonts w:ascii="Times New Roman" w:hAnsi="Times New Roman" w:cs="Times New Roman"/>
        </w:rPr>
        <w:t xml:space="preserve"> </w:t>
      </w:r>
      <w:r w:rsidRPr="00AF396F">
        <w:rPr>
          <w:rFonts w:ascii="Times New Roman" w:hAnsi="Times New Roman" w:cs="Times New Roman"/>
        </w:rPr>
        <w:t>polysialylated proteins from complex mixtures</w:t>
      </w:r>
      <w:r w:rsidR="00426F21">
        <w:rPr>
          <w:rFonts w:ascii="Times New Roman" w:hAnsi="Times New Roman" w:cs="Times New Roman"/>
        </w:rPr>
        <w:t xml:space="preserve"> such as serum</w:t>
      </w:r>
      <w:r w:rsidR="000008C1" w:rsidRPr="00AF396F">
        <w:rPr>
          <w:rFonts w:ascii="Times New Roman" w:hAnsi="Times New Roman" w:cs="Times New Roman"/>
        </w:rPr>
        <w:t xml:space="preserve"> for their identification via mass spectrometry</w:t>
      </w:r>
      <w:r w:rsidRPr="00AF396F">
        <w:rPr>
          <w:rFonts w:ascii="Times New Roman" w:hAnsi="Times New Roman" w:cs="Times New Roman"/>
        </w:rPr>
        <w:t xml:space="preserve">. </w:t>
      </w:r>
      <w:r w:rsidR="00CC7CA4" w:rsidRPr="00AF396F">
        <w:rPr>
          <w:rFonts w:ascii="Times New Roman" w:hAnsi="Times New Roman" w:cs="Times New Roman"/>
        </w:rPr>
        <w:t>We</w:t>
      </w:r>
      <w:r w:rsidR="00426F21">
        <w:rPr>
          <w:rFonts w:ascii="Times New Roman" w:hAnsi="Times New Roman" w:cs="Times New Roman"/>
        </w:rPr>
        <w:t xml:space="preserve"> used this methodology to</w:t>
      </w:r>
      <w:r w:rsidR="00CC7CA4" w:rsidRPr="00AF396F">
        <w:rPr>
          <w:rFonts w:ascii="Times New Roman" w:hAnsi="Times New Roman" w:cs="Times New Roman"/>
        </w:rPr>
        <w:t xml:space="preserve"> identif</w:t>
      </w:r>
      <w:r w:rsidR="00426F21">
        <w:rPr>
          <w:rFonts w:ascii="Times New Roman" w:hAnsi="Times New Roman" w:cs="Times New Roman"/>
        </w:rPr>
        <w:t xml:space="preserve">y </w:t>
      </w:r>
      <w:r w:rsidR="00CC7CA4" w:rsidRPr="00AF396F">
        <w:rPr>
          <w:rFonts w:ascii="Times New Roman" w:hAnsi="Times New Roman" w:cs="Times New Roman"/>
        </w:rPr>
        <w:t>a novel polysialylated protein</w:t>
      </w:r>
      <w:r w:rsidR="00426F21">
        <w:rPr>
          <w:rFonts w:ascii="Times New Roman" w:hAnsi="Times New Roman" w:cs="Times New Roman"/>
        </w:rPr>
        <w:t xml:space="preserve">, QSOX2, which is </w:t>
      </w:r>
      <w:r w:rsidR="00CC7CA4" w:rsidRPr="00AF396F">
        <w:rPr>
          <w:rFonts w:ascii="Times New Roman" w:hAnsi="Times New Roman" w:cs="Times New Roman"/>
        </w:rPr>
        <w:t xml:space="preserve">secreted from MCF-7 cells. </w:t>
      </w:r>
      <w:r w:rsidRPr="00AF396F">
        <w:rPr>
          <w:rFonts w:ascii="Times New Roman" w:hAnsi="Times New Roman" w:cs="Times New Roman"/>
        </w:rPr>
        <w:t xml:space="preserve">This method of site-specific immobilization can be utilized for other enzymes and lectins to </w:t>
      </w:r>
      <w:r w:rsidR="00B2739F" w:rsidRPr="00AF396F">
        <w:rPr>
          <w:rFonts w:ascii="Times New Roman" w:hAnsi="Times New Roman" w:cs="Times New Roman"/>
        </w:rPr>
        <w:t>yield insight into</w:t>
      </w:r>
      <w:r w:rsidRPr="00AF396F">
        <w:rPr>
          <w:rFonts w:ascii="Times New Roman" w:hAnsi="Times New Roman" w:cs="Times New Roman"/>
        </w:rPr>
        <w:t xml:space="preserve"> glycobiology.</w:t>
      </w:r>
    </w:p>
    <w:p w14:paraId="035AC524" w14:textId="7FB86FDD" w:rsidR="005346DA" w:rsidRPr="00AF396F" w:rsidRDefault="005346DA">
      <w:pPr>
        <w:rPr>
          <w:rFonts w:ascii="Times New Roman" w:hAnsi="Times New Roman" w:cs="Times New Roman"/>
          <w:lang w:val="en-US"/>
        </w:rPr>
      </w:pPr>
      <w:r w:rsidRPr="00AF396F">
        <w:rPr>
          <w:rFonts w:ascii="Times New Roman" w:hAnsi="Times New Roman" w:cs="Times New Roman"/>
          <w:lang w:val="en-US"/>
        </w:rPr>
        <w:br w:type="page"/>
      </w:r>
    </w:p>
    <w:p w14:paraId="61A86B1E" w14:textId="77777777" w:rsidR="00E20B64" w:rsidRPr="00AF396F" w:rsidRDefault="00E20B64" w:rsidP="005346DA">
      <w:pPr>
        <w:spacing w:after="0" w:line="480" w:lineRule="auto"/>
        <w:jc w:val="both"/>
        <w:rPr>
          <w:rFonts w:ascii="Times New Roman" w:hAnsi="Times New Roman" w:cs="Times New Roman"/>
          <w:lang w:val="en-US"/>
        </w:rPr>
      </w:pPr>
    </w:p>
    <w:p w14:paraId="3D676E2E" w14:textId="7FA05D5F" w:rsidR="000A024E" w:rsidRPr="00AF396F" w:rsidRDefault="000A024E"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Introduction</w:t>
      </w:r>
    </w:p>
    <w:p w14:paraId="69F12A4E" w14:textId="4C2CC72E" w:rsidR="0074747B" w:rsidRPr="00AF396F" w:rsidRDefault="0074747B" w:rsidP="005346DA">
      <w:pPr>
        <w:spacing w:after="0" w:line="480" w:lineRule="auto"/>
        <w:ind w:firstLine="720"/>
        <w:jc w:val="both"/>
        <w:rPr>
          <w:rFonts w:ascii="Times New Roman" w:hAnsi="Times New Roman" w:cs="Times New Roman"/>
        </w:rPr>
      </w:pPr>
      <w:bookmarkStart w:id="1" w:name="_Hlk129611459"/>
      <w:r w:rsidRPr="00AF396F">
        <w:rPr>
          <w:rFonts w:ascii="Times New Roman" w:hAnsi="Times New Roman" w:cs="Times New Roman"/>
        </w:rPr>
        <w:t xml:space="preserve">Polysialic acid (polySia) is a linear polymer of α2,8-linked sialic acid residues that is of fundamental biological interest due to its pivotal roles in the regulation of the nervous, immune, and reproductive systems in healthy human adults. </w:t>
      </w:r>
      <w:bookmarkEnd w:id="1"/>
      <w:r w:rsidRPr="00AF396F">
        <w:rPr>
          <w:rFonts w:ascii="Times New Roman" w:hAnsi="Times New Roman" w:cs="Times New Roman"/>
        </w:rPr>
        <w:t xml:space="preserve">PolySia </w:t>
      </w:r>
      <w:r w:rsidR="00DE104B" w:rsidRPr="00AF396F">
        <w:rPr>
          <w:rFonts w:ascii="Times New Roman" w:hAnsi="Times New Roman" w:cs="Times New Roman"/>
        </w:rPr>
        <w:t>extends</w:t>
      </w:r>
      <w:r w:rsidRPr="00AF396F">
        <w:rPr>
          <w:rFonts w:ascii="Times New Roman" w:hAnsi="Times New Roman" w:cs="Times New Roman"/>
        </w:rPr>
        <w:t xml:space="preserve"> </w:t>
      </w:r>
      <w:r w:rsidR="00DE104B" w:rsidRPr="00AF396F">
        <w:rPr>
          <w:rFonts w:ascii="Times New Roman" w:hAnsi="Times New Roman" w:cs="Times New Roman"/>
        </w:rPr>
        <w:t xml:space="preserve">both </w:t>
      </w:r>
      <w:r w:rsidRPr="00AF396F">
        <w:rPr>
          <w:rFonts w:ascii="Times New Roman" w:hAnsi="Times New Roman" w:cs="Times New Roman"/>
          <w:i/>
          <w:iCs/>
        </w:rPr>
        <w:t>N</w:t>
      </w:r>
      <w:r w:rsidRPr="00AF396F">
        <w:rPr>
          <w:rFonts w:ascii="Times New Roman" w:hAnsi="Times New Roman" w:cs="Times New Roman"/>
        </w:rPr>
        <w:t xml:space="preserve">- and </w:t>
      </w:r>
      <w:r w:rsidRPr="00AF396F">
        <w:rPr>
          <w:rFonts w:ascii="Times New Roman" w:hAnsi="Times New Roman" w:cs="Times New Roman"/>
          <w:i/>
          <w:iCs/>
        </w:rPr>
        <w:t>O</w:t>
      </w:r>
      <w:r w:rsidRPr="00AF396F">
        <w:rPr>
          <w:rFonts w:ascii="Times New Roman" w:hAnsi="Times New Roman" w:cs="Times New Roman"/>
        </w:rPr>
        <w:t xml:space="preserve">-linked glycans on a small </w:t>
      </w:r>
      <w:r w:rsidR="009F36A6" w:rsidRPr="00AF396F">
        <w:rPr>
          <w:rFonts w:ascii="Times New Roman" w:hAnsi="Times New Roman" w:cs="Times New Roman"/>
        </w:rPr>
        <w:t>number</w:t>
      </w:r>
      <w:r w:rsidRPr="00AF396F">
        <w:rPr>
          <w:rFonts w:ascii="Times New Roman" w:hAnsi="Times New Roman" w:cs="Times New Roman"/>
        </w:rPr>
        <w:t xml:space="preserve"> of proteins and imparts profound consequences on the proteins and cells to which it is attached </w:t>
      </w:r>
      <w:r w:rsidRPr="00AF396F">
        <w:rPr>
          <w:rFonts w:ascii="Times New Roman" w:hAnsi="Times New Roman" w:cs="Times New Roman"/>
        </w:rPr>
        <w:fldChar w:fldCharType="begin">
          <w:fldData xml:space="preserve">PEVuZE5vdGU+PENpdGU+PEF1dGhvcj5OYWthdGE8L0F1dGhvcj48WWVhcj4yMDA1PC9ZZWFyPjxS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4MzA1LTE2PC9wYWdlcz48dm9sdW1lPjI4MDwvdm9sdW1lPjxudW1iZXI+NDY8L251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Q5OC01MzI8L3BhZ2VzPjx2b2x1bWU+NDk8L3ZvbHVtZT48bnVtYmVyPjY8L251bWJlcj48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OYWthdGE8L0F1dGhvcj48WWVhcj4yMDA1PC9ZZWFyPjxS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Pr="00AF396F">
        <w:rPr>
          <w:rFonts w:ascii="Times New Roman" w:hAnsi="Times New Roman" w:cs="Times New Roman"/>
        </w:rPr>
      </w:r>
      <w:r w:rsidRPr="00AF396F">
        <w:rPr>
          <w:rFonts w:ascii="Times New Roman" w:hAnsi="Times New Roman" w:cs="Times New Roman"/>
        </w:rPr>
        <w:fldChar w:fldCharType="separate"/>
      </w:r>
      <w:r w:rsidR="00926D05" w:rsidRPr="00AF396F">
        <w:rPr>
          <w:rFonts w:ascii="Times New Roman" w:hAnsi="Times New Roman" w:cs="Times New Roman"/>
          <w:noProof/>
        </w:rPr>
        <w:t>(Colley</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4; Nakata and Troy 2005; Schnaar</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4)</w:t>
      </w:r>
      <w:r w:rsidRPr="00AF396F">
        <w:rPr>
          <w:rFonts w:ascii="Times New Roman" w:hAnsi="Times New Roman" w:cs="Times New Roman"/>
        </w:rPr>
        <w:fldChar w:fldCharType="end"/>
      </w:r>
      <w:r w:rsidRPr="00AF396F">
        <w:rPr>
          <w:rFonts w:ascii="Times New Roman" w:hAnsi="Times New Roman" w:cs="Times New Roman"/>
        </w:rPr>
        <w:t xml:space="preserve">. Cells containing polysialylated proteins are typically more migratory, and polySia is required for axonal migration </w:t>
      </w:r>
      <w:r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El Maarouf&lt;/Author&gt;&lt;Year&gt;2003&lt;/Year&gt;&lt;RecNum&gt;89&lt;/RecNum&gt;&lt;DisplayText&gt;(El Maarouf and Rutishauser 2003)&lt;/DisplayText&gt;&lt;record&gt;&lt;rec-number&gt;89&lt;/rec-number&gt;&lt;foreign-keys&gt;&lt;key app="EN" db-id="0ava0sdvmdaaa0epvpdxawebzttf5aspadxt" timestamp="1648501221"&gt;89&lt;/key&gt;&lt;/foreign-keys&gt;&lt;ref-type name="Journal Article"&gt;17&lt;/ref-type&gt;&lt;contributors&gt;&lt;authors&gt;&lt;author&gt;El Maarouf, Abderrahman&lt;/author&gt;&lt;author&gt;Rutishauser, Urs&lt;/author&gt;&lt;/authors&gt;&lt;/contributors&gt;&lt;titles&gt;&lt;title&gt;Removal of polysialic acid induces aberrant pathways, synaptic vesicle distribution, and terminal arborization of retinotectal axons&lt;/title&gt;&lt;secondary-title&gt;Journal of Comparative Neurology&lt;/secondary-title&gt;&lt;/titles&gt;&lt;periodical&gt;&lt;full-title&gt;Journal of Comparative Neurology&lt;/full-title&gt;&lt;/periodical&gt;&lt;pages&gt;203-211&lt;/pages&gt;&lt;volume&gt;460&lt;/volume&gt;&lt;number&gt;2&lt;/number&gt;&lt;dates&gt;&lt;year&gt;2003&lt;/year&gt;&lt;/dates&gt;&lt;isbn&gt;0021-9967&lt;/isbn&gt;&lt;urls&gt;&lt;/urls&gt;&lt;/record&gt;&lt;/Cite&gt;&lt;/EndNote&gt;</w:instrText>
      </w:r>
      <w:r w:rsidRPr="00AF396F">
        <w:rPr>
          <w:rFonts w:ascii="Times New Roman" w:hAnsi="Times New Roman" w:cs="Times New Roman"/>
        </w:rPr>
        <w:fldChar w:fldCharType="separate"/>
      </w:r>
      <w:r w:rsidR="00926D05" w:rsidRPr="00AF396F">
        <w:rPr>
          <w:rFonts w:ascii="Times New Roman" w:hAnsi="Times New Roman" w:cs="Times New Roman"/>
          <w:noProof/>
        </w:rPr>
        <w:t>(El Maarouf and Rutishauser 2003)</w:t>
      </w:r>
      <w:r w:rsidRPr="00AF396F">
        <w:rPr>
          <w:rFonts w:ascii="Times New Roman" w:hAnsi="Times New Roman" w:cs="Times New Roman"/>
        </w:rPr>
        <w:fldChar w:fldCharType="end"/>
      </w:r>
      <w:r w:rsidRPr="00AF396F">
        <w:rPr>
          <w:rFonts w:ascii="Times New Roman" w:hAnsi="Times New Roman" w:cs="Times New Roman"/>
        </w:rPr>
        <w:t xml:space="preserve">, neurite outgrowth </w:t>
      </w:r>
      <w:r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Franceschini&lt;/Author&gt;&lt;Year&gt;2001&lt;/Year&gt;&lt;RecNum&gt;90&lt;/RecNum&gt;&lt;DisplayText&gt;(Franceschini&lt;style face="italic"&gt; et al&lt;/style&gt; 2001)&lt;/DisplayText&gt;&lt;record&gt;&lt;rec-number&gt;90&lt;/rec-number&gt;&lt;foreign-keys&gt;&lt;key app="EN" db-id="0ava0sdvmdaaa0epvpdxawebzttf5aspadxt" timestamp="1648501448"&gt;90&lt;/key&gt;&lt;/foreign-keys&gt;&lt;ref-type name="Journal Article"&gt;17&lt;/ref-type&gt;&lt;contributors&gt;&lt;authors&gt;&lt;author&gt;Franceschini, Isabelle&lt;/author&gt;&lt;author&gt;Angata, Kiyohiko&lt;/author&gt;&lt;author&gt;Ong, Edgar&lt;/author&gt;&lt;author&gt;Hong, Allison&lt;/author&gt;&lt;author&gt;Doherty, Patrick&lt;/author&gt;&lt;author&gt;Fukuda, Minoru&lt;/author&gt;&lt;/authors&gt;&lt;/contributors&gt;&lt;titles&gt;&lt;title&gt;Polysialyltransferase ST8Sia II (STX) polysialylates all of the major isoforms of NCAM and facilitates neurite outgrowth&lt;/title&gt;&lt;secondary-title&gt;Glycobiology&lt;/secondary-title&gt;&lt;/titles&gt;&lt;periodical&gt;&lt;full-title&gt;Glycobiology&lt;/full-title&gt;&lt;abbr-1&gt;Glycobiology&lt;/abbr-1&gt;&lt;/periodical&gt;&lt;pages&gt;231-239&lt;/pages&gt;&lt;volume&gt;11&lt;/volume&gt;&lt;number&gt;3&lt;/number&gt;&lt;dates&gt;&lt;year&gt;2001&lt;/year&gt;&lt;/dates&gt;&lt;isbn&gt;1460-2423&lt;/isbn&gt;&lt;urls&gt;&lt;/urls&gt;&lt;/record&gt;&lt;/Cite&gt;&lt;/EndNote&gt;</w:instrText>
      </w:r>
      <w:r w:rsidRPr="00AF396F">
        <w:rPr>
          <w:rFonts w:ascii="Times New Roman" w:hAnsi="Times New Roman" w:cs="Times New Roman"/>
        </w:rPr>
        <w:fldChar w:fldCharType="separate"/>
      </w:r>
      <w:r w:rsidR="00926D05" w:rsidRPr="00AF396F">
        <w:rPr>
          <w:rFonts w:ascii="Times New Roman" w:hAnsi="Times New Roman" w:cs="Times New Roman"/>
          <w:noProof/>
        </w:rPr>
        <w:t>(Franceschini</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01)</w:t>
      </w:r>
      <w:r w:rsidRPr="00AF396F">
        <w:rPr>
          <w:rFonts w:ascii="Times New Roman" w:hAnsi="Times New Roman" w:cs="Times New Roman"/>
        </w:rPr>
        <w:fldChar w:fldCharType="end"/>
      </w:r>
      <w:r w:rsidRPr="00AF396F">
        <w:rPr>
          <w:rFonts w:ascii="Times New Roman" w:hAnsi="Times New Roman" w:cs="Times New Roman"/>
        </w:rPr>
        <w:t xml:space="preserve">, and dendritic cell migration </w:t>
      </w:r>
      <w:r w:rsidRPr="00AF396F">
        <w:rPr>
          <w:rFonts w:ascii="Times New Roman" w:hAnsi="Times New Roman" w:cs="Times New Roman"/>
        </w:rPr>
        <w:fldChar w:fldCharType="begin">
          <w:fldData xml:space="preserve">PEVuZE5vdGU+PENpdGU+PEF1dGhvcj5SZXktR2FsbGFyZG88L0F1dGhvcj48WWVhcj4yMDEwPC9Z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SZXktR2FsbGFyZG88L0F1dGhvcj48WWVhcj4yMDEwPC9Z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Pr="00AF396F">
        <w:rPr>
          <w:rFonts w:ascii="Times New Roman" w:hAnsi="Times New Roman" w:cs="Times New Roman"/>
        </w:rPr>
      </w:r>
      <w:r w:rsidRPr="00AF396F">
        <w:rPr>
          <w:rFonts w:ascii="Times New Roman" w:hAnsi="Times New Roman" w:cs="Times New Roman"/>
        </w:rPr>
        <w:fldChar w:fldCharType="separate"/>
      </w:r>
      <w:r w:rsidR="00926D05" w:rsidRPr="00AF396F">
        <w:rPr>
          <w:rFonts w:ascii="Times New Roman" w:hAnsi="Times New Roman" w:cs="Times New Roman"/>
          <w:noProof/>
        </w:rPr>
        <w:t>(Rey-Gallardo</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0)</w:t>
      </w:r>
      <w:r w:rsidRPr="00AF396F">
        <w:rPr>
          <w:rFonts w:ascii="Times New Roman" w:hAnsi="Times New Roman" w:cs="Times New Roman"/>
        </w:rPr>
        <w:fldChar w:fldCharType="end"/>
      </w:r>
      <w:r w:rsidRPr="00AF396F">
        <w:rPr>
          <w:rFonts w:ascii="Times New Roman" w:hAnsi="Times New Roman" w:cs="Times New Roman"/>
        </w:rPr>
        <w:t xml:space="preserve">. PolySia also acts as an immune checkpoint </w:t>
      </w:r>
      <w:r w:rsidR="00822A08" w:rsidRPr="00AF396F">
        <w:rPr>
          <w:rFonts w:ascii="Times New Roman" w:hAnsi="Times New Roman" w:cs="Times New Roman"/>
        </w:rPr>
        <w:t>by</w:t>
      </w:r>
      <w:r w:rsidRPr="00AF396F">
        <w:rPr>
          <w:rFonts w:ascii="Times New Roman" w:hAnsi="Times New Roman" w:cs="Times New Roman"/>
        </w:rPr>
        <w:t xml:space="preserve"> attenuat</w:t>
      </w:r>
      <w:r w:rsidR="00822A08" w:rsidRPr="00AF396F">
        <w:rPr>
          <w:rFonts w:ascii="Times New Roman" w:hAnsi="Times New Roman" w:cs="Times New Roman"/>
        </w:rPr>
        <w:t>ing</w:t>
      </w:r>
      <w:r w:rsidRPr="00AF396F">
        <w:rPr>
          <w:rFonts w:ascii="Times New Roman" w:hAnsi="Times New Roman" w:cs="Times New Roman"/>
        </w:rPr>
        <w:t xml:space="preserve"> the immune response</w:t>
      </w:r>
      <w:r w:rsidR="00822A08" w:rsidRPr="00AF396F">
        <w:rPr>
          <w:rFonts w:ascii="Times New Roman" w:hAnsi="Times New Roman" w:cs="Times New Roman"/>
        </w:rPr>
        <w:t xml:space="preserve"> </w:t>
      </w:r>
      <w:r w:rsidR="00822A08" w:rsidRPr="00AF396F">
        <w:rPr>
          <w:rFonts w:ascii="Times New Roman" w:hAnsi="Times New Roman" w:cs="Times New Roman"/>
        </w:rPr>
        <w:fldChar w:fldCharType="begin">
          <w:fldData xml:space="preserve">PEVuZE5vdGU+PENpdGU+PEF1dGhvcj5TdGFtYXRvczwvQXV0aG9yPjxZZWFyPjIwMTQ8L1llYXI+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DM0Ni01NjwvcGFnZXM+PHZvbHVtZT4yODI8L3Zv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TdGFtYXRvczwvQXV0aG9yPjxZZWFyPjIwMTQ8L1llYXI+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822A08" w:rsidRPr="00AF396F">
        <w:rPr>
          <w:rFonts w:ascii="Times New Roman" w:hAnsi="Times New Roman" w:cs="Times New Roman"/>
        </w:rPr>
      </w:r>
      <w:r w:rsidR="00822A08" w:rsidRPr="00AF396F">
        <w:rPr>
          <w:rFonts w:ascii="Times New Roman" w:hAnsi="Times New Roman" w:cs="Times New Roman"/>
        </w:rPr>
        <w:fldChar w:fldCharType="separate"/>
      </w:r>
      <w:r w:rsidR="00926D05" w:rsidRPr="00AF396F">
        <w:rPr>
          <w:rFonts w:ascii="Times New Roman" w:hAnsi="Times New Roman" w:cs="Times New Roman"/>
          <w:noProof/>
        </w:rPr>
        <w:t>(Curreli</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07; Karlstetter</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7; Stamatos</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4)</w:t>
      </w:r>
      <w:r w:rsidR="00822A08" w:rsidRPr="00AF396F">
        <w:rPr>
          <w:rFonts w:ascii="Times New Roman" w:hAnsi="Times New Roman" w:cs="Times New Roman"/>
        </w:rPr>
        <w:fldChar w:fldCharType="end"/>
      </w:r>
      <w:r w:rsidRPr="00AF396F">
        <w:rPr>
          <w:rFonts w:ascii="Times New Roman" w:hAnsi="Times New Roman" w:cs="Times New Roman"/>
        </w:rPr>
        <w:t xml:space="preserve">, similar to what has been observed for other sialosides </w:t>
      </w:r>
      <w:r w:rsidRPr="00AF396F">
        <w:rPr>
          <w:rFonts w:ascii="Times New Roman" w:hAnsi="Times New Roman" w:cs="Times New Roman"/>
        </w:rPr>
        <w:fldChar w:fldCharType="begin">
          <w:fldData xml:space="preserve">PEVuZE5vdGU+PENpdGU+PEF1dGhvcj5BZGFtczwvQXV0aG9yPjxZZWFyPjIwMTg8L1llYXI+PFJl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BZGFtczwvQXV0aG9yPjxZZWFyPjIwMTg8L1llYXI+PFJl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Pr="00AF396F">
        <w:rPr>
          <w:rFonts w:ascii="Times New Roman" w:hAnsi="Times New Roman" w:cs="Times New Roman"/>
        </w:rPr>
      </w:r>
      <w:r w:rsidRPr="00AF396F">
        <w:rPr>
          <w:rFonts w:ascii="Times New Roman" w:hAnsi="Times New Roman" w:cs="Times New Roman"/>
        </w:rPr>
        <w:fldChar w:fldCharType="separate"/>
      </w:r>
      <w:r w:rsidR="00926D05" w:rsidRPr="00AF396F">
        <w:rPr>
          <w:rFonts w:ascii="Times New Roman" w:hAnsi="Times New Roman" w:cs="Times New Roman"/>
          <w:noProof/>
        </w:rPr>
        <w:t>(Adams</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8; Barenwaldt and Laubli 2019)</w:t>
      </w:r>
      <w:r w:rsidRPr="00AF396F">
        <w:rPr>
          <w:rFonts w:ascii="Times New Roman" w:hAnsi="Times New Roman" w:cs="Times New Roman"/>
        </w:rPr>
        <w:fldChar w:fldCharType="end"/>
      </w:r>
      <w:r w:rsidRPr="00AF396F">
        <w:rPr>
          <w:rFonts w:ascii="Times New Roman" w:hAnsi="Times New Roman" w:cs="Times New Roman"/>
        </w:rPr>
        <w:t xml:space="preserve">. </w:t>
      </w:r>
      <w:r w:rsidR="00822A08" w:rsidRPr="00AF396F">
        <w:rPr>
          <w:rFonts w:ascii="Times New Roman" w:hAnsi="Times New Roman" w:cs="Times New Roman"/>
        </w:rPr>
        <w:t xml:space="preserve">In addition to its critical roles in healthy humans, </w:t>
      </w:r>
      <w:r w:rsidR="009455B1" w:rsidRPr="00AF396F">
        <w:rPr>
          <w:rFonts w:ascii="Times New Roman" w:hAnsi="Times New Roman" w:cs="Times New Roman"/>
        </w:rPr>
        <w:t xml:space="preserve">dysregulation of </w:t>
      </w:r>
      <w:r w:rsidR="00822A08" w:rsidRPr="00AF396F">
        <w:rPr>
          <w:rFonts w:ascii="Times New Roman" w:hAnsi="Times New Roman" w:cs="Times New Roman"/>
        </w:rPr>
        <w:t xml:space="preserve">polySia </w:t>
      </w:r>
      <w:r w:rsidR="009455B1" w:rsidRPr="00AF396F">
        <w:rPr>
          <w:rFonts w:ascii="Times New Roman" w:hAnsi="Times New Roman" w:cs="Times New Roman"/>
        </w:rPr>
        <w:t>contributes to the pathology of</w:t>
      </w:r>
      <w:r w:rsidR="00822A08" w:rsidRPr="00AF396F">
        <w:rPr>
          <w:rFonts w:ascii="Times New Roman" w:hAnsi="Times New Roman" w:cs="Times New Roman"/>
        </w:rPr>
        <w:t xml:space="preserve"> several chronic diseases</w:t>
      </w:r>
      <w:r w:rsidR="009455B1" w:rsidRPr="00AF396F">
        <w:rPr>
          <w:rFonts w:ascii="Times New Roman" w:hAnsi="Times New Roman" w:cs="Times New Roman"/>
        </w:rPr>
        <w:t xml:space="preserve">, including mental health disorders, neurodegenerative </w:t>
      </w:r>
      <w:r w:rsidR="00514FC0" w:rsidRPr="00AF396F">
        <w:rPr>
          <w:rFonts w:ascii="Times New Roman" w:hAnsi="Times New Roman" w:cs="Times New Roman"/>
        </w:rPr>
        <w:t xml:space="preserve">and autoimmune </w:t>
      </w:r>
      <w:r w:rsidR="009455B1" w:rsidRPr="00AF396F">
        <w:rPr>
          <w:rFonts w:ascii="Times New Roman" w:hAnsi="Times New Roman" w:cs="Times New Roman"/>
        </w:rPr>
        <w:t xml:space="preserve">diseases, and cancer </w:t>
      </w:r>
      <w:r w:rsidR="009455B1" w:rsidRPr="00AF396F">
        <w:rPr>
          <w:rFonts w:ascii="Times New Roman" w:hAnsi="Times New Roman" w:cs="Times New Roman"/>
        </w:rPr>
        <w:fldChar w:fldCharType="begin">
          <w:fldData xml:space="preserve">PjxrZXkgYXBwPSJFTiIgZGItaWQ9ImZzMmV2ZTlwcnA5eHY1ZTJhNWd2eGFya3YwMmFwYTJ3YXR4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MxLTEzODwvcGFnZXM+PHZvbHVtZT4zNzwvdm9sdW1lPjxu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4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DcyLTgwPC9wYWdlcz48dm9sdW1lPjYwPC92b2x1bWU+PG51bWJlcj4xMTwvbnVtYmVy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OTk3LTEwMDQ8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</w:fldData>
        </w:fldChar>
      </w:r>
      <w:r w:rsidR="00514FC0" w:rsidRPr="00AF396F">
        <w:rPr>
          <w:rFonts w:ascii="Times New Roman" w:hAnsi="Times New Roman" w:cs="Times New Roman"/>
        </w:rPr>
        <w:instrText xml:space="preserve"> ADDIN EN.CITE </w:instrText>
      </w:r>
      <w:r w:rsidR="00514FC0" w:rsidRPr="00AF396F">
        <w:rPr>
          <w:rFonts w:ascii="Times New Roman" w:hAnsi="Times New Roman" w:cs="Times New Roman"/>
        </w:rPr>
        <w:fldChar w:fldCharType="begin">
          <w:fldData xml:space="preserve">PEVuZE5vdGU+PENpdGU+PEF1dGhvcj5ZYW5nPC9BdXRob3I+PFllYXI+MjAxNTwvWWVhcj48UmVj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Mzk0MTM8L3BhZ2VzPjx2b2x1bWU+MTA8L3ZvbHVtZT48bnVtYmVyPjk8L251bWJl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==
</w:fldData>
        </w:fldChar>
      </w:r>
      <w:r w:rsidR="00514FC0" w:rsidRPr="00AF396F">
        <w:rPr>
          <w:rFonts w:ascii="Times New Roman" w:hAnsi="Times New Roman" w:cs="Times New Roman"/>
        </w:rPr>
        <w:instrText xml:space="preserve"> ADDIN EN.CITE.DATA </w:instrText>
      </w:r>
      <w:r w:rsidR="00514FC0" w:rsidRPr="00AF396F">
        <w:rPr>
          <w:rFonts w:ascii="Times New Roman" w:hAnsi="Times New Roman" w:cs="Times New Roman"/>
        </w:rPr>
      </w:r>
      <w:r w:rsidR="00514FC0" w:rsidRPr="00AF396F">
        <w:rPr>
          <w:rFonts w:ascii="Times New Roman" w:hAnsi="Times New Roman" w:cs="Times New Roman"/>
        </w:rPr>
        <w:fldChar w:fldCharType="end"/>
      </w:r>
      <w:r w:rsidR="00514FC0" w:rsidRPr="00AF396F">
        <w:rPr>
          <w:rFonts w:ascii="Times New Roman" w:hAnsi="Times New Roman" w:cs="Times New Roman"/>
        </w:rPr>
        <w:fldChar w:fldCharType="begin">
          <w:fldData xml:space="preserve">PjxrZXkgYXBwPSJFTiIgZGItaWQ9ImZzMmV2ZTlwcnA5eHY1ZTJhNWd2eGFya3YwMmFwYTJ3YXR4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4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zMDcyLTgwPC9wYWdlcz48dm9sdW1lPjYwPC92b2x1bWU+PG51bWJlcj4xMTwvbnVtYmVy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OTk3LTEwMDQ8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</w:fldData>
        </w:fldChar>
      </w:r>
      <w:r w:rsidR="00514FC0" w:rsidRPr="00AF396F">
        <w:rPr>
          <w:rFonts w:ascii="Times New Roman" w:hAnsi="Times New Roman" w:cs="Times New Roman"/>
        </w:rPr>
        <w:instrText xml:space="preserve"> ADDIN EN.CITE.DATA </w:instrText>
      </w:r>
      <w:r w:rsidR="00514FC0" w:rsidRPr="00AF396F">
        <w:rPr>
          <w:rFonts w:ascii="Times New Roman" w:hAnsi="Times New Roman" w:cs="Times New Roman"/>
        </w:rPr>
      </w:r>
      <w:r w:rsidR="00514FC0" w:rsidRPr="00AF396F">
        <w:rPr>
          <w:rFonts w:ascii="Times New Roman" w:hAnsi="Times New Roman" w:cs="Times New Roman"/>
        </w:rPr>
        <w:fldChar w:fldCharType="end"/>
      </w:r>
      <w:r w:rsidR="009455B1" w:rsidRPr="00AF396F">
        <w:rPr>
          <w:rFonts w:ascii="Times New Roman" w:hAnsi="Times New Roman" w:cs="Times New Roman"/>
        </w:rPr>
      </w:r>
      <w:r w:rsidR="009455B1" w:rsidRPr="00AF396F">
        <w:rPr>
          <w:rFonts w:ascii="Times New Roman" w:hAnsi="Times New Roman" w:cs="Times New Roman"/>
        </w:rPr>
        <w:fldChar w:fldCharType="separate"/>
      </w:r>
      <w:r w:rsidR="00514FC0" w:rsidRPr="00AF396F">
        <w:rPr>
          <w:rFonts w:ascii="Times New Roman" w:hAnsi="Times New Roman" w:cs="Times New Roman"/>
          <w:noProof/>
        </w:rPr>
        <w:t>(Anney</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0; Daniel</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1; Falconer</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2; Fullerton</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8; Gong</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7; Heimburg-Molinaro</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1; Khan</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23; Maheu</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3; McAuley</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9; Mikkonen</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1999; Piras</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5; Strekalova</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6; Suzuki</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5; Tanaka</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0; Varea</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2; Yang</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15; Yoshimi</w:t>
      </w:r>
      <w:r w:rsidR="00514FC0" w:rsidRPr="00AF396F">
        <w:rPr>
          <w:rFonts w:ascii="Times New Roman" w:hAnsi="Times New Roman" w:cs="Times New Roman"/>
          <w:i/>
          <w:noProof/>
        </w:rPr>
        <w:t xml:space="preserve"> et al</w:t>
      </w:r>
      <w:r w:rsidR="00514FC0" w:rsidRPr="00AF396F">
        <w:rPr>
          <w:rFonts w:ascii="Times New Roman" w:hAnsi="Times New Roman" w:cs="Times New Roman"/>
          <w:noProof/>
        </w:rPr>
        <w:t xml:space="preserve"> 2005)</w:t>
      </w:r>
      <w:r w:rsidR="009455B1" w:rsidRPr="00AF396F">
        <w:rPr>
          <w:rFonts w:ascii="Times New Roman" w:hAnsi="Times New Roman" w:cs="Times New Roman"/>
        </w:rPr>
        <w:fldChar w:fldCharType="end"/>
      </w:r>
      <w:r w:rsidR="00822A08" w:rsidRPr="00AF396F">
        <w:rPr>
          <w:rFonts w:ascii="Times New Roman" w:hAnsi="Times New Roman" w:cs="Times New Roman"/>
        </w:rPr>
        <w:t>.</w:t>
      </w:r>
      <w:r w:rsidR="009455B1" w:rsidRPr="00AF396F">
        <w:rPr>
          <w:rFonts w:ascii="Times New Roman" w:hAnsi="Times New Roman" w:cs="Times New Roman"/>
        </w:rPr>
        <w:t xml:space="preserve"> However,</w:t>
      </w:r>
      <w:r w:rsidRPr="00AF396F">
        <w:rPr>
          <w:rFonts w:ascii="Times New Roman" w:hAnsi="Times New Roman" w:cs="Times New Roman"/>
        </w:rPr>
        <w:t xml:space="preserve"> </w:t>
      </w:r>
      <w:r w:rsidR="009455B1" w:rsidRPr="00AF396F">
        <w:rPr>
          <w:rFonts w:ascii="Times New Roman" w:hAnsi="Times New Roman" w:cs="Times New Roman"/>
        </w:rPr>
        <w:t>while some progress has been made into the mechanistic details supporting polySia biology, many have yet to be elucidated.</w:t>
      </w:r>
      <w:r w:rsidRPr="00AF396F">
        <w:rPr>
          <w:rFonts w:ascii="Times New Roman" w:hAnsi="Times New Roman" w:cs="Times New Roman"/>
        </w:rPr>
        <w:t xml:space="preserve"> </w:t>
      </w:r>
    </w:p>
    <w:p w14:paraId="64DE6894" w14:textId="2D0B0EAF" w:rsidR="0074747B" w:rsidRPr="00AF396F" w:rsidRDefault="00685732" w:rsidP="005346DA">
      <w:pPr>
        <w:spacing w:after="0" w:line="480" w:lineRule="auto"/>
        <w:ind w:firstLine="720"/>
        <w:jc w:val="both"/>
        <w:rPr>
          <w:rFonts w:ascii="Times New Roman" w:hAnsi="Times New Roman" w:cs="Times New Roman"/>
        </w:rPr>
      </w:pPr>
      <w:r w:rsidRPr="00AF396F">
        <w:rPr>
          <w:rFonts w:ascii="Times New Roman" w:hAnsi="Times New Roman" w:cs="Times New Roman"/>
        </w:rPr>
        <w:t>While there are several tools with which to detect and manipulate polySia, i</w:t>
      </w:r>
      <w:r w:rsidR="0074747B" w:rsidRPr="00AF396F">
        <w:rPr>
          <w:rFonts w:ascii="Times New Roman" w:hAnsi="Times New Roman" w:cs="Times New Roman"/>
        </w:rPr>
        <w:t xml:space="preserve">nvestigating </w:t>
      </w:r>
      <w:r w:rsidRPr="00AF396F">
        <w:rPr>
          <w:rFonts w:ascii="Times New Roman" w:hAnsi="Times New Roman" w:cs="Times New Roman"/>
        </w:rPr>
        <w:t>its biology remains</w:t>
      </w:r>
      <w:r w:rsidR="0074747B" w:rsidRPr="00AF396F">
        <w:rPr>
          <w:rFonts w:ascii="Times New Roman" w:hAnsi="Times New Roman" w:cs="Times New Roman"/>
        </w:rPr>
        <w:t xml:space="preserve"> a challenge. </w:t>
      </w:r>
      <w:r w:rsidRPr="00AF396F">
        <w:rPr>
          <w:rFonts w:ascii="Times New Roman" w:hAnsi="Times New Roman" w:cs="Times New Roman"/>
        </w:rPr>
        <w:t xml:space="preserve">The </w:t>
      </w:r>
      <w:r w:rsidR="0074747B" w:rsidRPr="00AF396F">
        <w:rPr>
          <w:rFonts w:ascii="Times New Roman" w:hAnsi="Times New Roman" w:cs="Times New Roman"/>
        </w:rPr>
        <w:t>α-polySia antibod</w:t>
      </w:r>
      <w:r w:rsidRPr="00AF396F">
        <w:rPr>
          <w:rFonts w:ascii="Times New Roman" w:hAnsi="Times New Roman" w:cs="Times New Roman"/>
        </w:rPr>
        <w:t>y mAb735 is both sensitive and specific for polySia</w:t>
      </w:r>
      <w:r w:rsidR="00A22E98" w:rsidRPr="00AF396F">
        <w:rPr>
          <w:rFonts w:ascii="Times New Roman" w:hAnsi="Times New Roman" w:cs="Times New Roman"/>
        </w:rPr>
        <w:t xml:space="preserve"> </w:t>
      </w:r>
      <w:r w:rsidR="00E15821" w:rsidRPr="00AF396F">
        <w:rPr>
          <w:rFonts w:ascii="Times New Roman" w:hAnsi="Times New Roman" w:cs="Times New Roman"/>
        </w:rPr>
        <w:fldChar w:fldCharType="begin">
          <w:fldData xml:space="preserve">PEVuZE5vdGU+PENpdGU+PEF1dGhvcj5Iw6R5cmluZW48L0F1dGhvcj48WWVhcj4yMDAyPC9ZZWFy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Iw6R5cmluZW48L0F1dGhvcj48WWVhcj4yMDAyPC9ZZWFy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E15821" w:rsidRPr="00AF396F">
        <w:rPr>
          <w:rFonts w:ascii="Times New Roman" w:hAnsi="Times New Roman" w:cs="Times New Roman"/>
        </w:rPr>
      </w:r>
      <w:r w:rsidR="00E15821" w:rsidRPr="00AF396F">
        <w:rPr>
          <w:rFonts w:ascii="Times New Roman" w:hAnsi="Times New Roman" w:cs="Times New Roman"/>
        </w:rPr>
        <w:fldChar w:fldCharType="separate"/>
      </w:r>
      <w:r w:rsidR="00926D05" w:rsidRPr="00AF396F">
        <w:rPr>
          <w:rFonts w:ascii="Times New Roman" w:hAnsi="Times New Roman" w:cs="Times New Roman"/>
          <w:noProof/>
        </w:rPr>
        <w:t>(Häyrinen</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02)</w:t>
      </w:r>
      <w:r w:rsidR="00E15821" w:rsidRPr="00AF396F">
        <w:rPr>
          <w:rFonts w:ascii="Times New Roman" w:hAnsi="Times New Roman" w:cs="Times New Roman"/>
        </w:rPr>
        <w:fldChar w:fldCharType="end"/>
      </w:r>
      <w:r w:rsidRPr="00AF396F">
        <w:rPr>
          <w:rFonts w:ascii="Times New Roman" w:hAnsi="Times New Roman" w:cs="Times New Roman"/>
        </w:rPr>
        <w:t xml:space="preserve">. However, </w:t>
      </w:r>
      <w:r w:rsidR="0074747B" w:rsidRPr="00AF396F">
        <w:rPr>
          <w:rFonts w:ascii="Times New Roman" w:hAnsi="Times New Roman" w:cs="Times New Roman"/>
        </w:rPr>
        <w:t>the large, anionic nature of the polymer make</w:t>
      </w:r>
      <w:r w:rsidR="00153849" w:rsidRPr="00AF396F">
        <w:rPr>
          <w:rFonts w:ascii="Times New Roman" w:hAnsi="Times New Roman" w:cs="Times New Roman"/>
        </w:rPr>
        <w:t>s</w:t>
      </w:r>
      <w:r w:rsidR="0074747B" w:rsidRPr="00AF396F">
        <w:rPr>
          <w:rFonts w:ascii="Times New Roman" w:hAnsi="Times New Roman" w:cs="Times New Roman"/>
        </w:rPr>
        <w:t xml:space="preserve"> identification of polysialylated proteins via pull down approaches challenging</w:t>
      </w:r>
      <w:r w:rsidR="00A22E98" w:rsidRPr="00AF396F">
        <w:rPr>
          <w:rFonts w:ascii="Times New Roman" w:hAnsi="Times New Roman" w:cs="Times New Roman"/>
        </w:rPr>
        <w:t xml:space="preserve"> </w:t>
      </w:r>
      <w:r w:rsidR="00B1466C" w:rsidRPr="00AF396F">
        <w:rPr>
          <w:rFonts w:ascii="Times New Roman" w:hAnsi="Times New Roman" w:cs="Times New Roman"/>
        </w:rPr>
        <w:fldChar w:fldCharType="begin">
          <w:fldData xml:space="preserve">PEVuZE5vdGU+PENpdGU+PEF1dGhvcj5XZXJuZWJ1cmc8L0F1dGhvcj48WWVhcj4yMDE2PC9ZZWFy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zMTQtMzA8L3BhZ2VzPjx2b2x1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XZXJuZWJ1cmc8L0F1dGhvcj48WWVhcj4yMDE2PC9ZZWFy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B1466C" w:rsidRPr="00AF396F">
        <w:rPr>
          <w:rFonts w:ascii="Times New Roman" w:hAnsi="Times New Roman" w:cs="Times New Roman"/>
        </w:rPr>
      </w:r>
      <w:r w:rsidR="00B1466C" w:rsidRPr="00AF396F">
        <w:rPr>
          <w:rFonts w:ascii="Times New Roman" w:hAnsi="Times New Roman" w:cs="Times New Roman"/>
        </w:rPr>
        <w:fldChar w:fldCharType="separate"/>
      </w:r>
      <w:r w:rsidR="00926D05" w:rsidRPr="00AF396F">
        <w:rPr>
          <w:rFonts w:ascii="Times New Roman" w:hAnsi="Times New Roman" w:cs="Times New Roman"/>
          <w:noProof/>
        </w:rPr>
        <w:t>(Werneburg</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6)</w:t>
      </w:r>
      <w:r w:rsidR="00B1466C" w:rsidRPr="00AF396F">
        <w:rPr>
          <w:rFonts w:ascii="Times New Roman" w:hAnsi="Times New Roman" w:cs="Times New Roman"/>
        </w:rPr>
        <w:fldChar w:fldCharType="end"/>
      </w:r>
      <w:r w:rsidR="0074747B" w:rsidRPr="00AF396F">
        <w:rPr>
          <w:rFonts w:ascii="Times New Roman" w:hAnsi="Times New Roman" w:cs="Times New Roman"/>
        </w:rPr>
        <w:t xml:space="preserve">. Many proteins, particularly basic proteins, tend to interact non-specifically with polySia and cannot be removed under the mild washing conditions of immunoprecipitation. The resulting proteomics experiments often contain </w:t>
      </w:r>
      <w:r w:rsidR="005D16E8" w:rsidRPr="00AF396F">
        <w:rPr>
          <w:rFonts w:ascii="Times New Roman" w:hAnsi="Times New Roman" w:cs="Times New Roman"/>
        </w:rPr>
        <w:t>hundreds of</w:t>
      </w:r>
      <w:r w:rsidR="0074747B" w:rsidRPr="00AF396F">
        <w:rPr>
          <w:rFonts w:ascii="Times New Roman" w:hAnsi="Times New Roman" w:cs="Times New Roman"/>
        </w:rPr>
        <w:t xml:space="preserve"> hits which require either a substantial number of antibodies for validation or a biased selection of hits to validate </w:t>
      </w:r>
      <w:r w:rsidR="0074747B" w:rsidRPr="00AF396F">
        <w:rPr>
          <w:rFonts w:ascii="Times New Roman" w:hAnsi="Times New Roman" w:cs="Times New Roman"/>
        </w:rPr>
        <w:lastRenderedPageBreak/>
        <w:t xml:space="preserve">based on known function and subcellular localization </w:t>
      </w:r>
      <w:r w:rsidR="0074747B" w:rsidRPr="00AF396F">
        <w:rPr>
          <w:rFonts w:ascii="Times New Roman" w:hAnsi="Times New Roman" w:cs="Times New Roman"/>
        </w:rPr>
        <w:fldChar w:fldCharType="begin">
          <w:fldData xml:space="preserve">PEVuZE5vdGU+PENpdGU+PEF1dGhvcj5DdXJyZWxpPC9BdXRob3I+PFllYXI+MjAwNzwvWWVhcj48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MDM0Ni01NjwvcGFnZXM+PHZvbHVtZT4yODI8L3ZvbHVtZT48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4MjUtMzM8L3BhZ2VzPjx2b2x1bWU+Mjg4PC92b2x1bWU+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g2LTkwPC9wYWdlcz48dm9sdW1lPjM1MTwvdm9sdW1lPjxudW1iZXI+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DdXJyZWxpPC9BdXRob3I+PFllYXI+MjAwNzwvWWVhcj48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g2LTkwPC9wYWdlcz48dm9sdW1lPjM1MTwvdm9sdW1lPjxudW1iZXI+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74747B" w:rsidRPr="00AF396F">
        <w:rPr>
          <w:rFonts w:ascii="Times New Roman" w:hAnsi="Times New Roman" w:cs="Times New Roman"/>
        </w:rPr>
      </w:r>
      <w:r w:rsidR="0074747B" w:rsidRPr="00AF396F">
        <w:rPr>
          <w:rFonts w:ascii="Times New Roman" w:hAnsi="Times New Roman" w:cs="Times New Roman"/>
        </w:rPr>
        <w:fldChar w:fldCharType="separate"/>
      </w:r>
      <w:r w:rsidR="00926D05" w:rsidRPr="00AF396F">
        <w:rPr>
          <w:rFonts w:ascii="Times New Roman" w:hAnsi="Times New Roman" w:cs="Times New Roman"/>
          <w:noProof/>
        </w:rPr>
        <w:t>(Curreli and others 2007; Kiermaier</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6; Simon</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3; Werneburg and others 2016)</w:t>
      </w:r>
      <w:r w:rsidR="0074747B" w:rsidRPr="00AF396F">
        <w:rPr>
          <w:rFonts w:ascii="Times New Roman" w:hAnsi="Times New Roman" w:cs="Times New Roman"/>
        </w:rPr>
        <w:fldChar w:fldCharType="end"/>
      </w:r>
      <w:r w:rsidR="0074747B" w:rsidRPr="00AF396F">
        <w:rPr>
          <w:rFonts w:ascii="Times New Roman" w:hAnsi="Times New Roman" w:cs="Times New Roman"/>
        </w:rPr>
        <w:t>.</w:t>
      </w:r>
      <w:r w:rsidR="009970C0" w:rsidRPr="00AF396F">
        <w:rPr>
          <w:rFonts w:ascii="Times New Roman" w:hAnsi="Times New Roman" w:cs="Times New Roman"/>
        </w:rPr>
        <w:t xml:space="preserve"> </w:t>
      </w:r>
    </w:p>
    <w:p w14:paraId="2CF23E0F" w14:textId="64E48D8D" w:rsidR="0074747B" w:rsidRPr="00AF396F" w:rsidRDefault="009970C0" w:rsidP="005346DA">
      <w:pPr>
        <w:spacing w:after="0" w:line="480" w:lineRule="auto"/>
        <w:ind w:firstLine="720"/>
        <w:jc w:val="both"/>
        <w:rPr>
          <w:rFonts w:ascii="Times New Roman" w:hAnsi="Times New Roman" w:cs="Times New Roman"/>
        </w:rPr>
      </w:pPr>
      <w:bookmarkStart w:id="2" w:name="_Hlk149893356"/>
      <w:r w:rsidRPr="00AF396F">
        <w:rPr>
          <w:rFonts w:ascii="Times New Roman" w:hAnsi="Times New Roman" w:cs="Times New Roman"/>
        </w:rPr>
        <w:t xml:space="preserve">Another tool that has been used </w:t>
      </w:r>
      <w:r w:rsidR="00373362" w:rsidRPr="00AF396F">
        <w:rPr>
          <w:rFonts w:ascii="Times New Roman" w:hAnsi="Times New Roman" w:cs="Times New Roman"/>
        </w:rPr>
        <w:t xml:space="preserve">extensively </w:t>
      </w:r>
      <w:r w:rsidRPr="00AF396F">
        <w:rPr>
          <w:rFonts w:ascii="Times New Roman" w:hAnsi="Times New Roman" w:cs="Times New Roman"/>
        </w:rPr>
        <w:t>to study polySia is the endoneuraminidase NF (EndoN). EndoN</w:t>
      </w:r>
      <w:r w:rsidR="001C2C67" w:rsidRPr="00AF396F">
        <w:rPr>
          <w:rFonts w:ascii="Times New Roman" w:hAnsi="Times New Roman" w:cs="Times New Roman"/>
        </w:rPr>
        <w:t xml:space="preserve"> is a tailspike </w:t>
      </w:r>
      <w:r w:rsidR="00DE104B" w:rsidRPr="00AF396F">
        <w:rPr>
          <w:rFonts w:ascii="Times New Roman" w:hAnsi="Times New Roman" w:cs="Times New Roman"/>
        </w:rPr>
        <w:t xml:space="preserve">endohydrolase </w:t>
      </w:r>
      <w:r w:rsidR="001C2C67" w:rsidRPr="00AF396F">
        <w:rPr>
          <w:rFonts w:ascii="Times New Roman" w:hAnsi="Times New Roman" w:cs="Times New Roman"/>
        </w:rPr>
        <w:t xml:space="preserve">protein from </w:t>
      </w:r>
      <w:r w:rsidR="00DE104B" w:rsidRPr="00AF396F">
        <w:rPr>
          <w:rFonts w:ascii="Times New Roman" w:hAnsi="Times New Roman" w:cs="Times New Roman"/>
        </w:rPr>
        <w:t>a</w:t>
      </w:r>
      <w:r w:rsidR="001C2C67" w:rsidRPr="00AF396F">
        <w:rPr>
          <w:rFonts w:ascii="Times New Roman" w:hAnsi="Times New Roman" w:cs="Times New Roman"/>
        </w:rPr>
        <w:t xml:space="preserve"> bacteriophage that infect</w:t>
      </w:r>
      <w:r w:rsidR="00DE104B" w:rsidRPr="00AF396F">
        <w:rPr>
          <w:rFonts w:ascii="Times New Roman" w:hAnsi="Times New Roman" w:cs="Times New Roman"/>
        </w:rPr>
        <w:t>s the polySia capsule-containing</w:t>
      </w:r>
      <w:r w:rsidR="001C2C67" w:rsidRPr="00AF396F">
        <w:rPr>
          <w:rFonts w:ascii="Times New Roman" w:hAnsi="Times New Roman" w:cs="Times New Roman"/>
        </w:rPr>
        <w:t xml:space="preserve"> </w:t>
      </w:r>
      <w:r w:rsidR="001C2C67" w:rsidRPr="00AF396F">
        <w:rPr>
          <w:rFonts w:ascii="Times New Roman" w:hAnsi="Times New Roman" w:cs="Times New Roman"/>
          <w:i/>
          <w:iCs/>
        </w:rPr>
        <w:t>Escherichia coli</w:t>
      </w:r>
      <w:r w:rsidR="001C2C67" w:rsidRPr="00AF396F">
        <w:rPr>
          <w:rFonts w:ascii="Times New Roman" w:hAnsi="Times New Roman" w:cs="Times New Roman"/>
        </w:rPr>
        <w:t xml:space="preserve"> K1</w:t>
      </w:r>
      <w:r w:rsidR="00A22E98" w:rsidRPr="00AF396F">
        <w:rPr>
          <w:rFonts w:ascii="Times New Roman" w:hAnsi="Times New Roman" w:cs="Times New Roman"/>
        </w:rPr>
        <w:t xml:space="preserve"> </w:t>
      </w:r>
      <w:r w:rsidR="00926D05"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Pelkonen&lt;/Author&gt;&lt;Year&gt;1992&lt;/Year&gt;&lt;RecNum&gt;672&lt;/RecNum&gt;&lt;DisplayText&gt;(Pelkonen&lt;style face="italic"&gt; et al&lt;/style&gt; 1992)&lt;/DisplayText&gt;&lt;record&gt;&lt;rec-number&gt;672&lt;/rec-number&gt;&lt;foreign-keys&gt;&lt;key app="EN" db-id="fs2eve9prp9xv5e2a5gvxarkv02apa2watxv" timestamp="1674063745"&gt;672&lt;/key&gt;&lt;/foreign-keys&gt;&lt;ref-type name="Journal Article"&gt;17&lt;/ref-type&gt;&lt;contributors&gt;&lt;authors&gt;&lt;author&gt;Pelkonen, S.&lt;/author&gt;&lt;author&gt;Aalto, J.&lt;/author&gt;&lt;author&gt;Finne, J.&lt;/author&gt;&lt;/authors&gt;&lt;/contributors&gt;&lt;auth-address&gt;Kuopio Regional Laboratory, National Veterinary Institute, Finland.&lt;/auth-address&gt;&lt;titles&gt;&lt;title&gt;Differential activities of bacteriophage depolymerase on bacterial polysaccharide: binding is essential but degradation is inhibitory in phage infection of K1-defective Escherichia coli&lt;/title&gt;&lt;secondary-title&gt;J Bacteriol&lt;/secondary-title&gt;&lt;/titles&gt;&lt;periodical&gt;&lt;full-title&gt;J Bacteriol&lt;/full-title&gt;&lt;abbr-1&gt;Journal of bacteriology&lt;/abbr-1&gt;&lt;/periodical&gt;&lt;pages&gt;7757-61&lt;/pages&gt;&lt;volume&gt;174&lt;/volume&gt;&lt;number&gt;23&lt;/number&gt;&lt;edition&gt;1992/12/01&lt;/edition&gt;&lt;keywords&gt;&lt;keyword&gt;Bacterial Capsules/*metabolism&lt;/keyword&gt;&lt;keyword&gt;Coliphages/drug effects/*enzymology/*growth &amp;amp; development&lt;/keyword&gt;&lt;keyword&gt;Glycoside Hydrolases/genetics/*metabolism&lt;/keyword&gt;&lt;keyword&gt;Mutation&lt;/keyword&gt;&lt;keyword&gt;Polysaccharides, Bacterial/*metabolism&lt;/keyword&gt;&lt;keyword&gt;Receptors, Virus/metabolism&lt;/keyword&gt;&lt;keyword&gt;Sialic Acids/metabolism/pharmacology&lt;/keyword&gt;&lt;keyword&gt;Substrate Specificity&lt;/keyword&gt;&lt;/keywords&gt;&lt;dates&gt;&lt;year&gt;1992&lt;/year&gt;&lt;pub-dates&gt;&lt;date&gt;Dec&lt;/date&gt;&lt;/pub-dates&gt;&lt;/dates&gt;&lt;isbn&gt;0021-9193 (Print)&amp;#xD;0021-9193&lt;/isbn&gt;&lt;accession-num&gt;1447142&lt;/accession-num&gt;&lt;urls&gt;&lt;/urls&gt;&lt;custom2&gt;PMC207490&lt;/custom2&gt;&lt;electronic-resource-num&gt;10.1128/jb.174.23.7757-7761.1992&lt;/electronic-resource-num&gt;&lt;remote-database-provider&gt;NLM&lt;/remote-database-provider&gt;&lt;language&gt;eng&lt;/language&gt;&lt;/record&gt;&lt;/Cite&gt;&lt;/EndNote&gt;</w:instrText>
      </w:r>
      <w:r w:rsidR="00926D05" w:rsidRPr="00AF396F">
        <w:rPr>
          <w:rFonts w:ascii="Times New Roman" w:hAnsi="Times New Roman" w:cs="Times New Roman"/>
        </w:rPr>
        <w:fldChar w:fldCharType="separate"/>
      </w:r>
      <w:r w:rsidR="00926D05" w:rsidRPr="00AF396F">
        <w:rPr>
          <w:rFonts w:ascii="Times New Roman" w:hAnsi="Times New Roman" w:cs="Times New Roman"/>
          <w:noProof/>
        </w:rPr>
        <w:t>(Pelkonen</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1992)</w:t>
      </w:r>
      <w:r w:rsidR="00926D05" w:rsidRPr="00AF396F">
        <w:rPr>
          <w:rFonts w:ascii="Times New Roman" w:hAnsi="Times New Roman" w:cs="Times New Roman"/>
        </w:rPr>
        <w:fldChar w:fldCharType="end"/>
      </w:r>
      <w:r w:rsidR="00926D05" w:rsidRPr="00AF396F">
        <w:rPr>
          <w:rFonts w:ascii="Times New Roman" w:hAnsi="Times New Roman" w:cs="Times New Roman"/>
        </w:rPr>
        <w:t>.</w:t>
      </w:r>
      <w:r w:rsidR="00A05354" w:rsidRPr="00AF396F">
        <w:rPr>
          <w:rFonts w:ascii="Times New Roman" w:hAnsi="Times New Roman" w:cs="Times New Roman"/>
        </w:rPr>
        <w:t xml:space="preserve"> EndoN is a trimer with both polySia-binding and polySia-hydrolysis functions, which normally </w:t>
      </w:r>
      <w:r w:rsidR="00DE104B" w:rsidRPr="00AF396F">
        <w:rPr>
          <w:rFonts w:ascii="Times New Roman" w:hAnsi="Times New Roman" w:cs="Times New Roman"/>
        </w:rPr>
        <w:t>allows</w:t>
      </w:r>
      <w:r w:rsidR="00A05354" w:rsidRPr="00AF396F">
        <w:rPr>
          <w:rFonts w:ascii="Times New Roman" w:hAnsi="Times New Roman" w:cs="Times New Roman"/>
        </w:rPr>
        <w:t xml:space="preserve"> the bacteriophage</w:t>
      </w:r>
      <w:r w:rsidR="00DE104B" w:rsidRPr="00AF396F">
        <w:rPr>
          <w:rFonts w:ascii="Times New Roman" w:hAnsi="Times New Roman" w:cs="Times New Roman"/>
        </w:rPr>
        <w:t xml:space="preserve"> to</w:t>
      </w:r>
      <w:r w:rsidR="00A05354" w:rsidRPr="00AF396F">
        <w:rPr>
          <w:rFonts w:ascii="Times New Roman" w:hAnsi="Times New Roman" w:cs="Times New Roman"/>
        </w:rPr>
        <w:t xml:space="preserve"> penetrate the capsule layer to </w:t>
      </w:r>
      <w:r w:rsidR="00DE104B" w:rsidRPr="00AF396F">
        <w:rPr>
          <w:rFonts w:ascii="Times New Roman" w:hAnsi="Times New Roman" w:cs="Times New Roman"/>
        </w:rPr>
        <w:t>access</w:t>
      </w:r>
      <w:r w:rsidR="00A05354" w:rsidRPr="00AF396F">
        <w:rPr>
          <w:rFonts w:ascii="Times New Roman" w:hAnsi="Times New Roman" w:cs="Times New Roman"/>
        </w:rPr>
        <w:t xml:space="preserve"> the </w:t>
      </w:r>
      <w:r w:rsidR="00CC2E0E" w:rsidRPr="00AF396F">
        <w:rPr>
          <w:rFonts w:ascii="Times New Roman" w:hAnsi="Times New Roman" w:cs="Times New Roman"/>
        </w:rPr>
        <w:t xml:space="preserve">bacterial </w:t>
      </w:r>
      <w:r w:rsidR="00A05354" w:rsidRPr="00AF396F">
        <w:rPr>
          <w:rFonts w:ascii="Times New Roman" w:hAnsi="Times New Roman" w:cs="Times New Roman"/>
        </w:rPr>
        <w:t>cell surface</w:t>
      </w:r>
      <w:r w:rsidR="00926D05" w:rsidRPr="00AF396F">
        <w:rPr>
          <w:rFonts w:ascii="Times New Roman" w:hAnsi="Times New Roman" w:cs="Times New Roman"/>
        </w:rPr>
        <w:t xml:space="preserve"> </w:t>
      </w:r>
      <w:r w:rsidR="00926D05"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Pelkonen&lt;/Author&gt;&lt;Year&gt;1992&lt;/Year&gt;&lt;RecNum&gt;672&lt;/RecNum&gt;&lt;DisplayText&gt;(Pelkonen and others 1992)&lt;/DisplayText&gt;&lt;record&gt;&lt;rec-number&gt;672&lt;/rec-number&gt;&lt;foreign-keys&gt;&lt;key app="EN" db-id="fs2eve9prp9xv5e2a5gvxarkv02apa2watxv" timestamp="1674063745"&gt;672&lt;/key&gt;&lt;/foreign-keys&gt;&lt;ref-type name="Journal Article"&gt;17&lt;/ref-type&gt;&lt;contributors&gt;&lt;authors&gt;&lt;author&gt;Pelkonen, S.&lt;/author&gt;&lt;author&gt;Aalto, J.&lt;/author&gt;&lt;author&gt;Finne, J.&lt;/author&gt;&lt;/authors&gt;&lt;/contributors&gt;&lt;auth-address&gt;Kuopio Regional Laboratory, National Veterinary Institute, Finland.&lt;/auth-address&gt;&lt;titles&gt;&lt;title&gt;Differential activities of bacteriophage depolymerase on bacterial polysaccharide: binding is essential but degradation is inhibitory in phage infection of K1-defective Escherichia coli&lt;/title&gt;&lt;secondary-title&gt;J Bacteriol&lt;/secondary-title&gt;&lt;/titles&gt;&lt;periodical&gt;&lt;full-title&gt;J Bacteriol&lt;/full-title&gt;&lt;abbr-1&gt;Journal of bacteriology&lt;/abbr-1&gt;&lt;/periodical&gt;&lt;pages&gt;7757-61&lt;/pages&gt;&lt;volume&gt;174&lt;/volume&gt;&lt;number&gt;23&lt;/number&gt;&lt;edition&gt;1992/12/01&lt;/edition&gt;&lt;keywords&gt;&lt;keyword&gt;Bacterial Capsules/*metabolism&lt;/keyword&gt;&lt;keyword&gt;Coliphages/drug effects/*enzymology/*growth &amp;amp; development&lt;/keyword&gt;&lt;keyword&gt;Glycoside Hydrolases/genetics/*metabolism&lt;/keyword&gt;&lt;keyword&gt;Mutation&lt;/keyword&gt;&lt;keyword&gt;Polysaccharides, Bacterial/*metabolism&lt;/keyword&gt;&lt;keyword&gt;Receptors, Virus/metabolism&lt;/keyword&gt;&lt;keyword&gt;Sialic Acids/metabolism/pharmacology&lt;/keyword&gt;&lt;keyword&gt;Substrate Specificity&lt;/keyword&gt;&lt;/keywords&gt;&lt;dates&gt;&lt;year&gt;1992&lt;/year&gt;&lt;pub-dates&gt;&lt;date&gt;Dec&lt;/date&gt;&lt;/pub-dates&gt;&lt;/dates&gt;&lt;isbn&gt;0021-9193 (Print)&amp;#xD;0021-9193&lt;/isbn&gt;&lt;accession-num&gt;1447142&lt;/accession-num&gt;&lt;urls&gt;&lt;/urls&gt;&lt;custom2&gt;PMC207490&lt;/custom2&gt;&lt;electronic-resource-num&gt;10.1128/jb.174.23.7757-7761.1992&lt;/electronic-resource-num&gt;&lt;remote-database-provider&gt;NLM&lt;/remote-database-provider&gt;&lt;language&gt;eng&lt;/language&gt;&lt;/record&gt;&lt;/Cite&gt;&lt;/EndNote&gt;</w:instrText>
      </w:r>
      <w:r w:rsidR="00926D05" w:rsidRPr="00AF396F">
        <w:rPr>
          <w:rFonts w:ascii="Times New Roman" w:hAnsi="Times New Roman" w:cs="Times New Roman"/>
        </w:rPr>
        <w:fldChar w:fldCharType="separate"/>
      </w:r>
      <w:r w:rsidR="00926D05" w:rsidRPr="00AF396F">
        <w:rPr>
          <w:rFonts w:ascii="Times New Roman" w:hAnsi="Times New Roman" w:cs="Times New Roman"/>
          <w:noProof/>
        </w:rPr>
        <w:t>(Pelkonen and others 1992)</w:t>
      </w:r>
      <w:r w:rsidR="00926D05" w:rsidRPr="00AF396F">
        <w:rPr>
          <w:rFonts w:ascii="Times New Roman" w:hAnsi="Times New Roman" w:cs="Times New Roman"/>
        </w:rPr>
        <w:fldChar w:fldCharType="end"/>
      </w:r>
      <w:r w:rsidR="00A05354" w:rsidRPr="00AF396F">
        <w:rPr>
          <w:rFonts w:ascii="Times New Roman" w:hAnsi="Times New Roman" w:cs="Times New Roman"/>
        </w:rPr>
        <w:t xml:space="preserve">. Heterologous expression of EndoN in </w:t>
      </w:r>
      <w:r w:rsidR="00A05354" w:rsidRPr="00AF396F">
        <w:rPr>
          <w:rFonts w:ascii="Times New Roman" w:hAnsi="Times New Roman" w:cs="Times New Roman"/>
          <w:i/>
          <w:iCs/>
        </w:rPr>
        <w:t>E. coli</w:t>
      </w:r>
      <w:r w:rsidR="00A05354" w:rsidRPr="00AF396F">
        <w:rPr>
          <w:rFonts w:ascii="Times New Roman" w:hAnsi="Times New Roman" w:cs="Times New Roman"/>
        </w:rPr>
        <w:t xml:space="preserve"> </w:t>
      </w:r>
      <w:r w:rsidR="00B709B1" w:rsidRPr="00AF396F">
        <w:rPr>
          <w:rFonts w:ascii="Times New Roman" w:hAnsi="Times New Roman" w:cs="Times New Roman"/>
        </w:rPr>
        <w:t>yield</w:t>
      </w:r>
      <w:r w:rsidR="00514FC0" w:rsidRPr="00AF396F">
        <w:rPr>
          <w:rFonts w:ascii="Times New Roman" w:hAnsi="Times New Roman" w:cs="Times New Roman"/>
        </w:rPr>
        <w:t>s</w:t>
      </w:r>
      <w:r w:rsidR="00B709B1" w:rsidRPr="00AF396F">
        <w:rPr>
          <w:rFonts w:ascii="Times New Roman" w:hAnsi="Times New Roman" w:cs="Times New Roman"/>
        </w:rPr>
        <w:t xml:space="preserve"> a heat- and detergent-stable protein that c</w:t>
      </w:r>
      <w:r w:rsidR="00514FC0" w:rsidRPr="00AF396F">
        <w:rPr>
          <w:rFonts w:ascii="Times New Roman" w:hAnsi="Times New Roman" w:cs="Times New Roman"/>
        </w:rPr>
        <w:t>an</w:t>
      </w:r>
      <w:r w:rsidR="00B709B1" w:rsidRPr="00AF396F">
        <w:rPr>
          <w:rFonts w:ascii="Times New Roman" w:hAnsi="Times New Roman" w:cs="Times New Roman"/>
        </w:rPr>
        <w:t xml:space="preserve"> be used to specifically hydrolyze polySia</w:t>
      </w:r>
      <w:r w:rsidR="00A22E98" w:rsidRPr="00AF396F">
        <w:rPr>
          <w:rFonts w:ascii="Times New Roman" w:hAnsi="Times New Roman" w:cs="Times New Roman"/>
        </w:rPr>
        <w:t xml:space="preserve"> </w:t>
      </w:r>
      <w:r w:rsidR="00DA7FB0"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8c3R5bGUgZmFjZT0i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8c3R5bGUgZmFjZT0i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DA7FB0" w:rsidRPr="00AF396F">
        <w:rPr>
          <w:rFonts w:ascii="Times New Roman" w:hAnsi="Times New Roman" w:cs="Times New Roman"/>
        </w:rPr>
      </w:r>
      <w:r w:rsidR="00DA7FB0" w:rsidRPr="00AF396F">
        <w:rPr>
          <w:rFonts w:ascii="Times New Roman" w:hAnsi="Times New Roman" w:cs="Times New Roman"/>
        </w:rPr>
        <w:fldChar w:fldCharType="separate"/>
      </w:r>
      <w:r w:rsidR="00926D05" w:rsidRPr="00AF396F">
        <w:rPr>
          <w:rFonts w:ascii="Times New Roman" w:hAnsi="Times New Roman" w:cs="Times New Roman"/>
          <w:noProof/>
        </w:rPr>
        <w:t>(Jokilammi</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04)</w:t>
      </w:r>
      <w:r w:rsidR="00DA7FB0" w:rsidRPr="00AF396F">
        <w:rPr>
          <w:rFonts w:ascii="Times New Roman" w:hAnsi="Times New Roman" w:cs="Times New Roman"/>
        </w:rPr>
        <w:fldChar w:fldCharType="end"/>
      </w:r>
      <w:r w:rsidR="00A22E98" w:rsidRPr="00AF396F">
        <w:rPr>
          <w:rFonts w:ascii="Times New Roman" w:hAnsi="Times New Roman" w:cs="Times New Roman"/>
        </w:rPr>
        <w:t xml:space="preserve">. </w:t>
      </w:r>
      <w:r w:rsidR="00373362" w:rsidRPr="00AF396F">
        <w:rPr>
          <w:rFonts w:ascii="Times New Roman" w:hAnsi="Times New Roman" w:cs="Times New Roman"/>
        </w:rPr>
        <w:t xml:space="preserve">EndoN has been used to demonstrate the role of polySia in phagocytosis </w:t>
      </w:r>
      <w:r w:rsidR="00DA7FB0" w:rsidRPr="00AF396F">
        <w:rPr>
          <w:rFonts w:ascii="Times New Roman" w:hAnsi="Times New Roman" w:cs="Times New Roman"/>
        </w:rPr>
        <w:fldChar w:fldCharType="begin">
          <w:fldData xml:space="preserve">PEVuZE5vdGU+PENpdGU+PEF1dGhvcj5TdGFtYXRvczwvQXV0aG9yPjxZZWFyPjIwMTQ8L1llYXI+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TdGFtYXRvczwvQXV0aG9yPjxZZWFyPjIwMTQ8L1llYXI+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DA7FB0" w:rsidRPr="00AF396F">
        <w:rPr>
          <w:rFonts w:ascii="Times New Roman" w:hAnsi="Times New Roman" w:cs="Times New Roman"/>
        </w:rPr>
      </w:r>
      <w:r w:rsidR="00DA7FB0" w:rsidRPr="00AF396F">
        <w:rPr>
          <w:rFonts w:ascii="Times New Roman" w:hAnsi="Times New Roman" w:cs="Times New Roman"/>
        </w:rPr>
        <w:fldChar w:fldCharType="separate"/>
      </w:r>
      <w:r w:rsidR="00926D05" w:rsidRPr="00AF396F">
        <w:rPr>
          <w:rFonts w:ascii="Times New Roman" w:hAnsi="Times New Roman" w:cs="Times New Roman"/>
          <w:noProof/>
        </w:rPr>
        <w:t>(Stamatos and others 2014)</w:t>
      </w:r>
      <w:r w:rsidR="00DA7FB0" w:rsidRPr="00AF396F">
        <w:rPr>
          <w:rFonts w:ascii="Times New Roman" w:hAnsi="Times New Roman" w:cs="Times New Roman"/>
        </w:rPr>
        <w:fldChar w:fldCharType="end"/>
      </w:r>
      <w:r w:rsidR="00373362" w:rsidRPr="00AF396F">
        <w:rPr>
          <w:rFonts w:ascii="Times New Roman" w:hAnsi="Times New Roman" w:cs="Times New Roman"/>
        </w:rPr>
        <w:t xml:space="preserve"> and activation of T cells </w:t>
      </w:r>
      <w:r w:rsidR="00DA7FB0" w:rsidRPr="00AF396F">
        <w:rPr>
          <w:rFonts w:ascii="Times New Roman" w:hAnsi="Times New Roman" w:cs="Times New Roman"/>
        </w:rPr>
        <w:fldChar w:fldCharType="begin">
          <w:fldData xml:space="preserve">PEVuZE5vdGU+PENpdGU+PEF1dGhvcj5DdXJyZWxpPC9BdXRob3I+PFllYXI+MjAwNzwvWWVhcj48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AzNDYtNTY8L3BhZ2VzPjx2b2x1bWU+MjgyPC92b2x1bWU+PG51bWJlcj40Mjwv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DdXJyZWxpPC9BdXRob3I+PFllYXI+MjAwNzwvWWVhcj48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zAzNDYtNTY8L3BhZ2VzPjx2b2x1bWU+MjgyPC92b2x1bWU+PG51bWJlcj40Mjwv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DA7FB0" w:rsidRPr="00AF396F">
        <w:rPr>
          <w:rFonts w:ascii="Times New Roman" w:hAnsi="Times New Roman" w:cs="Times New Roman"/>
        </w:rPr>
      </w:r>
      <w:r w:rsidR="00DA7FB0" w:rsidRPr="00AF396F">
        <w:rPr>
          <w:rFonts w:ascii="Times New Roman" w:hAnsi="Times New Roman" w:cs="Times New Roman"/>
        </w:rPr>
        <w:fldChar w:fldCharType="separate"/>
      </w:r>
      <w:r w:rsidR="00926D05" w:rsidRPr="00AF396F">
        <w:rPr>
          <w:rFonts w:ascii="Times New Roman" w:hAnsi="Times New Roman" w:cs="Times New Roman"/>
          <w:noProof/>
        </w:rPr>
        <w:t>(Curreli and others 2007)</w:t>
      </w:r>
      <w:r w:rsidR="00DA7FB0" w:rsidRPr="00AF396F">
        <w:rPr>
          <w:rFonts w:ascii="Times New Roman" w:hAnsi="Times New Roman" w:cs="Times New Roman"/>
        </w:rPr>
        <w:fldChar w:fldCharType="end"/>
      </w:r>
      <w:r w:rsidR="00373362" w:rsidRPr="00AF396F">
        <w:rPr>
          <w:rFonts w:ascii="Times New Roman" w:hAnsi="Times New Roman" w:cs="Times New Roman"/>
        </w:rPr>
        <w:t xml:space="preserve">, among many others. </w:t>
      </w:r>
      <w:r w:rsidR="00F320E4" w:rsidRPr="00AF396F">
        <w:rPr>
          <w:rFonts w:ascii="Times New Roman" w:hAnsi="Times New Roman" w:cs="Times New Roman"/>
        </w:rPr>
        <w:t xml:space="preserve">Furthermore, </w:t>
      </w:r>
      <w:r w:rsidR="00341D4B" w:rsidRPr="00AF396F">
        <w:rPr>
          <w:rFonts w:ascii="Times New Roman" w:hAnsi="Times New Roman" w:cs="Times New Roman"/>
        </w:rPr>
        <w:t>endosialidases were some of the original hydrolases co</w:t>
      </w:r>
      <w:r w:rsidR="00085CF1" w:rsidRPr="00AF396F">
        <w:rPr>
          <w:rFonts w:ascii="Times New Roman" w:hAnsi="Times New Roman" w:cs="Times New Roman"/>
        </w:rPr>
        <w:t>n</w:t>
      </w:r>
      <w:r w:rsidR="00341D4B" w:rsidRPr="00AF396F">
        <w:rPr>
          <w:rFonts w:ascii="Times New Roman" w:hAnsi="Times New Roman" w:cs="Times New Roman"/>
        </w:rPr>
        <w:t xml:space="preserve">verted to lectins through mutation of key </w:t>
      </w:r>
      <w:r w:rsidR="00F320E4" w:rsidRPr="00AF396F">
        <w:rPr>
          <w:rFonts w:ascii="Times New Roman" w:hAnsi="Times New Roman" w:cs="Times New Roman"/>
        </w:rPr>
        <w:t>active site</w:t>
      </w:r>
      <w:r w:rsidR="00341D4B" w:rsidRPr="00AF396F">
        <w:rPr>
          <w:rFonts w:ascii="Times New Roman" w:hAnsi="Times New Roman" w:cs="Times New Roman"/>
        </w:rPr>
        <w:t xml:space="preserve"> residues </w:t>
      </w:r>
      <w:r w:rsidR="00341D4B"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Pelkonen&lt;/Author&gt;&lt;Year&gt;1992&lt;/Year&gt;&lt;RecNum&gt;672&lt;/RecNum&gt;&lt;DisplayText&gt;(Pelkonen and others 1992)&lt;/DisplayText&gt;&lt;record&gt;&lt;rec-number&gt;672&lt;/rec-number&gt;&lt;foreign-keys&gt;&lt;key app="EN" db-id="fs2eve9prp9xv5e2a5gvxarkv02apa2watxv" timestamp="1674063745"&gt;672&lt;/key&gt;&lt;/foreign-keys&gt;&lt;ref-type name="Journal Article"&gt;17&lt;/ref-type&gt;&lt;contributors&gt;&lt;authors&gt;&lt;author&gt;Pelkonen, S.&lt;/author&gt;&lt;author&gt;Aalto, J.&lt;/author&gt;&lt;author&gt;Finne, J.&lt;/author&gt;&lt;/authors&gt;&lt;/contributors&gt;&lt;auth-address&gt;Kuopio Regional Laboratory, National Veterinary Institute, Finland.&lt;/auth-address&gt;&lt;titles&gt;&lt;title&gt;Differential activities of bacteriophage depolymerase on bacterial polysaccharide: binding is essential but degradation is inhibitory in phage infection of K1-defective Escherichia coli&lt;/title&gt;&lt;secondary-title&gt;J Bacteriol&lt;/secondary-title&gt;&lt;/titles&gt;&lt;periodical&gt;&lt;full-title&gt;J Bacteriol&lt;/full-title&gt;&lt;abbr-1&gt;Journal of bacteriology&lt;/abbr-1&gt;&lt;/periodical&gt;&lt;pages&gt;7757-61&lt;/pages&gt;&lt;volume&gt;174&lt;/volume&gt;&lt;number&gt;23&lt;/number&gt;&lt;edition&gt;1992/12/01&lt;/edition&gt;&lt;keywords&gt;&lt;keyword&gt;Bacterial Capsules/*metabolism&lt;/keyword&gt;&lt;keyword&gt;Coliphages/drug effects/*enzymology/*growth &amp;amp; development&lt;/keyword&gt;&lt;keyword&gt;Glycoside Hydrolases/genetics/*metabolism&lt;/keyword&gt;&lt;keyword&gt;Mutation&lt;/keyword&gt;&lt;keyword&gt;Polysaccharides, Bacterial/*metabolism&lt;/keyword&gt;&lt;keyword&gt;Receptors, Virus/metabolism&lt;/keyword&gt;&lt;keyword&gt;Sialic Acids/metabolism/pharmacology&lt;/keyword&gt;&lt;keyword&gt;Substrate Specificity&lt;/keyword&gt;&lt;/keywords&gt;&lt;dates&gt;&lt;year&gt;1992&lt;/year&gt;&lt;pub-dates&gt;&lt;date&gt;Dec&lt;/date&gt;&lt;/pub-dates&gt;&lt;/dates&gt;&lt;isbn&gt;0021-9193 (Print)&amp;#xD;0021-9193&lt;/isbn&gt;&lt;accession-num&gt;1447142&lt;/accession-num&gt;&lt;urls&gt;&lt;/urls&gt;&lt;custom2&gt;PMC207490&lt;/custom2&gt;&lt;electronic-resource-num&gt;10.1128/jb.174.23.7757-7761.1992&lt;/electronic-resource-num&gt;&lt;remote-database-provider&gt;NLM&lt;/remote-database-provider&gt;&lt;language&gt;eng&lt;/language&gt;&lt;/record&gt;&lt;/Cite&gt;&lt;/EndNote&gt;</w:instrText>
      </w:r>
      <w:r w:rsidR="00341D4B" w:rsidRPr="00AF396F">
        <w:rPr>
          <w:rFonts w:ascii="Times New Roman" w:hAnsi="Times New Roman" w:cs="Times New Roman"/>
        </w:rPr>
        <w:fldChar w:fldCharType="separate"/>
      </w:r>
      <w:r w:rsidR="00926D05" w:rsidRPr="00AF396F">
        <w:rPr>
          <w:rFonts w:ascii="Times New Roman" w:hAnsi="Times New Roman" w:cs="Times New Roman"/>
          <w:noProof/>
        </w:rPr>
        <w:t>(Pelkonen and others 1992)</w:t>
      </w:r>
      <w:r w:rsidR="00341D4B" w:rsidRPr="00AF396F">
        <w:rPr>
          <w:rFonts w:ascii="Times New Roman" w:hAnsi="Times New Roman" w:cs="Times New Roman"/>
        </w:rPr>
        <w:fldChar w:fldCharType="end"/>
      </w:r>
      <w:r w:rsidR="00341D4B" w:rsidRPr="00AF396F">
        <w:rPr>
          <w:rFonts w:ascii="Times New Roman" w:hAnsi="Times New Roman" w:cs="Times New Roman"/>
        </w:rPr>
        <w:t>. The EndoN double mutant (EndoN</w:t>
      </w:r>
      <w:r w:rsidR="00341D4B" w:rsidRPr="00AF396F">
        <w:rPr>
          <w:rFonts w:ascii="Times New Roman" w:hAnsi="Times New Roman" w:cs="Times New Roman"/>
          <w:vertAlign w:val="subscript"/>
        </w:rPr>
        <w:t>DM</w:t>
      </w:r>
      <w:r w:rsidR="00341D4B" w:rsidRPr="00AF396F">
        <w:rPr>
          <w:rFonts w:ascii="Times New Roman" w:hAnsi="Times New Roman" w:cs="Times New Roman"/>
        </w:rPr>
        <w:t xml:space="preserve">) is </w:t>
      </w:r>
      <w:r w:rsidR="00F320E4" w:rsidRPr="00AF396F">
        <w:rPr>
          <w:rFonts w:ascii="Times New Roman" w:hAnsi="Times New Roman" w:cs="Times New Roman"/>
        </w:rPr>
        <w:t>a catalytical</w:t>
      </w:r>
      <w:r w:rsidR="00057459" w:rsidRPr="00AF396F">
        <w:rPr>
          <w:rFonts w:ascii="Times New Roman" w:hAnsi="Times New Roman" w:cs="Times New Roman"/>
        </w:rPr>
        <w:t>l</w:t>
      </w:r>
      <w:r w:rsidR="00F320E4" w:rsidRPr="00AF396F">
        <w:rPr>
          <w:rFonts w:ascii="Times New Roman" w:hAnsi="Times New Roman" w:cs="Times New Roman"/>
        </w:rPr>
        <w:t xml:space="preserve">y inactive version of EndoN </w:t>
      </w:r>
      <w:r w:rsidR="00341D4B" w:rsidRPr="00AF396F">
        <w:rPr>
          <w:rFonts w:ascii="Times New Roman" w:hAnsi="Times New Roman" w:cs="Times New Roman"/>
        </w:rPr>
        <w:t>that</w:t>
      </w:r>
      <w:r w:rsidR="00F320E4" w:rsidRPr="00AF396F">
        <w:rPr>
          <w:rFonts w:ascii="Times New Roman" w:hAnsi="Times New Roman" w:cs="Times New Roman"/>
        </w:rPr>
        <w:t xml:space="preserve"> binds polySia with a K</w:t>
      </w:r>
      <w:r w:rsidR="008824DA" w:rsidRPr="00AF396F">
        <w:rPr>
          <w:rFonts w:ascii="Times New Roman" w:hAnsi="Times New Roman" w:cs="Times New Roman"/>
          <w:vertAlign w:val="subscript"/>
        </w:rPr>
        <w:t>D</w:t>
      </w:r>
      <w:r w:rsidR="00F320E4" w:rsidRPr="00AF396F">
        <w:rPr>
          <w:rFonts w:ascii="Times New Roman" w:hAnsi="Times New Roman" w:cs="Times New Roman"/>
        </w:rPr>
        <w:t xml:space="preserve"> of </w:t>
      </w:r>
      <w:r w:rsidR="00057459" w:rsidRPr="00AF396F">
        <w:rPr>
          <w:rFonts w:ascii="Times New Roman" w:hAnsi="Times New Roman" w:cs="Times New Roman"/>
        </w:rPr>
        <w:t>~</w:t>
      </w:r>
      <w:r w:rsidR="00F320E4" w:rsidRPr="00AF396F">
        <w:rPr>
          <w:rFonts w:ascii="Times New Roman" w:hAnsi="Times New Roman" w:cs="Times New Roman"/>
        </w:rPr>
        <w:t>10</w:t>
      </w:r>
      <w:r w:rsidR="00F320E4" w:rsidRPr="00AF396F">
        <w:rPr>
          <w:rFonts w:ascii="Times New Roman" w:hAnsi="Times New Roman" w:cs="Times New Roman"/>
          <w:vertAlign w:val="superscript"/>
        </w:rPr>
        <w:t>-8</w:t>
      </w:r>
      <w:r w:rsidR="00F320E4" w:rsidRPr="00AF396F">
        <w:rPr>
          <w:rFonts w:ascii="Times New Roman" w:hAnsi="Times New Roman" w:cs="Times New Roman"/>
        </w:rPr>
        <w:t xml:space="preserve"> M</w:t>
      </w:r>
      <w:r w:rsidR="00057459" w:rsidRPr="00AF396F">
        <w:rPr>
          <w:rFonts w:ascii="Times New Roman" w:hAnsi="Times New Roman" w:cs="Times New Roman"/>
        </w:rPr>
        <w:t xml:space="preserve"> </w:t>
      </w:r>
      <w:r w:rsidR="00057459"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gYW5kIG90aGVycyAy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TQ5LTYwPC9wYWdlcz48dm9sdW1lPjI5NTwvdm9sdW1lPjxudW1iZXI+MS0yPC9udW1iZXI+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gYW5kIG90aGVycyAy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TQ5LTYwPC9wYWdlcz48dm9sdW1lPjI5NTwvdm9sdW1lPjxudW1iZXI+MS0yPC9udW1iZXI+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057459" w:rsidRPr="00AF396F">
        <w:rPr>
          <w:rFonts w:ascii="Times New Roman" w:hAnsi="Times New Roman" w:cs="Times New Roman"/>
        </w:rPr>
      </w:r>
      <w:r w:rsidR="00057459" w:rsidRPr="00AF396F">
        <w:rPr>
          <w:rFonts w:ascii="Times New Roman" w:hAnsi="Times New Roman" w:cs="Times New Roman"/>
        </w:rPr>
        <w:fldChar w:fldCharType="separate"/>
      </w:r>
      <w:r w:rsidR="00926D05" w:rsidRPr="00AF396F">
        <w:rPr>
          <w:rFonts w:ascii="Times New Roman" w:hAnsi="Times New Roman" w:cs="Times New Roman"/>
          <w:noProof/>
        </w:rPr>
        <w:t>(Jokilammi and others 2004)</w:t>
      </w:r>
      <w:r w:rsidR="00057459" w:rsidRPr="00AF396F">
        <w:rPr>
          <w:rFonts w:ascii="Times New Roman" w:hAnsi="Times New Roman" w:cs="Times New Roman"/>
        </w:rPr>
        <w:fldChar w:fldCharType="end"/>
      </w:r>
      <w:r w:rsidR="00F320E4" w:rsidRPr="00AF396F">
        <w:rPr>
          <w:rFonts w:ascii="Times New Roman" w:hAnsi="Times New Roman" w:cs="Times New Roman"/>
        </w:rPr>
        <w:t>.</w:t>
      </w:r>
      <w:r w:rsidR="00CC2E0E" w:rsidRPr="00AF396F">
        <w:rPr>
          <w:rFonts w:ascii="Times New Roman" w:hAnsi="Times New Roman" w:cs="Times New Roman"/>
        </w:rPr>
        <w:t xml:space="preserve"> Fusion of th</w:t>
      </w:r>
      <w:r w:rsidR="00057459" w:rsidRPr="00AF396F">
        <w:rPr>
          <w:rFonts w:ascii="Times New Roman" w:hAnsi="Times New Roman" w:cs="Times New Roman"/>
        </w:rPr>
        <w:t xml:space="preserve">e </w:t>
      </w:r>
      <w:r w:rsidR="00CC2E0E" w:rsidRPr="00AF396F">
        <w:rPr>
          <w:rFonts w:ascii="Times New Roman" w:hAnsi="Times New Roman" w:cs="Times New Roman"/>
        </w:rPr>
        <w:t>EndoN</w:t>
      </w:r>
      <w:r w:rsidR="00CC2E0E" w:rsidRPr="00AF396F">
        <w:rPr>
          <w:rFonts w:ascii="Times New Roman" w:hAnsi="Times New Roman" w:cs="Times New Roman"/>
          <w:vertAlign w:val="subscript"/>
        </w:rPr>
        <w:t>DM</w:t>
      </w:r>
      <w:r w:rsidR="00CC2E0E" w:rsidRPr="00AF396F">
        <w:rPr>
          <w:rFonts w:ascii="Times New Roman" w:hAnsi="Times New Roman" w:cs="Times New Roman"/>
        </w:rPr>
        <w:t xml:space="preserve"> lectin with green fluorescent protein yielded a robust new tool</w:t>
      </w:r>
      <w:r w:rsidR="00FE6397" w:rsidRPr="00AF396F">
        <w:rPr>
          <w:rFonts w:ascii="Times New Roman" w:hAnsi="Times New Roman" w:cs="Times New Roman"/>
        </w:rPr>
        <w:t xml:space="preserve"> complementary to mAb735</w:t>
      </w:r>
      <w:r w:rsidR="00CC2E0E" w:rsidRPr="00AF396F">
        <w:rPr>
          <w:rFonts w:ascii="Times New Roman" w:hAnsi="Times New Roman" w:cs="Times New Roman"/>
        </w:rPr>
        <w:t xml:space="preserve"> which</w:t>
      </w:r>
      <w:r w:rsidR="00FE6397" w:rsidRPr="00AF396F">
        <w:rPr>
          <w:rFonts w:ascii="Times New Roman" w:hAnsi="Times New Roman" w:cs="Times New Roman"/>
        </w:rPr>
        <w:t xml:space="preserve"> could be used</w:t>
      </w:r>
      <w:r w:rsidR="00CC2E0E" w:rsidRPr="00AF396F">
        <w:rPr>
          <w:rFonts w:ascii="Times New Roman" w:hAnsi="Times New Roman" w:cs="Times New Roman"/>
        </w:rPr>
        <w:t xml:space="preserve"> to visualize polySia</w:t>
      </w:r>
      <w:r w:rsidR="00DA7FB0" w:rsidRPr="00AF396F">
        <w:rPr>
          <w:rFonts w:ascii="Times New Roman" w:hAnsi="Times New Roman" w:cs="Times New Roman"/>
        </w:rPr>
        <w:t xml:space="preserve"> by microscopy and flow cytometry</w:t>
      </w:r>
      <w:r w:rsidR="00CC2E0E" w:rsidRPr="00AF396F">
        <w:rPr>
          <w:rFonts w:ascii="Times New Roman" w:hAnsi="Times New Roman" w:cs="Times New Roman"/>
        </w:rPr>
        <w:t xml:space="preserve"> </w:t>
      </w:r>
      <w:r w:rsidR="00057459"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gYW5kIG90aGVycyAy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TQ5LTYwPC9wYWdlcz48dm9sdW1lPjI5NTwvdm9sdW1lPjxudW1iZXI+MS0yPC9udW1iZXI+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Kb2tpbGFtbWk8L0F1dGhvcj48WWVhcj4yMDA0PC9ZZWFy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00057459" w:rsidRPr="00AF396F">
        <w:rPr>
          <w:rFonts w:ascii="Times New Roman" w:hAnsi="Times New Roman" w:cs="Times New Roman"/>
        </w:rPr>
      </w:r>
      <w:r w:rsidR="00057459" w:rsidRPr="00AF396F">
        <w:rPr>
          <w:rFonts w:ascii="Times New Roman" w:hAnsi="Times New Roman" w:cs="Times New Roman"/>
        </w:rPr>
        <w:fldChar w:fldCharType="separate"/>
      </w:r>
      <w:r w:rsidR="00926D05" w:rsidRPr="00AF396F">
        <w:rPr>
          <w:rFonts w:ascii="Times New Roman" w:hAnsi="Times New Roman" w:cs="Times New Roman"/>
          <w:noProof/>
        </w:rPr>
        <w:t>(Jokilammi and others 2004)</w:t>
      </w:r>
      <w:r w:rsidR="00057459" w:rsidRPr="00AF396F">
        <w:rPr>
          <w:rFonts w:ascii="Times New Roman" w:hAnsi="Times New Roman" w:cs="Times New Roman"/>
        </w:rPr>
        <w:fldChar w:fldCharType="end"/>
      </w:r>
      <w:r w:rsidR="00CC2E0E" w:rsidRPr="00AF396F">
        <w:rPr>
          <w:rFonts w:ascii="Times New Roman" w:hAnsi="Times New Roman" w:cs="Times New Roman"/>
        </w:rPr>
        <w:t>.</w:t>
      </w:r>
      <w:bookmarkEnd w:id="2"/>
    </w:p>
    <w:p w14:paraId="154B605F" w14:textId="173E78E6" w:rsidR="006D34D0" w:rsidRPr="00AF396F" w:rsidRDefault="00FE6397" w:rsidP="005346DA">
      <w:pPr>
        <w:spacing w:after="0" w:line="480" w:lineRule="auto"/>
        <w:ind w:firstLine="720"/>
        <w:jc w:val="both"/>
        <w:rPr>
          <w:rFonts w:ascii="Times New Roman" w:hAnsi="Times New Roman" w:cs="Times New Roman"/>
          <w:lang w:val="en-US"/>
        </w:rPr>
      </w:pPr>
      <w:r w:rsidRPr="00AF396F">
        <w:rPr>
          <w:rFonts w:ascii="Times New Roman" w:hAnsi="Times New Roman" w:cs="Times New Roman"/>
        </w:rPr>
        <w:t>We hypothesized that site-specific immobilization of EndoN and EndoN</w:t>
      </w:r>
      <w:r w:rsidRPr="00AF396F">
        <w:rPr>
          <w:rFonts w:ascii="Times New Roman" w:hAnsi="Times New Roman" w:cs="Times New Roman"/>
          <w:vertAlign w:val="subscript"/>
        </w:rPr>
        <w:t>DM</w:t>
      </w:r>
      <w:r w:rsidRPr="00AF396F">
        <w:rPr>
          <w:rFonts w:ascii="Times New Roman" w:hAnsi="Times New Roman" w:cs="Times New Roman"/>
        </w:rPr>
        <w:t xml:space="preserve"> could improve their usefulness in studying polySia biology. </w:t>
      </w:r>
      <w:r w:rsidR="006D34D0" w:rsidRPr="00AF396F">
        <w:rPr>
          <w:rFonts w:ascii="Times New Roman" w:hAnsi="Times New Roman" w:cs="Times New Roman"/>
        </w:rPr>
        <w:t xml:space="preserve">Here, </w:t>
      </w:r>
      <w:r w:rsidR="000A024E" w:rsidRPr="00AF396F">
        <w:rPr>
          <w:rFonts w:ascii="Times New Roman" w:hAnsi="Times New Roman" w:cs="Times New Roman"/>
          <w:lang w:val="en-US"/>
        </w:rPr>
        <w:t xml:space="preserve">we report </w:t>
      </w:r>
      <w:r w:rsidR="006D34D0" w:rsidRPr="00AF396F">
        <w:rPr>
          <w:rFonts w:ascii="Times New Roman" w:hAnsi="Times New Roman" w:cs="Times New Roman"/>
          <w:lang w:val="en-US"/>
        </w:rPr>
        <w:t>engineering EndoN and EndoN</w:t>
      </w:r>
      <w:r w:rsidR="006D34D0" w:rsidRPr="00AF396F">
        <w:rPr>
          <w:rFonts w:ascii="Times New Roman" w:hAnsi="Times New Roman" w:cs="Times New Roman"/>
          <w:vertAlign w:val="subscript"/>
          <w:lang w:val="en-US"/>
        </w:rPr>
        <w:t>DM</w:t>
      </w:r>
      <w:r w:rsidR="006D34D0" w:rsidRPr="00AF396F">
        <w:rPr>
          <w:rFonts w:ascii="Times New Roman" w:hAnsi="Times New Roman" w:cs="Times New Roman"/>
          <w:lang w:val="en-US"/>
        </w:rPr>
        <w:t xml:space="preserve"> to contain a 15-amino acid Avi tag, which can be efficiently biotinylated and then immobilized on streptavidin-</w:t>
      </w:r>
      <w:r w:rsidR="00511CDE" w:rsidRPr="00AF396F">
        <w:rPr>
          <w:rFonts w:ascii="Times New Roman" w:hAnsi="Times New Roman" w:cs="Times New Roman"/>
          <w:lang w:val="en-US"/>
        </w:rPr>
        <w:t xml:space="preserve">coated </w:t>
      </w:r>
      <w:r w:rsidR="006D34D0" w:rsidRPr="00AF396F">
        <w:rPr>
          <w:rFonts w:ascii="Times New Roman" w:hAnsi="Times New Roman" w:cs="Times New Roman"/>
          <w:lang w:val="en-US"/>
        </w:rPr>
        <w:t>agarose</w:t>
      </w:r>
      <w:r w:rsidR="00511CDE" w:rsidRPr="00AF396F">
        <w:rPr>
          <w:rFonts w:ascii="Times New Roman" w:hAnsi="Times New Roman" w:cs="Times New Roman"/>
          <w:lang w:val="en-US"/>
        </w:rPr>
        <w:t xml:space="preserve"> or magnetic beads</w:t>
      </w:r>
      <w:r w:rsidR="006D34D0" w:rsidRPr="00AF396F">
        <w:rPr>
          <w:rFonts w:ascii="Times New Roman" w:hAnsi="Times New Roman" w:cs="Times New Roman"/>
          <w:lang w:val="en-US"/>
        </w:rPr>
        <w:t xml:space="preserve">. </w:t>
      </w:r>
      <w:r w:rsidR="007F110B" w:rsidRPr="00AF396F">
        <w:rPr>
          <w:rFonts w:ascii="Times New Roman" w:hAnsi="Times New Roman" w:cs="Times New Roman"/>
          <w:lang w:val="en-US"/>
        </w:rPr>
        <w:t>Efficient removal of EndoN post-hydrolysis has long been an issue in the field and w</w:t>
      </w:r>
      <w:r w:rsidR="008824DA" w:rsidRPr="00AF396F">
        <w:rPr>
          <w:rFonts w:ascii="Times New Roman" w:hAnsi="Times New Roman" w:cs="Times New Roman"/>
          <w:lang w:val="en-US"/>
        </w:rPr>
        <w:t>e show that immobilization of EndoN on magnetic beads significantly improves the efficiency with which the enzyme is removed from samples, while retaining its ability to hydrolyze polySia. Efficient removal of enzyme post-hydrolysis is necessary to properly investigate interactions between multiple polysialylated species, as in the case of dendritic cell – T cell interactions</w:t>
      </w:r>
      <w:r w:rsidR="007F110B" w:rsidRPr="00AF396F">
        <w:rPr>
          <w:rFonts w:ascii="Times New Roman" w:hAnsi="Times New Roman" w:cs="Times New Roman"/>
          <w:lang w:val="en-US"/>
        </w:rPr>
        <w:t>.</w:t>
      </w:r>
      <w:r w:rsidR="008824DA" w:rsidRPr="00AF396F">
        <w:rPr>
          <w:rFonts w:ascii="Times New Roman" w:hAnsi="Times New Roman" w:cs="Times New Roman"/>
          <w:lang w:val="en-US"/>
        </w:rPr>
        <w:t xml:space="preserve"> We also show that immobilized EndoN</w:t>
      </w:r>
      <w:r w:rsidR="008824DA" w:rsidRPr="00AF396F">
        <w:rPr>
          <w:rFonts w:ascii="Times New Roman" w:hAnsi="Times New Roman" w:cs="Times New Roman"/>
          <w:vertAlign w:val="subscript"/>
          <w:lang w:val="en-US"/>
        </w:rPr>
        <w:t>DM</w:t>
      </w:r>
      <w:r w:rsidR="008824DA" w:rsidRPr="00AF396F">
        <w:rPr>
          <w:rFonts w:ascii="Times New Roman" w:hAnsi="Times New Roman" w:cs="Times New Roman"/>
          <w:lang w:val="en-US"/>
        </w:rPr>
        <w:t xml:space="preserve"> can be used to enrich polysialylated proteins from complex mixtures, even in the presence of detergent. The enriched mixture can then be used to identify polysialylated proteins by mass spectrometry.</w:t>
      </w:r>
      <w:r w:rsidR="00C77847" w:rsidRPr="00AF396F">
        <w:rPr>
          <w:rFonts w:ascii="Times New Roman" w:hAnsi="Times New Roman" w:cs="Times New Roman"/>
          <w:lang w:val="en-US"/>
        </w:rPr>
        <w:t xml:space="preserve"> We demonstrate that the NK-92 cell line and human serum both contain polysialylated NCAM and </w:t>
      </w:r>
      <w:r w:rsidR="00C77847" w:rsidRPr="00AF396F">
        <w:rPr>
          <w:rFonts w:ascii="Times New Roman" w:hAnsi="Times New Roman" w:cs="Times New Roman"/>
          <w:lang w:val="en-US"/>
        </w:rPr>
        <w:lastRenderedPageBreak/>
        <w:t xml:space="preserve">ST8Sia4. We then used the methodology to discover that QSOX2 is a novel polysialylated protein </w:t>
      </w:r>
      <w:r w:rsidR="00426F21">
        <w:rPr>
          <w:rFonts w:ascii="Times New Roman" w:hAnsi="Times New Roman" w:cs="Times New Roman"/>
          <w:lang w:val="en-US"/>
        </w:rPr>
        <w:t>secreted from</w:t>
      </w:r>
      <w:r w:rsidR="00C77847" w:rsidRPr="00AF396F">
        <w:rPr>
          <w:rFonts w:ascii="Times New Roman" w:hAnsi="Times New Roman" w:cs="Times New Roman"/>
          <w:lang w:val="en-US"/>
        </w:rPr>
        <w:t xml:space="preserve"> the breast cancer cell line MCF-7.</w:t>
      </w:r>
    </w:p>
    <w:p w14:paraId="35A84E92" w14:textId="77777777" w:rsidR="00C77847" w:rsidRPr="00AF396F" w:rsidRDefault="00C77847" w:rsidP="005346DA">
      <w:pPr>
        <w:spacing w:after="0" w:line="480" w:lineRule="auto"/>
        <w:jc w:val="both"/>
        <w:rPr>
          <w:rFonts w:ascii="Times New Roman" w:hAnsi="Times New Roman" w:cs="Times New Roman"/>
        </w:rPr>
      </w:pPr>
    </w:p>
    <w:p w14:paraId="79352E17" w14:textId="166ED9DA" w:rsidR="00A6379B" w:rsidRPr="00AF396F" w:rsidRDefault="002B6172" w:rsidP="005346DA">
      <w:pPr>
        <w:spacing w:after="0" w:line="480" w:lineRule="auto"/>
        <w:jc w:val="both"/>
        <w:rPr>
          <w:rFonts w:ascii="Times New Roman" w:hAnsi="Times New Roman" w:cs="Times New Roman"/>
          <w:lang w:val="en-US"/>
        </w:rPr>
      </w:pPr>
      <w:r w:rsidRPr="00AF396F">
        <w:rPr>
          <w:rFonts w:ascii="Times New Roman" w:hAnsi="Times New Roman" w:cs="Times New Roman"/>
          <w:b/>
          <w:bCs/>
          <w:lang w:val="en-US"/>
        </w:rPr>
        <w:t>Results</w:t>
      </w:r>
    </w:p>
    <w:p w14:paraId="3A72EFE2" w14:textId="5B4B3C22" w:rsidR="002B6172" w:rsidRPr="00AF396F" w:rsidRDefault="002B6172" w:rsidP="005346DA">
      <w:pPr>
        <w:spacing w:after="0" w:line="480" w:lineRule="auto"/>
        <w:jc w:val="both"/>
        <w:rPr>
          <w:rFonts w:ascii="Times New Roman" w:hAnsi="Times New Roman" w:cs="Times New Roman"/>
          <w:i/>
          <w:iCs/>
          <w:lang w:val="en-US"/>
        </w:rPr>
      </w:pPr>
      <w:r w:rsidRPr="00AF396F">
        <w:rPr>
          <w:rFonts w:ascii="Times New Roman" w:hAnsi="Times New Roman" w:cs="Times New Roman"/>
          <w:i/>
          <w:iCs/>
          <w:lang w:val="en-US"/>
        </w:rPr>
        <w:t xml:space="preserve">EndoN is </w:t>
      </w:r>
      <w:r w:rsidR="00D93C94" w:rsidRPr="00AF396F">
        <w:rPr>
          <w:rFonts w:ascii="Times New Roman" w:hAnsi="Times New Roman" w:cs="Times New Roman"/>
          <w:i/>
          <w:iCs/>
          <w:lang w:val="en-US"/>
        </w:rPr>
        <w:t xml:space="preserve">heat </w:t>
      </w:r>
      <w:r w:rsidRPr="00AF396F">
        <w:rPr>
          <w:rFonts w:ascii="Times New Roman" w:hAnsi="Times New Roman" w:cs="Times New Roman"/>
          <w:i/>
          <w:iCs/>
          <w:lang w:val="en-US"/>
        </w:rPr>
        <w:t>stable and remains associate</w:t>
      </w:r>
      <w:r w:rsidR="007F17C1" w:rsidRPr="00AF396F">
        <w:rPr>
          <w:rFonts w:ascii="Times New Roman" w:hAnsi="Times New Roman" w:cs="Times New Roman"/>
          <w:i/>
          <w:iCs/>
          <w:lang w:val="en-US"/>
        </w:rPr>
        <w:t>d</w:t>
      </w:r>
      <w:r w:rsidRPr="00AF396F">
        <w:rPr>
          <w:rFonts w:ascii="Times New Roman" w:hAnsi="Times New Roman" w:cs="Times New Roman"/>
          <w:i/>
          <w:iCs/>
          <w:lang w:val="en-US"/>
        </w:rPr>
        <w:t xml:space="preserve"> with cells after wash</w:t>
      </w:r>
      <w:r w:rsidR="007F17C1" w:rsidRPr="00AF396F">
        <w:rPr>
          <w:rFonts w:ascii="Times New Roman" w:hAnsi="Times New Roman" w:cs="Times New Roman"/>
          <w:i/>
          <w:iCs/>
          <w:lang w:val="en-US"/>
        </w:rPr>
        <w:t>ing</w:t>
      </w:r>
    </w:p>
    <w:p w14:paraId="5AEF117A" w14:textId="16C86019" w:rsidR="00144472" w:rsidRPr="00AF396F" w:rsidRDefault="00176BC6"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ab/>
      </w:r>
      <w:r w:rsidR="00144472" w:rsidRPr="00AF396F">
        <w:rPr>
          <w:rFonts w:ascii="Times New Roman" w:hAnsi="Times New Roman" w:cs="Times New Roman"/>
          <w:lang w:val="en-US"/>
        </w:rPr>
        <w:t xml:space="preserve">In experiments designed to investigate the role of polySia in cell-cell interactions, there are three possible sources of polySia: cell type 1, cell type 2, and media containing fetal bovine serum. </w:t>
      </w:r>
      <w:r w:rsidR="003040E6" w:rsidRPr="00AF396F">
        <w:rPr>
          <w:rFonts w:ascii="Times New Roman" w:hAnsi="Times New Roman" w:cs="Times New Roman"/>
          <w:lang w:val="en-US"/>
        </w:rPr>
        <w:t xml:space="preserve">We </w:t>
      </w:r>
      <w:r w:rsidR="00426F21">
        <w:rPr>
          <w:rFonts w:ascii="Times New Roman" w:hAnsi="Times New Roman" w:cs="Times New Roman"/>
          <w:lang w:val="en-US"/>
        </w:rPr>
        <w:t>found</w:t>
      </w:r>
      <w:r w:rsidR="003040E6" w:rsidRPr="00AF396F">
        <w:rPr>
          <w:rFonts w:ascii="Times New Roman" w:hAnsi="Times New Roman" w:cs="Times New Roman"/>
          <w:lang w:val="en-US"/>
        </w:rPr>
        <w:t xml:space="preserve"> that it was not possible to remove polySia from one of these components without compromising the rest of the experiment. </w:t>
      </w:r>
      <w:r w:rsidR="00D93C94" w:rsidRPr="00AF396F">
        <w:rPr>
          <w:rFonts w:ascii="Times New Roman" w:hAnsi="Times New Roman" w:cs="Times New Roman"/>
          <w:lang w:val="en-US"/>
        </w:rPr>
        <w:t>For example, t</w:t>
      </w:r>
      <w:r w:rsidR="003040E6" w:rsidRPr="00AF396F">
        <w:rPr>
          <w:rFonts w:ascii="Times New Roman" w:hAnsi="Times New Roman" w:cs="Times New Roman"/>
          <w:lang w:val="en-US"/>
        </w:rPr>
        <w:t xml:space="preserve">o remove polySia from media, we </w:t>
      </w:r>
      <w:r w:rsidR="00AC70A2">
        <w:rPr>
          <w:rFonts w:ascii="Times New Roman" w:hAnsi="Times New Roman" w:cs="Times New Roman"/>
          <w:lang w:val="en-US"/>
        </w:rPr>
        <w:t xml:space="preserve">had </w:t>
      </w:r>
      <w:r w:rsidR="003040E6" w:rsidRPr="00AF396F">
        <w:rPr>
          <w:rFonts w:ascii="Times New Roman" w:hAnsi="Times New Roman" w:cs="Times New Roman"/>
          <w:lang w:val="en-US"/>
        </w:rPr>
        <w:t xml:space="preserve">proposed to treat media with EndoN and then inactivate the enzyme by heating. However, EndoN was sufficiently heat-stable that the length of time required to inactivate it also decreased the amount of polySia in the control (untreated) samples. As serum is challenging to blot due to the high concentration of albumin, we demonstrated this phenomenon in </w:t>
      </w:r>
      <w:r w:rsidR="00D93C94" w:rsidRPr="00AF396F">
        <w:rPr>
          <w:rFonts w:ascii="Times New Roman" w:hAnsi="Times New Roman" w:cs="Times New Roman"/>
          <w:lang w:val="en-US"/>
        </w:rPr>
        <w:t xml:space="preserve">lysates from </w:t>
      </w:r>
      <w:r w:rsidR="003040E6" w:rsidRPr="00AF396F">
        <w:rPr>
          <w:rFonts w:ascii="Times New Roman" w:hAnsi="Times New Roman" w:cs="Times New Roman"/>
          <w:lang w:val="en-US"/>
        </w:rPr>
        <w:t>NK-92 cell</w:t>
      </w:r>
      <w:r w:rsidR="00D93C94" w:rsidRPr="00AF396F">
        <w:rPr>
          <w:rFonts w:ascii="Times New Roman" w:hAnsi="Times New Roman" w:cs="Times New Roman"/>
          <w:lang w:val="en-US"/>
        </w:rPr>
        <w:t>s</w:t>
      </w:r>
      <w:r w:rsidR="00D2098C" w:rsidRPr="00AF396F">
        <w:rPr>
          <w:rFonts w:ascii="Times New Roman" w:hAnsi="Times New Roman" w:cs="Times New Roman"/>
          <w:lang w:val="en-US"/>
        </w:rPr>
        <w:t>, which make polysialylated NCAM</w:t>
      </w:r>
      <w:r w:rsidR="003040E6" w:rsidRPr="00AF396F">
        <w:rPr>
          <w:rFonts w:ascii="Times New Roman" w:hAnsi="Times New Roman" w:cs="Times New Roman"/>
          <w:lang w:val="en-US"/>
        </w:rPr>
        <w:t xml:space="preserve"> (Fig.</w:t>
      </w:r>
      <w:r w:rsidR="005A4611" w:rsidRPr="00AF396F">
        <w:rPr>
          <w:rFonts w:ascii="Times New Roman" w:hAnsi="Times New Roman" w:cs="Times New Roman"/>
          <w:lang w:val="en-US"/>
        </w:rPr>
        <w:t xml:space="preserve"> </w:t>
      </w:r>
      <w:r w:rsidR="002021CC" w:rsidRPr="00AF396F">
        <w:rPr>
          <w:rFonts w:ascii="Times New Roman" w:hAnsi="Times New Roman" w:cs="Times New Roman"/>
          <w:lang w:val="en-US"/>
        </w:rPr>
        <w:t>1</w:t>
      </w:r>
      <w:r w:rsidR="00D2098C" w:rsidRPr="00AF396F">
        <w:rPr>
          <w:rFonts w:ascii="Times New Roman" w:hAnsi="Times New Roman" w:cs="Times New Roman"/>
          <w:lang w:val="en-US"/>
        </w:rPr>
        <w:t>A,B</w:t>
      </w:r>
      <w:r w:rsidR="003040E6" w:rsidRPr="00AF396F">
        <w:rPr>
          <w:rFonts w:ascii="Times New Roman" w:hAnsi="Times New Roman" w:cs="Times New Roman"/>
          <w:lang w:val="en-US"/>
        </w:rPr>
        <w:t>).</w:t>
      </w:r>
      <w:r w:rsidR="00D93C94" w:rsidRPr="00AF396F">
        <w:rPr>
          <w:rFonts w:ascii="Times New Roman" w:hAnsi="Times New Roman" w:cs="Times New Roman"/>
          <w:lang w:val="en-US"/>
        </w:rPr>
        <w:t xml:space="preserve"> </w:t>
      </w:r>
      <w:r w:rsidR="00292E44" w:rsidRPr="00AF396F">
        <w:rPr>
          <w:rFonts w:ascii="Times New Roman" w:hAnsi="Times New Roman" w:cs="Times New Roman"/>
          <w:lang w:val="en-US"/>
        </w:rPr>
        <w:t>Additionally, it</w:t>
      </w:r>
      <w:r w:rsidR="00D93C94" w:rsidRPr="00AF396F">
        <w:rPr>
          <w:rFonts w:ascii="Times New Roman" w:hAnsi="Times New Roman" w:cs="Times New Roman"/>
          <w:lang w:val="en-US"/>
        </w:rPr>
        <w:t xml:space="preserve"> was not possible to entirely remove EndoN from intact cells.</w:t>
      </w:r>
      <w:r w:rsidR="0021386B" w:rsidRPr="00AF396F">
        <w:rPr>
          <w:rFonts w:ascii="Times New Roman" w:hAnsi="Times New Roman" w:cs="Times New Roman"/>
          <w:lang w:val="en-US"/>
        </w:rPr>
        <w:t xml:space="preserve"> NK-92 cells were treated with EndoN to remove cell surface polySia and then cells were washed three times in PBS, the standard method for washing cells. However, when these washed cells were mixed 1:1 with polysialylated (untreated) NK-92 cells, the majority of polySia in the mixture was hydrolyzed, indicating residual EndoN was not removed with washing (Fig</w:t>
      </w:r>
      <w:r w:rsidR="002021CC" w:rsidRPr="00AF396F">
        <w:rPr>
          <w:rFonts w:ascii="Times New Roman" w:hAnsi="Times New Roman" w:cs="Times New Roman"/>
          <w:lang w:val="en-US"/>
        </w:rPr>
        <w:t>.</w:t>
      </w:r>
      <w:r w:rsidR="0021386B" w:rsidRPr="00AF396F">
        <w:rPr>
          <w:rFonts w:ascii="Times New Roman" w:hAnsi="Times New Roman" w:cs="Times New Roman"/>
          <w:lang w:val="en-US"/>
        </w:rPr>
        <w:t xml:space="preserve"> </w:t>
      </w:r>
      <w:r w:rsidR="002021CC" w:rsidRPr="00AF396F">
        <w:rPr>
          <w:rFonts w:ascii="Times New Roman" w:hAnsi="Times New Roman" w:cs="Times New Roman"/>
          <w:lang w:val="en-US"/>
        </w:rPr>
        <w:t>1</w:t>
      </w:r>
      <w:r w:rsidR="0021386B" w:rsidRPr="00AF396F">
        <w:rPr>
          <w:rFonts w:ascii="Times New Roman" w:hAnsi="Times New Roman" w:cs="Times New Roman"/>
          <w:lang w:val="en-US"/>
        </w:rPr>
        <w:t>C).</w:t>
      </w:r>
    </w:p>
    <w:p w14:paraId="2C068D3B" w14:textId="5F738446" w:rsidR="007F110B" w:rsidRPr="00AF396F" w:rsidRDefault="002E376D" w:rsidP="005346DA">
      <w:pPr>
        <w:spacing w:after="0" w:line="480" w:lineRule="auto"/>
        <w:jc w:val="both"/>
        <w:rPr>
          <w:rFonts w:ascii="Times New Roman" w:hAnsi="Times New Roman" w:cs="Times New Roman"/>
          <w:lang w:val="en-US"/>
        </w:rPr>
      </w:pPr>
      <w:r w:rsidRPr="00AF396F">
        <w:rPr>
          <w:rFonts w:ascii="Times New Roman" w:hAnsi="Times New Roman" w:cs="Times New Roman"/>
          <w:noProof/>
          <w:lang w:val="en-US"/>
        </w:rPr>
        <w:lastRenderedPageBreak/>
        <w:drawing>
          <wp:inline distT="0" distB="0" distL="0" distR="0" wp14:anchorId="5CBB4659" wp14:editId="00372AD9">
            <wp:extent cx="5943600" cy="3276600"/>
            <wp:effectExtent l="0" t="0" r="0" b="0"/>
            <wp:docPr id="782366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276600"/>
                    </a:xfrm>
                    <a:prstGeom prst="rect">
                      <a:avLst/>
                    </a:prstGeom>
                    <a:noFill/>
                    <a:ln>
                      <a:noFill/>
                    </a:ln>
                  </pic:spPr>
                </pic:pic>
              </a:graphicData>
            </a:graphic>
          </wp:inline>
        </w:drawing>
      </w:r>
    </w:p>
    <w:p w14:paraId="6959B2B3" w14:textId="0262F78A" w:rsidR="002E376D" w:rsidRPr="00AF396F" w:rsidRDefault="002E376D" w:rsidP="002E376D">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Figure 1. EndoN is heat stable and remains associated with the NK-92 cells after washing. A) Immunoblot of NK-92 cell lysate treated with </w:t>
      </w:r>
      <w:r w:rsidR="00DC6F3E">
        <w:rPr>
          <w:rFonts w:ascii="Times New Roman" w:hAnsi="Times New Roman" w:cs="Times New Roman"/>
          <w:lang w:val="en-US"/>
        </w:rPr>
        <w:t xml:space="preserve">soluble </w:t>
      </w:r>
      <w:r w:rsidRPr="00AF396F">
        <w:rPr>
          <w:rFonts w:ascii="Times New Roman" w:hAnsi="Times New Roman" w:cs="Times New Roman"/>
          <w:lang w:val="en-US"/>
        </w:rPr>
        <w:t xml:space="preserve">EndoN that had been pre-heated at 95 °C for </w:t>
      </w:r>
      <w:r w:rsidR="00292E44" w:rsidRPr="00AF396F">
        <w:rPr>
          <w:rFonts w:ascii="Times New Roman" w:hAnsi="Times New Roman" w:cs="Times New Roman"/>
          <w:lang w:val="en-US"/>
        </w:rPr>
        <w:t>0.5 or 5 min</w:t>
      </w:r>
      <w:r w:rsidRPr="00AF396F">
        <w:rPr>
          <w:rFonts w:ascii="Times New Roman" w:hAnsi="Times New Roman" w:cs="Times New Roman"/>
          <w:lang w:val="en-US"/>
        </w:rPr>
        <w:t xml:space="preserve">. After mixing </w:t>
      </w:r>
      <w:r w:rsidR="00292E44" w:rsidRPr="00AF396F">
        <w:rPr>
          <w:rFonts w:ascii="Times New Roman" w:hAnsi="Times New Roman" w:cs="Times New Roman"/>
          <w:lang w:val="en-US"/>
        </w:rPr>
        <w:t xml:space="preserve">the </w:t>
      </w:r>
      <w:r w:rsidRPr="00AF396F">
        <w:rPr>
          <w:rFonts w:ascii="Times New Roman" w:hAnsi="Times New Roman" w:cs="Times New Roman"/>
          <w:lang w:val="en-US"/>
        </w:rPr>
        <w:t>lysate with</w:t>
      </w:r>
      <w:r w:rsidR="00292E44" w:rsidRPr="00AF396F">
        <w:rPr>
          <w:rFonts w:ascii="Times New Roman" w:hAnsi="Times New Roman" w:cs="Times New Roman"/>
          <w:lang w:val="en-US"/>
        </w:rPr>
        <w:t xml:space="preserve"> either</w:t>
      </w:r>
      <w:r w:rsidRPr="00AF396F">
        <w:rPr>
          <w:rFonts w:ascii="Times New Roman" w:hAnsi="Times New Roman" w:cs="Times New Roman"/>
          <w:lang w:val="en-US"/>
        </w:rPr>
        <w:t xml:space="preserve"> control </w:t>
      </w:r>
      <w:r w:rsidR="00292E44" w:rsidRPr="00AF396F">
        <w:rPr>
          <w:rFonts w:ascii="Times New Roman" w:hAnsi="Times New Roman" w:cs="Times New Roman"/>
          <w:lang w:val="en-US"/>
        </w:rPr>
        <w:t>or</w:t>
      </w:r>
      <w:r w:rsidRPr="00AF396F">
        <w:rPr>
          <w:rFonts w:ascii="Times New Roman" w:hAnsi="Times New Roman" w:cs="Times New Roman"/>
          <w:lang w:val="en-US"/>
        </w:rPr>
        <w:t xml:space="preserve"> heat-treated EndoN</w:t>
      </w:r>
      <w:r w:rsidR="004B6A03">
        <w:rPr>
          <w:rFonts w:ascii="Times New Roman" w:hAnsi="Times New Roman" w:cs="Times New Roman"/>
          <w:lang w:val="en-US"/>
        </w:rPr>
        <w:t xml:space="preserve"> in SDS-PAGE sample buffer</w:t>
      </w:r>
      <w:r w:rsidRPr="00AF396F">
        <w:rPr>
          <w:rFonts w:ascii="Times New Roman" w:hAnsi="Times New Roman" w:cs="Times New Roman"/>
          <w:lang w:val="en-US"/>
        </w:rPr>
        <w:t xml:space="preserve">, all samples were heated at 95 °C for 30 sec to denature proteins. B) </w:t>
      </w:r>
      <w:bookmarkStart w:id="3" w:name="_Hlk149892646"/>
      <w:r w:rsidRPr="00AF396F">
        <w:rPr>
          <w:rFonts w:ascii="Times New Roman" w:hAnsi="Times New Roman" w:cs="Times New Roman"/>
          <w:lang w:val="en-US"/>
        </w:rPr>
        <w:t xml:space="preserve">Immunoblot of NK-92 cell lysate heated at 95 °C for </w:t>
      </w:r>
      <w:r w:rsidR="00292E44" w:rsidRPr="00AF396F">
        <w:rPr>
          <w:rFonts w:ascii="Times New Roman" w:hAnsi="Times New Roman" w:cs="Times New Roman"/>
          <w:lang w:val="en-US"/>
        </w:rPr>
        <w:t>0.5 or 5 min</w:t>
      </w:r>
      <w:r w:rsidR="004B6A03">
        <w:rPr>
          <w:rFonts w:ascii="Times New Roman" w:hAnsi="Times New Roman" w:cs="Times New Roman"/>
          <w:lang w:val="en-US"/>
        </w:rPr>
        <w:t xml:space="preserve"> in SDS-PAGE sample buffer</w:t>
      </w:r>
      <w:r w:rsidRPr="00AF396F">
        <w:rPr>
          <w:rFonts w:ascii="Times New Roman" w:hAnsi="Times New Roman" w:cs="Times New Roman"/>
          <w:lang w:val="en-US"/>
        </w:rPr>
        <w:t>.</w:t>
      </w:r>
      <w:r w:rsidR="00DC6F3E">
        <w:rPr>
          <w:rFonts w:ascii="Times New Roman" w:hAnsi="Times New Roman" w:cs="Times New Roman"/>
          <w:lang w:val="en-US"/>
        </w:rPr>
        <w:t xml:space="preserve"> In the sample containing EndoN, </w:t>
      </w:r>
      <w:r w:rsidR="00966FAA">
        <w:rPr>
          <w:rFonts w:ascii="Times New Roman" w:hAnsi="Times New Roman" w:cs="Times New Roman"/>
          <w:lang w:val="en-US"/>
        </w:rPr>
        <w:t xml:space="preserve">soluble </w:t>
      </w:r>
      <w:r w:rsidR="00DC6F3E">
        <w:rPr>
          <w:rFonts w:ascii="Times New Roman" w:hAnsi="Times New Roman" w:cs="Times New Roman"/>
          <w:lang w:val="en-US"/>
        </w:rPr>
        <w:t>EndoN was added to the lysis buffer before heating.</w:t>
      </w:r>
      <w:bookmarkEnd w:id="3"/>
      <w:r w:rsidRPr="00AF396F">
        <w:rPr>
          <w:rFonts w:ascii="Times New Roman" w:hAnsi="Times New Roman" w:cs="Times New Roman"/>
          <w:lang w:val="en-US"/>
        </w:rPr>
        <w:t xml:space="preserve"> C) </w:t>
      </w:r>
      <w:r w:rsidR="004B6A03">
        <w:rPr>
          <w:rFonts w:ascii="Times New Roman" w:hAnsi="Times New Roman" w:cs="Times New Roman"/>
          <w:lang w:val="en-US"/>
        </w:rPr>
        <w:t>Samples</w:t>
      </w:r>
      <w:r w:rsidRPr="00AF396F">
        <w:rPr>
          <w:rFonts w:ascii="Times New Roman" w:hAnsi="Times New Roman" w:cs="Times New Roman"/>
          <w:lang w:val="en-US"/>
        </w:rPr>
        <w:t xml:space="preserve"> containing 10</w:t>
      </w:r>
      <w:r w:rsidRPr="00AF396F">
        <w:rPr>
          <w:rFonts w:ascii="Times New Roman" w:hAnsi="Times New Roman" w:cs="Times New Roman"/>
          <w:vertAlign w:val="superscript"/>
          <w:lang w:val="en-US"/>
        </w:rPr>
        <w:t>6</w:t>
      </w:r>
      <w:r w:rsidRPr="00AF396F">
        <w:rPr>
          <w:rFonts w:ascii="Times New Roman" w:hAnsi="Times New Roman" w:cs="Times New Roman"/>
          <w:lang w:val="en-US"/>
        </w:rPr>
        <w:t xml:space="preserve"> NK-92 cells were incubated with </w:t>
      </w:r>
      <w:r w:rsidR="00292E44" w:rsidRPr="00AF396F">
        <w:rPr>
          <w:rFonts w:ascii="Times New Roman" w:hAnsi="Times New Roman" w:cs="Times New Roman"/>
          <w:lang w:val="en-US"/>
        </w:rPr>
        <w:t xml:space="preserve">either </w:t>
      </w:r>
      <w:r w:rsidRPr="00AF396F">
        <w:rPr>
          <w:rFonts w:ascii="Times New Roman" w:hAnsi="Times New Roman" w:cs="Times New Roman"/>
          <w:lang w:val="en-US"/>
        </w:rPr>
        <w:t xml:space="preserve">PBS or </w:t>
      </w:r>
      <w:r w:rsidR="00966FAA">
        <w:rPr>
          <w:rFonts w:ascii="Times New Roman" w:hAnsi="Times New Roman" w:cs="Times New Roman"/>
          <w:lang w:val="en-US"/>
        </w:rPr>
        <w:t xml:space="preserve">soluble </w:t>
      </w:r>
      <w:r w:rsidRPr="00AF396F">
        <w:rPr>
          <w:rFonts w:ascii="Times New Roman" w:hAnsi="Times New Roman" w:cs="Times New Roman"/>
          <w:lang w:val="en-US"/>
        </w:rPr>
        <w:t>EndoN for 30 min at 37 °C. After washing the cells 3 times with PBS,</w:t>
      </w:r>
      <w:r w:rsidR="00292E44" w:rsidRPr="00AF396F">
        <w:rPr>
          <w:rFonts w:ascii="Times New Roman" w:hAnsi="Times New Roman" w:cs="Times New Roman"/>
          <w:lang w:val="en-US"/>
        </w:rPr>
        <w:t xml:space="preserve"> cells</w:t>
      </w:r>
      <w:r w:rsidRPr="00AF396F">
        <w:rPr>
          <w:rFonts w:ascii="Times New Roman" w:hAnsi="Times New Roman" w:cs="Times New Roman"/>
          <w:lang w:val="en-US"/>
        </w:rPr>
        <w:t xml:space="preserve"> were mixed</w:t>
      </w:r>
      <w:r w:rsidR="00292E44" w:rsidRPr="00AF396F">
        <w:rPr>
          <w:rFonts w:ascii="Times New Roman" w:hAnsi="Times New Roman" w:cs="Times New Roman"/>
          <w:lang w:val="en-US"/>
        </w:rPr>
        <w:t xml:space="preserve"> as indicated</w:t>
      </w:r>
      <w:r w:rsidRPr="00AF396F">
        <w:rPr>
          <w:rFonts w:ascii="Times New Roman" w:hAnsi="Times New Roman" w:cs="Times New Roman"/>
          <w:lang w:val="en-US"/>
        </w:rPr>
        <w:t xml:space="preserve"> and then incubated at 37 °C for 1 h. After making lysates, equivalent amounts of protein was loaded in each well.</w:t>
      </w:r>
      <w:r w:rsidR="00292E44" w:rsidRPr="00AF396F">
        <w:rPr>
          <w:rFonts w:ascii="Times New Roman" w:hAnsi="Times New Roman" w:cs="Times New Roman"/>
          <w:lang w:val="en-US"/>
        </w:rPr>
        <w:t xml:space="preserve"> As an additional control for polySia hydrolysis, a portion of each sample was treated with </w:t>
      </w:r>
      <w:r w:rsidR="00966FAA">
        <w:rPr>
          <w:rFonts w:ascii="Times New Roman" w:hAnsi="Times New Roman" w:cs="Times New Roman"/>
          <w:lang w:val="en-US"/>
        </w:rPr>
        <w:t xml:space="preserve">soluble </w:t>
      </w:r>
      <w:r w:rsidR="00292E44" w:rsidRPr="00AF396F">
        <w:rPr>
          <w:rFonts w:ascii="Times New Roman" w:hAnsi="Times New Roman" w:cs="Times New Roman"/>
          <w:lang w:val="en-US"/>
        </w:rPr>
        <w:t>EndoN in the loading dye.</w:t>
      </w:r>
      <w:r w:rsidRPr="00AF396F">
        <w:rPr>
          <w:rFonts w:ascii="Times New Roman" w:hAnsi="Times New Roman" w:cs="Times New Roman"/>
          <w:lang w:val="en-US"/>
        </w:rPr>
        <w:t xml:space="preserve"> The experiments were performed in biological triplicate.  </w:t>
      </w:r>
    </w:p>
    <w:p w14:paraId="22C77AD9" w14:textId="77777777" w:rsidR="002E376D" w:rsidRPr="00AF396F" w:rsidRDefault="002E376D" w:rsidP="005346DA">
      <w:pPr>
        <w:spacing w:after="0" w:line="480" w:lineRule="auto"/>
        <w:jc w:val="both"/>
        <w:rPr>
          <w:rFonts w:ascii="Times New Roman" w:hAnsi="Times New Roman" w:cs="Times New Roman"/>
          <w:lang w:val="en-US"/>
        </w:rPr>
      </w:pPr>
    </w:p>
    <w:p w14:paraId="4D808819" w14:textId="77777777" w:rsidR="002E376D" w:rsidRPr="00AF396F" w:rsidRDefault="002E376D" w:rsidP="005346DA">
      <w:pPr>
        <w:spacing w:after="0" w:line="480" w:lineRule="auto"/>
        <w:jc w:val="both"/>
        <w:rPr>
          <w:rFonts w:ascii="Times New Roman" w:hAnsi="Times New Roman" w:cs="Times New Roman"/>
          <w:lang w:val="en-US"/>
        </w:rPr>
      </w:pPr>
    </w:p>
    <w:p w14:paraId="1194DB8F" w14:textId="1D2A2ACA" w:rsidR="00883BE8" w:rsidRPr="00AF396F" w:rsidRDefault="00883BE8" w:rsidP="005346DA">
      <w:pPr>
        <w:spacing w:after="0" w:line="480" w:lineRule="auto"/>
        <w:jc w:val="both"/>
        <w:rPr>
          <w:rFonts w:ascii="Times New Roman" w:hAnsi="Times New Roman" w:cs="Times New Roman"/>
          <w:lang w:val="en-US"/>
        </w:rPr>
      </w:pPr>
      <w:r w:rsidRPr="00AF396F">
        <w:rPr>
          <w:rFonts w:ascii="Times New Roman" w:hAnsi="Times New Roman" w:cs="Times New Roman"/>
          <w:i/>
          <w:iCs/>
          <w:lang w:val="en-US"/>
        </w:rPr>
        <w:t>Immobilization of EndoN and EndoN</w:t>
      </w:r>
      <w:r w:rsidRPr="00AF396F">
        <w:rPr>
          <w:rFonts w:ascii="Times New Roman" w:hAnsi="Times New Roman" w:cs="Times New Roman"/>
          <w:i/>
          <w:iCs/>
          <w:vertAlign w:val="subscript"/>
          <w:lang w:val="en-US"/>
        </w:rPr>
        <w:t>DM</w:t>
      </w:r>
      <w:r w:rsidRPr="00AF396F">
        <w:rPr>
          <w:rFonts w:ascii="Times New Roman" w:hAnsi="Times New Roman" w:cs="Times New Roman"/>
          <w:i/>
          <w:iCs/>
          <w:vertAlign w:val="subscript"/>
          <w:lang w:val="en-US"/>
        </w:rPr>
        <w:softHyphen/>
      </w:r>
      <w:r w:rsidRPr="00AF396F">
        <w:rPr>
          <w:rFonts w:ascii="Times New Roman" w:hAnsi="Times New Roman" w:cs="Times New Roman"/>
          <w:i/>
          <w:iCs/>
          <w:lang w:val="en-US"/>
        </w:rPr>
        <w:t xml:space="preserve"> on streptavidin beads</w:t>
      </w:r>
    </w:p>
    <w:p w14:paraId="14F01C08" w14:textId="1E23E861" w:rsidR="000C4C41" w:rsidRPr="00AF396F" w:rsidRDefault="00883BE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ab/>
        <w:t xml:space="preserve">We hypothesized that immobilization of EndoN would </w:t>
      </w:r>
      <w:r w:rsidR="00292E44" w:rsidRPr="00AF396F">
        <w:rPr>
          <w:rFonts w:ascii="Times New Roman" w:hAnsi="Times New Roman" w:cs="Times New Roman"/>
          <w:lang w:val="en-US"/>
        </w:rPr>
        <w:t>overcome the challenge of completely removing the protein after</w:t>
      </w:r>
      <w:r w:rsidRPr="00AF396F">
        <w:rPr>
          <w:rFonts w:ascii="Times New Roman" w:hAnsi="Times New Roman" w:cs="Times New Roman"/>
          <w:lang w:val="en-US"/>
        </w:rPr>
        <w:t xml:space="preserve"> hydrolysis of polySia in biological samples</w:t>
      </w:r>
      <w:r w:rsidR="00292E44" w:rsidRPr="00AF396F">
        <w:rPr>
          <w:rFonts w:ascii="Times New Roman" w:hAnsi="Times New Roman" w:cs="Times New Roman"/>
          <w:lang w:val="en-US"/>
        </w:rPr>
        <w:t>.</w:t>
      </w:r>
      <w:r w:rsidRPr="00AF396F">
        <w:rPr>
          <w:rFonts w:ascii="Times New Roman" w:hAnsi="Times New Roman" w:cs="Times New Roman"/>
          <w:lang w:val="en-US"/>
        </w:rPr>
        <w:t xml:space="preserve"> </w:t>
      </w:r>
      <w:r w:rsidR="00292E44" w:rsidRPr="00AF396F">
        <w:rPr>
          <w:rFonts w:ascii="Times New Roman" w:hAnsi="Times New Roman" w:cs="Times New Roman"/>
          <w:lang w:val="en-US"/>
        </w:rPr>
        <w:t>To immobilized EndoN, w</w:t>
      </w:r>
      <w:r w:rsidRPr="00AF396F">
        <w:rPr>
          <w:rFonts w:ascii="Times New Roman" w:hAnsi="Times New Roman" w:cs="Times New Roman"/>
          <w:lang w:val="en-US"/>
        </w:rPr>
        <w:t xml:space="preserve">e chose </w:t>
      </w:r>
      <w:r w:rsidRPr="00AF396F">
        <w:rPr>
          <w:rFonts w:ascii="Times New Roman" w:hAnsi="Times New Roman" w:cs="Times New Roman"/>
          <w:lang w:val="en-US"/>
        </w:rPr>
        <w:lastRenderedPageBreak/>
        <w:t xml:space="preserve">to use a genetically encoded Avi tag, which can be biotinylated using the BirA biotin ligase from </w:t>
      </w:r>
      <w:r w:rsidRPr="00AF396F">
        <w:rPr>
          <w:rFonts w:ascii="Times New Roman" w:hAnsi="Times New Roman" w:cs="Times New Roman"/>
          <w:i/>
          <w:iCs/>
          <w:lang w:val="en-US"/>
        </w:rPr>
        <w:t>E. coli</w:t>
      </w:r>
      <w:r w:rsidR="00483E2E" w:rsidRPr="00AF396F">
        <w:rPr>
          <w:rFonts w:ascii="Times New Roman" w:hAnsi="Times New Roman" w:cs="Times New Roman"/>
          <w:lang w:val="en-US"/>
        </w:rPr>
        <w:t xml:space="preserve"> (Fig</w:t>
      </w:r>
      <w:r w:rsidR="005A4611" w:rsidRPr="00AF396F">
        <w:rPr>
          <w:rFonts w:ascii="Times New Roman" w:hAnsi="Times New Roman" w:cs="Times New Roman"/>
          <w:lang w:val="en-US"/>
        </w:rPr>
        <w:t>.</w:t>
      </w:r>
      <w:r w:rsidR="00483E2E" w:rsidRPr="00AF396F">
        <w:rPr>
          <w:rFonts w:ascii="Times New Roman" w:hAnsi="Times New Roman" w:cs="Times New Roman"/>
          <w:lang w:val="en-US"/>
        </w:rPr>
        <w:t xml:space="preserve"> </w:t>
      </w:r>
      <w:r w:rsidR="002021CC" w:rsidRPr="00AF396F">
        <w:rPr>
          <w:rFonts w:ascii="Times New Roman" w:hAnsi="Times New Roman" w:cs="Times New Roman"/>
          <w:lang w:val="en-US"/>
        </w:rPr>
        <w:t>2</w:t>
      </w:r>
      <w:r w:rsidR="00483E2E" w:rsidRPr="00AF396F">
        <w:rPr>
          <w:rFonts w:ascii="Times New Roman" w:hAnsi="Times New Roman" w:cs="Times New Roman"/>
          <w:lang w:val="en-US"/>
        </w:rPr>
        <w:t xml:space="preserve">A) </w:t>
      </w:r>
      <w:r w:rsidR="00F735E5" w:rsidRPr="00AF396F">
        <w:rPr>
          <w:rFonts w:ascii="Times New Roman" w:hAnsi="Times New Roman" w:cs="Times New Roman"/>
          <w:lang w:val="en-US"/>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rFonts w:ascii="Times New Roman" w:hAnsi="Times New Roman" w:cs="Times New Roman"/>
          <w:lang w:val="en-US"/>
        </w:rPr>
        <w:instrText xml:space="preserve"> ADDIN EN.CITE </w:instrText>
      </w:r>
      <w:r w:rsidR="00926D05" w:rsidRPr="00AF396F">
        <w:rPr>
          <w:rFonts w:ascii="Times New Roman" w:hAnsi="Times New Roman" w:cs="Times New Roman"/>
          <w:lang w:val="en-US"/>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rFonts w:ascii="Times New Roman" w:hAnsi="Times New Roman" w:cs="Times New Roman"/>
          <w:lang w:val="en-US"/>
        </w:rPr>
        <w:instrText xml:space="preserve"> ADDIN EN.CITE.DATA </w:instrText>
      </w:r>
      <w:r w:rsidR="00926D05" w:rsidRPr="00AF396F">
        <w:rPr>
          <w:rFonts w:ascii="Times New Roman" w:hAnsi="Times New Roman" w:cs="Times New Roman"/>
          <w:lang w:val="en-US"/>
        </w:rPr>
      </w:r>
      <w:r w:rsidR="00926D05" w:rsidRPr="00AF396F">
        <w:rPr>
          <w:rFonts w:ascii="Times New Roman" w:hAnsi="Times New Roman" w:cs="Times New Roman"/>
          <w:lang w:val="en-US"/>
        </w:rPr>
        <w:fldChar w:fldCharType="end"/>
      </w:r>
      <w:r w:rsidR="00F735E5" w:rsidRPr="00AF396F">
        <w:rPr>
          <w:rFonts w:ascii="Times New Roman" w:hAnsi="Times New Roman" w:cs="Times New Roman"/>
          <w:lang w:val="en-US"/>
        </w:rPr>
      </w:r>
      <w:r w:rsidR="00F735E5" w:rsidRPr="00AF396F">
        <w:rPr>
          <w:rFonts w:ascii="Times New Roman" w:hAnsi="Times New Roman" w:cs="Times New Roman"/>
          <w:lang w:val="en-US"/>
        </w:rPr>
        <w:fldChar w:fldCharType="separate"/>
      </w:r>
      <w:r w:rsidR="00926D05" w:rsidRPr="00AF396F">
        <w:rPr>
          <w:rFonts w:ascii="Times New Roman" w:hAnsi="Times New Roman" w:cs="Times New Roman"/>
          <w:noProof/>
          <w:lang w:val="en-US"/>
        </w:rPr>
        <w:t>(Li and Sousa 2012)</w:t>
      </w:r>
      <w:r w:rsidR="00F735E5" w:rsidRPr="00AF396F">
        <w:rPr>
          <w:rFonts w:ascii="Times New Roman" w:hAnsi="Times New Roman" w:cs="Times New Roman"/>
          <w:lang w:val="en-US"/>
        </w:rPr>
        <w:fldChar w:fldCharType="end"/>
      </w:r>
      <w:r w:rsidRPr="00AF396F">
        <w:rPr>
          <w:rFonts w:ascii="Times New Roman" w:hAnsi="Times New Roman" w:cs="Times New Roman"/>
          <w:lang w:val="en-US"/>
        </w:rPr>
        <w:t xml:space="preserve">. </w:t>
      </w:r>
      <w:r w:rsidR="00483E2E" w:rsidRPr="00AF396F">
        <w:rPr>
          <w:rFonts w:ascii="Times New Roman" w:hAnsi="Times New Roman" w:cs="Times New Roman"/>
          <w:lang w:val="en-US"/>
        </w:rPr>
        <w:t>The near-covalent interaction between biotin and streptavidin would result in an immobilized protein that was stable, even under str</w:t>
      </w:r>
      <w:r w:rsidR="00085CF1" w:rsidRPr="00AF396F">
        <w:rPr>
          <w:rFonts w:ascii="Times New Roman" w:hAnsi="Times New Roman" w:cs="Times New Roman"/>
          <w:lang w:val="en-US"/>
        </w:rPr>
        <w:t>ong</w:t>
      </w:r>
      <w:r w:rsidR="00483E2E" w:rsidRPr="00AF396F">
        <w:rPr>
          <w:rFonts w:ascii="Times New Roman" w:hAnsi="Times New Roman" w:cs="Times New Roman"/>
          <w:lang w:val="en-US"/>
        </w:rPr>
        <w:t xml:space="preserve"> washing conditions. In parallel, we also prepared an immobilized version of the EndoN</w:t>
      </w:r>
      <w:r w:rsidR="00483E2E" w:rsidRPr="00AF396F">
        <w:rPr>
          <w:rFonts w:ascii="Times New Roman" w:hAnsi="Times New Roman" w:cs="Times New Roman"/>
          <w:vertAlign w:val="subscript"/>
          <w:lang w:val="en-US"/>
        </w:rPr>
        <w:t>DM</w:t>
      </w:r>
      <w:r w:rsidR="00483E2E" w:rsidRPr="00AF396F">
        <w:rPr>
          <w:rFonts w:ascii="Times New Roman" w:hAnsi="Times New Roman" w:cs="Times New Roman"/>
          <w:lang w:val="en-US"/>
        </w:rPr>
        <w:t xml:space="preserve"> protein for potential use in isolating polysialylated proteins.</w:t>
      </w:r>
    </w:p>
    <w:p w14:paraId="6FC8FFE5" w14:textId="37C314E7" w:rsidR="00483E2E" w:rsidRPr="00AF396F" w:rsidRDefault="00483E2E"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ab/>
        <w:t>H</w:t>
      </w:r>
      <w:r w:rsidR="00A2524A" w:rsidRPr="00AF396F">
        <w:rPr>
          <w:rFonts w:ascii="Times New Roman" w:hAnsi="Times New Roman" w:cs="Times New Roman"/>
          <w:lang w:val="en-US"/>
        </w:rPr>
        <w:t>is</w:t>
      </w:r>
      <w:r w:rsidR="00A2524A" w:rsidRPr="00AF396F">
        <w:rPr>
          <w:rFonts w:ascii="Times New Roman" w:hAnsi="Times New Roman" w:cs="Times New Roman"/>
          <w:vertAlign w:val="subscript"/>
          <w:lang w:val="en-US"/>
        </w:rPr>
        <w:t>6</w:t>
      </w:r>
      <w:r w:rsidRPr="00AF396F">
        <w:rPr>
          <w:rFonts w:ascii="Times New Roman" w:hAnsi="Times New Roman" w:cs="Times New Roman"/>
          <w:lang w:val="en-US"/>
        </w:rPr>
        <w:t xml:space="preserve">-Avi-tagged proteins were expressed in </w:t>
      </w:r>
      <w:r w:rsidRPr="00AF396F">
        <w:rPr>
          <w:rFonts w:ascii="Times New Roman" w:hAnsi="Times New Roman" w:cs="Times New Roman"/>
          <w:i/>
          <w:iCs/>
          <w:lang w:val="en-US"/>
        </w:rPr>
        <w:t>E. coli</w:t>
      </w:r>
      <w:r w:rsidRPr="00AF396F">
        <w:rPr>
          <w:rFonts w:ascii="Times New Roman" w:hAnsi="Times New Roman" w:cs="Times New Roman"/>
          <w:lang w:val="en-US"/>
        </w:rPr>
        <w:t xml:space="preserve"> and purified using immobilized metal affinity chromatography</w:t>
      </w:r>
      <w:r w:rsidR="00FE0599" w:rsidRPr="00AF396F">
        <w:rPr>
          <w:rFonts w:ascii="Times New Roman" w:hAnsi="Times New Roman" w:cs="Times New Roman"/>
          <w:lang w:val="en-US"/>
        </w:rPr>
        <w:t xml:space="preserve"> (Fig. S</w:t>
      </w:r>
      <w:r w:rsidR="002021CC" w:rsidRPr="00AF396F">
        <w:rPr>
          <w:rFonts w:ascii="Times New Roman" w:hAnsi="Times New Roman" w:cs="Times New Roman"/>
          <w:lang w:val="en-US"/>
        </w:rPr>
        <w:t>1</w:t>
      </w:r>
      <w:r w:rsidR="00FE0599" w:rsidRPr="00AF396F">
        <w:rPr>
          <w:rFonts w:ascii="Times New Roman" w:hAnsi="Times New Roman" w:cs="Times New Roman"/>
          <w:lang w:val="en-US"/>
        </w:rPr>
        <w:t>)</w:t>
      </w:r>
      <w:r w:rsidRPr="00AF396F">
        <w:rPr>
          <w:rFonts w:ascii="Times New Roman" w:hAnsi="Times New Roman" w:cs="Times New Roman"/>
          <w:lang w:val="en-US"/>
        </w:rPr>
        <w:t>, followed by biotinylation using recombinant BirA (Fig</w:t>
      </w:r>
      <w:r w:rsidR="005A4611" w:rsidRPr="00AF396F">
        <w:rPr>
          <w:rFonts w:ascii="Times New Roman" w:hAnsi="Times New Roman" w:cs="Times New Roman"/>
          <w:lang w:val="en-US"/>
        </w:rPr>
        <w:t>.</w:t>
      </w:r>
      <w:r w:rsidRPr="00AF396F">
        <w:rPr>
          <w:rFonts w:ascii="Times New Roman" w:hAnsi="Times New Roman" w:cs="Times New Roman"/>
          <w:lang w:val="en-US"/>
        </w:rPr>
        <w:t xml:space="preserve"> </w:t>
      </w:r>
      <w:r w:rsidR="002021CC" w:rsidRPr="00AF396F">
        <w:rPr>
          <w:rFonts w:ascii="Times New Roman" w:hAnsi="Times New Roman" w:cs="Times New Roman"/>
          <w:lang w:val="en-US"/>
        </w:rPr>
        <w:t>2B</w:t>
      </w:r>
      <w:r w:rsidR="0040791B" w:rsidRPr="00AF396F">
        <w:rPr>
          <w:rFonts w:ascii="Times New Roman" w:hAnsi="Times New Roman" w:cs="Times New Roman"/>
          <w:lang w:val="en-US"/>
        </w:rPr>
        <w:t>, S2</w:t>
      </w:r>
      <w:r w:rsidRPr="00AF396F">
        <w:rPr>
          <w:rFonts w:ascii="Times New Roman" w:hAnsi="Times New Roman" w:cs="Times New Roman"/>
          <w:lang w:val="en-US"/>
        </w:rPr>
        <w:t xml:space="preserve">). Since BirA is an </w:t>
      </w:r>
      <w:r w:rsidRPr="00AF396F">
        <w:rPr>
          <w:rFonts w:ascii="Times New Roman" w:hAnsi="Times New Roman" w:cs="Times New Roman"/>
          <w:i/>
          <w:iCs/>
          <w:lang w:val="en-US"/>
        </w:rPr>
        <w:t>E. coli</w:t>
      </w:r>
      <w:r w:rsidRPr="00AF396F">
        <w:rPr>
          <w:rFonts w:ascii="Times New Roman" w:hAnsi="Times New Roman" w:cs="Times New Roman"/>
          <w:lang w:val="en-US"/>
        </w:rPr>
        <w:t xml:space="preserve"> protein, </w:t>
      </w:r>
      <w:r w:rsidR="00A227DC" w:rsidRPr="00AF396F">
        <w:rPr>
          <w:rFonts w:ascii="Times New Roman" w:hAnsi="Times New Roman" w:cs="Times New Roman"/>
          <w:lang w:val="en-US"/>
        </w:rPr>
        <w:t>we observed</w:t>
      </w:r>
      <w:r w:rsidRPr="00AF396F">
        <w:rPr>
          <w:rFonts w:ascii="Times New Roman" w:hAnsi="Times New Roman" w:cs="Times New Roman"/>
          <w:lang w:val="en-US"/>
        </w:rPr>
        <w:t xml:space="preserve"> some endogenous biotinylation</w:t>
      </w:r>
      <w:r w:rsidR="00AF36B9" w:rsidRPr="00AF396F">
        <w:rPr>
          <w:rFonts w:ascii="Times New Roman" w:hAnsi="Times New Roman" w:cs="Times New Roman"/>
          <w:lang w:val="en-US"/>
        </w:rPr>
        <w:t xml:space="preserve">, which </w:t>
      </w:r>
      <w:r w:rsidR="00A227DC" w:rsidRPr="00AF396F">
        <w:rPr>
          <w:rFonts w:ascii="Times New Roman" w:hAnsi="Times New Roman" w:cs="Times New Roman"/>
          <w:lang w:val="en-US"/>
        </w:rPr>
        <w:t>is absent</w:t>
      </w:r>
      <w:r w:rsidR="00AF36B9" w:rsidRPr="00AF396F">
        <w:rPr>
          <w:rFonts w:ascii="Times New Roman" w:hAnsi="Times New Roman" w:cs="Times New Roman"/>
          <w:lang w:val="en-US"/>
        </w:rPr>
        <w:t xml:space="preserve"> in </w:t>
      </w:r>
      <w:r w:rsidR="00A227DC" w:rsidRPr="00AF396F">
        <w:rPr>
          <w:rFonts w:ascii="Times New Roman" w:hAnsi="Times New Roman" w:cs="Times New Roman"/>
          <w:lang w:val="en-US"/>
        </w:rPr>
        <w:t>the</w:t>
      </w:r>
      <w:r w:rsidR="00AF36B9" w:rsidRPr="00AF396F">
        <w:rPr>
          <w:rFonts w:ascii="Times New Roman" w:hAnsi="Times New Roman" w:cs="Times New Roman"/>
          <w:lang w:val="en-US"/>
        </w:rPr>
        <w:t xml:space="preserve"> non-Avi-tagged version of EndoN</w:t>
      </w:r>
      <w:r w:rsidRPr="00AF396F">
        <w:rPr>
          <w:rFonts w:ascii="Times New Roman" w:hAnsi="Times New Roman" w:cs="Times New Roman"/>
          <w:lang w:val="en-US"/>
        </w:rPr>
        <w:t xml:space="preserve">. However, </w:t>
      </w:r>
      <w:r w:rsidRPr="00AF396F">
        <w:rPr>
          <w:rFonts w:ascii="Times New Roman" w:hAnsi="Times New Roman" w:cs="Times New Roman"/>
          <w:i/>
          <w:iCs/>
          <w:lang w:val="en-US"/>
        </w:rPr>
        <w:t>in vitro</w:t>
      </w:r>
      <w:r w:rsidRPr="00AF396F">
        <w:rPr>
          <w:rFonts w:ascii="Times New Roman" w:hAnsi="Times New Roman" w:cs="Times New Roman"/>
          <w:lang w:val="en-US"/>
        </w:rPr>
        <w:t xml:space="preserve"> addition of BirA s</w:t>
      </w:r>
      <w:r w:rsidR="006470A8" w:rsidRPr="00AF396F">
        <w:rPr>
          <w:rFonts w:ascii="Times New Roman" w:hAnsi="Times New Roman" w:cs="Times New Roman"/>
          <w:lang w:val="en-US"/>
        </w:rPr>
        <w:t>ubstantially</w:t>
      </w:r>
      <w:r w:rsidRPr="00AF396F">
        <w:rPr>
          <w:rFonts w:ascii="Times New Roman" w:hAnsi="Times New Roman" w:cs="Times New Roman"/>
          <w:lang w:val="en-US"/>
        </w:rPr>
        <w:t xml:space="preserve"> increased the amount of biotinylated EndoN/EndoN</w:t>
      </w:r>
      <w:r w:rsidRPr="00AF396F">
        <w:rPr>
          <w:rFonts w:ascii="Times New Roman" w:hAnsi="Times New Roman" w:cs="Times New Roman"/>
          <w:vertAlign w:val="subscript"/>
          <w:lang w:val="en-US"/>
        </w:rPr>
        <w:t>DM</w:t>
      </w:r>
      <w:r w:rsidRPr="00AF396F">
        <w:rPr>
          <w:rFonts w:ascii="Times New Roman" w:hAnsi="Times New Roman" w:cs="Times New Roman"/>
          <w:lang w:val="en-US"/>
        </w:rPr>
        <w:t>.</w:t>
      </w:r>
    </w:p>
    <w:p w14:paraId="311F8D8A" w14:textId="779B6169" w:rsidR="008722D3" w:rsidRPr="00AF396F" w:rsidRDefault="008722D3"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ab/>
        <w:t>After biotinylation, EndoN</w:t>
      </w:r>
      <w:r w:rsidR="00A2524A" w:rsidRPr="00AF396F">
        <w:rPr>
          <w:rFonts w:ascii="Times New Roman" w:hAnsi="Times New Roman" w:cs="Times New Roman"/>
          <w:lang w:val="en-US"/>
        </w:rPr>
        <w:t xml:space="preserve"> and </w:t>
      </w:r>
      <w:r w:rsidRPr="00AF396F">
        <w:rPr>
          <w:rFonts w:ascii="Times New Roman" w:hAnsi="Times New Roman" w:cs="Times New Roman"/>
          <w:lang w:val="en-US"/>
        </w:rPr>
        <w:t>EndoN</w:t>
      </w:r>
      <w:r w:rsidRPr="00AF396F">
        <w:rPr>
          <w:rFonts w:ascii="Times New Roman" w:hAnsi="Times New Roman" w:cs="Times New Roman"/>
          <w:vertAlign w:val="subscript"/>
          <w:lang w:val="en-US"/>
        </w:rPr>
        <w:t>DM</w:t>
      </w:r>
      <w:r w:rsidRPr="00AF396F">
        <w:rPr>
          <w:rFonts w:ascii="Times New Roman" w:hAnsi="Times New Roman" w:cs="Times New Roman"/>
          <w:lang w:val="en-US"/>
        </w:rPr>
        <w:t xml:space="preserve"> were immobilized on streptavidin-</w:t>
      </w:r>
      <w:r w:rsidR="00A45345" w:rsidRPr="00AF396F">
        <w:rPr>
          <w:rFonts w:ascii="Times New Roman" w:hAnsi="Times New Roman" w:cs="Times New Roman"/>
          <w:lang w:val="en-US"/>
        </w:rPr>
        <w:t xml:space="preserve">coated </w:t>
      </w:r>
      <w:r w:rsidR="00A2524A" w:rsidRPr="00AF396F">
        <w:rPr>
          <w:rFonts w:ascii="Times New Roman" w:hAnsi="Times New Roman" w:cs="Times New Roman"/>
          <w:lang w:val="en-US"/>
        </w:rPr>
        <w:t>magnetic or agarose</w:t>
      </w:r>
      <w:r w:rsidRPr="00AF396F">
        <w:rPr>
          <w:rFonts w:ascii="Times New Roman" w:hAnsi="Times New Roman" w:cs="Times New Roman"/>
          <w:lang w:val="en-US"/>
        </w:rPr>
        <w:t xml:space="preserve"> beads</w:t>
      </w:r>
      <w:r w:rsidR="00A2524A" w:rsidRPr="00AF396F">
        <w:rPr>
          <w:rFonts w:ascii="Times New Roman" w:hAnsi="Times New Roman" w:cs="Times New Roman"/>
          <w:lang w:val="en-US"/>
        </w:rPr>
        <w:t xml:space="preserve"> respectively</w:t>
      </w:r>
      <w:r w:rsidR="00BA658E" w:rsidRPr="00AF396F">
        <w:rPr>
          <w:rFonts w:ascii="Times New Roman" w:hAnsi="Times New Roman" w:cs="Times New Roman"/>
          <w:lang w:val="en-US"/>
        </w:rPr>
        <w:t xml:space="preserve"> (Fig</w:t>
      </w:r>
      <w:r w:rsidR="002021CC" w:rsidRPr="00AF396F">
        <w:rPr>
          <w:rFonts w:ascii="Times New Roman" w:hAnsi="Times New Roman" w:cs="Times New Roman"/>
          <w:lang w:val="en-US"/>
        </w:rPr>
        <w:t>.</w:t>
      </w:r>
      <w:r w:rsidR="00BA658E" w:rsidRPr="00AF396F">
        <w:rPr>
          <w:rFonts w:ascii="Times New Roman" w:hAnsi="Times New Roman" w:cs="Times New Roman"/>
          <w:lang w:val="en-US"/>
        </w:rPr>
        <w:t xml:space="preserve"> S</w:t>
      </w:r>
      <w:r w:rsidR="0040791B" w:rsidRPr="00AF396F">
        <w:rPr>
          <w:rFonts w:ascii="Times New Roman" w:hAnsi="Times New Roman" w:cs="Times New Roman"/>
          <w:lang w:val="en-US"/>
        </w:rPr>
        <w:t>3</w:t>
      </w:r>
      <w:r w:rsidR="00BA658E" w:rsidRPr="00AF396F">
        <w:rPr>
          <w:rFonts w:ascii="Times New Roman" w:hAnsi="Times New Roman" w:cs="Times New Roman"/>
          <w:lang w:val="en-US"/>
        </w:rPr>
        <w:t>). Immobilized EndoN retained its ability to hydrolyse polySia in NK-92 cell lysates (Fig</w:t>
      </w:r>
      <w:r w:rsidR="002021CC" w:rsidRPr="00AF396F">
        <w:rPr>
          <w:rFonts w:ascii="Times New Roman" w:hAnsi="Times New Roman" w:cs="Times New Roman"/>
          <w:lang w:val="en-US"/>
        </w:rPr>
        <w:t>.</w:t>
      </w:r>
      <w:r w:rsidR="00BA658E" w:rsidRPr="00AF396F">
        <w:rPr>
          <w:rFonts w:ascii="Times New Roman" w:hAnsi="Times New Roman" w:cs="Times New Roman"/>
          <w:lang w:val="en-US"/>
        </w:rPr>
        <w:t xml:space="preserve"> </w:t>
      </w:r>
      <w:r w:rsidR="005A4611" w:rsidRPr="00AF396F">
        <w:rPr>
          <w:rFonts w:ascii="Times New Roman" w:hAnsi="Times New Roman" w:cs="Times New Roman"/>
          <w:lang w:val="en-US"/>
        </w:rPr>
        <w:t>2C</w:t>
      </w:r>
      <w:r w:rsidR="00BA658E" w:rsidRPr="00AF396F">
        <w:rPr>
          <w:rFonts w:ascii="Times New Roman" w:hAnsi="Times New Roman" w:cs="Times New Roman"/>
          <w:lang w:val="en-US"/>
        </w:rPr>
        <w:t xml:space="preserve">). We reasoned that washing the beads with </w:t>
      </w:r>
      <w:r w:rsidR="00A45345" w:rsidRPr="00AF396F">
        <w:rPr>
          <w:rFonts w:ascii="Times New Roman" w:hAnsi="Times New Roman" w:cs="Times New Roman"/>
          <w:lang w:val="en-US"/>
        </w:rPr>
        <w:t xml:space="preserve">1 </w:t>
      </w:r>
      <w:r w:rsidR="00BA658E" w:rsidRPr="00AF396F">
        <w:rPr>
          <w:rFonts w:ascii="Times New Roman" w:hAnsi="Times New Roman" w:cs="Times New Roman"/>
          <w:lang w:val="en-US"/>
        </w:rPr>
        <w:t xml:space="preserve">% SDS after immobilizing the proteins would remove all loosely associated material, thereby ensuring that </w:t>
      </w:r>
      <w:r w:rsidR="004B6A03">
        <w:rPr>
          <w:rFonts w:ascii="Times New Roman" w:hAnsi="Times New Roman" w:cs="Times New Roman"/>
          <w:lang w:val="en-US"/>
        </w:rPr>
        <w:t>E</w:t>
      </w:r>
      <w:r w:rsidR="00BA658E" w:rsidRPr="00AF396F">
        <w:rPr>
          <w:rFonts w:ascii="Times New Roman" w:hAnsi="Times New Roman" w:cs="Times New Roman"/>
          <w:lang w:val="en-US"/>
        </w:rPr>
        <w:t xml:space="preserve">ndoN </w:t>
      </w:r>
      <w:r w:rsidR="004B6A03">
        <w:rPr>
          <w:rFonts w:ascii="Times New Roman" w:hAnsi="Times New Roman" w:cs="Times New Roman"/>
          <w:lang w:val="en-US"/>
        </w:rPr>
        <w:t>would not wash</w:t>
      </w:r>
      <w:r w:rsidR="00BA658E" w:rsidRPr="00AF396F">
        <w:rPr>
          <w:rFonts w:ascii="Times New Roman" w:hAnsi="Times New Roman" w:cs="Times New Roman"/>
          <w:lang w:val="en-US"/>
        </w:rPr>
        <w:t xml:space="preserve"> off the beads in subsequent experiments. Washing the immobilized EndoN with SDS </w:t>
      </w:r>
      <w:r w:rsidR="00D47046" w:rsidRPr="00AF396F">
        <w:rPr>
          <w:rFonts w:ascii="Times New Roman" w:hAnsi="Times New Roman" w:cs="Times New Roman"/>
          <w:lang w:val="en-US"/>
        </w:rPr>
        <w:t xml:space="preserve">did not substantially </w:t>
      </w:r>
      <w:r w:rsidR="007F7F3A" w:rsidRPr="00AF396F">
        <w:rPr>
          <w:rFonts w:ascii="Times New Roman" w:hAnsi="Times New Roman" w:cs="Times New Roman"/>
          <w:lang w:val="en-US"/>
        </w:rPr>
        <w:t>decrease polySia hydrolase activity</w:t>
      </w:r>
      <w:r w:rsidR="00D47046" w:rsidRPr="00AF396F">
        <w:rPr>
          <w:rFonts w:ascii="Times New Roman" w:hAnsi="Times New Roman" w:cs="Times New Roman"/>
          <w:lang w:val="en-US"/>
        </w:rPr>
        <w:t xml:space="preserve"> (Fig </w:t>
      </w:r>
      <w:r w:rsidR="00CF369C" w:rsidRPr="00AF396F">
        <w:rPr>
          <w:rFonts w:ascii="Times New Roman" w:hAnsi="Times New Roman" w:cs="Times New Roman"/>
          <w:lang w:val="en-US"/>
        </w:rPr>
        <w:t>S</w:t>
      </w:r>
      <w:r w:rsidR="0040791B" w:rsidRPr="00AF396F">
        <w:rPr>
          <w:rFonts w:ascii="Times New Roman" w:hAnsi="Times New Roman" w:cs="Times New Roman"/>
          <w:lang w:val="en-US"/>
        </w:rPr>
        <w:t>4</w:t>
      </w:r>
      <w:r w:rsidR="00D47046" w:rsidRPr="00AF396F">
        <w:rPr>
          <w:rFonts w:ascii="Times New Roman" w:hAnsi="Times New Roman" w:cs="Times New Roman"/>
          <w:lang w:val="en-US"/>
        </w:rPr>
        <w:t xml:space="preserve">). </w:t>
      </w:r>
      <w:r w:rsidR="00CF369C" w:rsidRPr="00AF396F">
        <w:rPr>
          <w:rFonts w:ascii="Times New Roman" w:hAnsi="Times New Roman" w:cs="Times New Roman"/>
          <w:lang w:val="en-US"/>
        </w:rPr>
        <w:t>Additionally, we examined the stability of the immo</w:t>
      </w:r>
      <w:r w:rsidR="00AB791A" w:rsidRPr="00AF396F">
        <w:rPr>
          <w:rFonts w:ascii="Times New Roman" w:hAnsi="Times New Roman" w:cs="Times New Roman"/>
          <w:lang w:val="en-US"/>
        </w:rPr>
        <w:t>bi</w:t>
      </w:r>
      <w:r w:rsidR="00CF369C" w:rsidRPr="00AF396F">
        <w:rPr>
          <w:rFonts w:ascii="Times New Roman" w:hAnsi="Times New Roman" w:cs="Times New Roman"/>
          <w:lang w:val="en-US"/>
        </w:rPr>
        <w:t xml:space="preserve">lized EndoN and found that the beads could be reused on subsequent days without sacrificing activity (Fig </w:t>
      </w:r>
      <w:r w:rsidR="00087AAF" w:rsidRPr="00AF396F">
        <w:rPr>
          <w:rFonts w:ascii="Times New Roman" w:hAnsi="Times New Roman" w:cs="Times New Roman"/>
          <w:lang w:val="en-US"/>
        </w:rPr>
        <w:t>S</w:t>
      </w:r>
      <w:r w:rsidR="0040791B" w:rsidRPr="00AF396F">
        <w:rPr>
          <w:rFonts w:ascii="Times New Roman" w:hAnsi="Times New Roman" w:cs="Times New Roman"/>
          <w:lang w:val="en-US"/>
        </w:rPr>
        <w:t>5</w:t>
      </w:r>
      <w:r w:rsidR="00CF369C" w:rsidRPr="00AF396F">
        <w:rPr>
          <w:rFonts w:ascii="Times New Roman" w:hAnsi="Times New Roman" w:cs="Times New Roman"/>
          <w:lang w:val="en-US"/>
        </w:rPr>
        <w:t>).</w:t>
      </w:r>
    </w:p>
    <w:p w14:paraId="63302F85" w14:textId="77777777" w:rsidR="007F110B" w:rsidRPr="00AF396F" w:rsidRDefault="007F110B" w:rsidP="005346DA">
      <w:pPr>
        <w:spacing w:after="0" w:line="480" w:lineRule="auto"/>
        <w:jc w:val="both"/>
        <w:rPr>
          <w:rFonts w:ascii="Times New Roman" w:hAnsi="Times New Roman" w:cs="Times New Roman"/>
          <w:lang w:val="en-US"/>
        </w:rPr>
      </w:pPr>
    </w:p>
    <w:p w14:paraId="1F51F9BF" w14:textId="6BEE67D2" w:rsidR="002E376D" w:rsidRPr="00AF396F" w:rsidRDefault="002E376D" w:rsidP="005346DA">
      <w:pPr>
        <w:spacing w:after="0" w:line="480" w:lineRule="auto"/>
        <w:jc w:val="both"/>
        <w:rPr>
          <w:rFonts w:ascii="Times New Roman" w:hAnsi="Times New Roman" w:cs="Times New Roman"/>
          <w:lang w:val="en-US"/>
        </w:rPr>
      </w:pPr>
      <w:r w:rsidRPr="00AF396F">
        <w:rPr>
          <w:rFonts w:ascii="Times New Roman" w:hAnsi="Times New Roman" w:cs="Times New Roman"/>
          <w:noProof/>
          <w:lang w:val="en-US"/>
        </w:rPr>
        <w:lastRenderedPageBreak/>
        <w:drawing>
          <wp:inline distT="0" distB="0" distL="0" distR="0" wp14:anchorId="03F45EB1" wp14:editId="16AADD21">
            <wp:extent cx="5943600" cy="4162425"/>
            <wp:effectExtent l="0" t="0" r="0" b="0"/>
            <wp:docPr id="741935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62425"/>
                    </a:xfrm>
                    <a:prstGeom prst="rect">
                      <a:avLst/>
                    </a:prstGeom>
                    <a:noFill/>
                    <a:ln>
                      <a:noFill/>
                    </a:ln>
                  </pic:spPr>
                </pic:pic>
              </a:graphicData>
            </a:graphic>
          </wp:inline>
        </w:drawing>
      </w:r>
    </w:p>
    <w:p w14:paraId="6522F3DD" w14:textId="62723119" w:rsidR="002E376D" w:rsidRPr="00AF396F" w:rsidRDefault="002E376D" w:rsidP="002E376D">
      <w:pPr>
        <w:spacing w:after="0" w:line="480" w:lineRule="auto"/>
        <w:jc w:val="both"/>
        <w:rPr>
          <w:rFonts w:ascii="Times New Roman" w:hAnsi="Times New Roman" w:cs="Times New Roman"/>
          <w:lang w:val="en-US"/>
        </w:rPr>
      </w:pPr>
      <w:r w:rsidRPr="00AF396F">
        <w:rPr>
          <w:rFonts w:ascii="Times New Roman" w:hAnsi="Times New Roman" w:cs="Times New Roman"/>
          <w:lang w:val="en-US"/>
        </w:rPr>
        <w:t>Figure 2. Immobilization of EndoN and EndoN</w:t>
      </w:r>
      <w:r w:rsidRPr="00AF396F">
        <w:rPr>
          <w:rFonts w:ascii="Times New Roman" w:hAnsi="Times New Roman" w:cs="Times New Roman"/>
          <w:vertAlign w:val="subscript"/>
          <w:lang w:val="en-US"/>
        </w:rPr>
        <w:t>DM</w:t>
      </w:r>
      <w:r w:rsidRPr="00AF396F">
        <w:rPr>
          <w:rFonts w:ascii="Times New Roman" w:hAnsi="Times New Roman" w:cs="Times New Roman"/>
          <w:lang w:val="en-US"/>
        </w:rPr>
        <w:t xml:space="preserve">. A) Schematic figure of Avi-tagged proteins and workflow for biotinylation and immobilization. B) Coomassie gel (top panel) and streptavidin-HRP blot (bottom panel) of the purified recombinant proteins after the biotinylation reaction. MBP-EndoN was used as non-Avi-tagged control. 0.25 µg protein from each reaction was loaded onto the gel. C) The activity of the immobilized enzyme was assessed by incubating intact NK-92 cells with magnet-conjugated EndoN at 37 °C. Cells were collected, washed, and lysed every </w:t>
      </w:r>
      <w:r w:rsidR="00966FAA">
        <w:rPr>
          <w:rFonts w:ascii="Times New Roman" w:hAnsi="Times New Roman" w:cs="Times New Roman"/>
          <w:lang w:val="en-US"/>
        </w:rPr>
        <w:t>0.5 h</w:t>
      </w:r>
      <w:r w:rsidRPr="00AF396F">
        <w:rPr>
          <w:rFonts w:ascii="Times New Roman" w:hAnsi="Times New Roman" w:cs="Times New Roman"/>
          <w:lang w:val="en-US"/>
        </w:rPr>
        <w:t xml:space="preserve"> for 3 h.</w:t>
      </w:r>
      <w:r w:rsidR="00966FAA">
        <w:rPr>
          <w:rFonts w:ascii="Times New Roman" w:hAnsi="Times New Roman" w:cs="Times New Roman"/>
          <w:lang w:val="en-US"/>
        </w:rPr>
        <w:t xml:space="preserve"> </w:t>
      </w:r>
      <w:bookmarkStart w:id="4" w:name="_Hlk149892901"/>
      <w:r w:rsidR="00966FAA">
        <w:rPr>
          <w:rFonts w:ascii="Times New Roman" w:hAnsi="Times New Roman" w:cs="Times New Roman"/>
          <w:lang w:val="en-US"/>
        </w:rPr>
        <w:t xml:space="preserve">As a control, </w:t>
      </w:r>
      <w:r w:rsidR="00966FAA" w:rsidRPr="00AF396F">
        <w:rPr>
          <w:rFonts w:ascii="Times New Roman" w:hAnsi="Times New Roman" w:cs="Times New Roman"/>
          <w:lang w:val="en-US"/>
        </w:rPr>
        <w:t xml:space="preserve">intact NK-92 cells </w:t>
      </w:r>
      <w:r w:rsidR="00966FAA">
        <w:rPr>
          <w:rFonts w:ascii="Times New Roman" w:hAnsi="Times New Roman" w:cs="Times New Roman"/>
          <w:lang w:val="en-US"/>
        </w:rPr>
        <w:t>were incubated with soluble EndoN (EndoN), unconjugated magnetic beads (Magnet) or PBS for 0.5 h.</w:t>
      </w:r>
      <w:r w:rsidRPr="00AF396F">
        <w:rPr>
          <w:rFonts w:ascii="Times New Roman" w:hAnsi="Times New Roman" w:cs="Times New Roman"/>
          <w:lang w:val="en-US"/>
        </w:rPr>
        <w:t xml:space="preserve"> </w:t>
      </w:r>
      <w:bookmarkEnd w:id="4"/>
      <w:r w:rsidRPr="00AF396F">
        <w:rPr>
          <w:rFonts w:ascii="Times New Roman" w:hAnsi="Times New Roman" w:cs="Times New Roman"/>
          <w:lang w:val="en-US"/>
        </w:rPr>
        <w:t>7 µg protein of each sample was loaded on the gel. The experiments were performed in biological triplicate.</w:t>
      </w:r>
    </w:p>
    <w:p w14:paraId="03960106" w14:textId="77777777" w:rsidR="002E376D" w:rsidRPr="00AF396F" w:rsidRDefault="002E376D" w:rsidP="005346DA">
      <w:pPr>
        <w:spacing w:after="0" w:line="480" w:lineRule="auto"/>
        <w:jc w:val="both"/>
        <w:rPr>
          <w:rFonts w:ascii="Times New Roman" w:hAnsi="Times New Roman" w:cs="Times New Roman"/>
          <w:lang w:val="en-US"/>
        </w:rPr>
      </w:pPr>
    </w:p>
    <w:p w14:paraId="020A6DCD" w14:textId="77777777" w:rsidR="002E376D" w:rsidRPr="00AF396F" w:rsidRDefault="002E376D" w:rsidP="005346DA">
      <w:pPr>
        <w:spacing w:after="0" w:line="480" w:lineRule="auto"/>
        <w:jc w:val="both"/>
        <w:rPr>
          <w:rFonts w:ascii="Times New Roman" w:hAnsi="Times New Roman" w:cs="Times New Roman"/>
          <w:lang w:val="en-US"/>
        </w:rPr>
      </w:pPr>
    </w:p>
    <w:p w14:paraId="39030D9D" w14:textId="0AB9992E" w:rsidR="00CF369C" w:rsidRPr="00AF396F" w:rsidRDefault="00AB791A" w:rsidP="005346DA">
      <w:pPr>
        <w:spacing w:after="0" w:line="480" w:lineRule="auto"/>
        <w:jc w:val="both"/>
        <w:rPr>
          <w:rFonts w:ascii="Times New Roman" w:hAnsi="Times New Roman" w:cs="Times New Roman"/>
          <w:lang w:val="en-US"/>
        </w:rPr>
      </w:pPr>
      <w:r w:rsidRPr="00AF396F">
        <w:rPr>
          <w:rFonts w:ascii="Times New Roman" w:hAnsi="Times New Roman" w:cs="Times New Roman"/>
          <w:i/>
          <w:iCs/>
          <w:lang w:val="en-US"/>
        </w:rPr>
        <w:t xml:space="preserve">Immobilized EndoN is </w:t>
      </w:r>
      <w:r w:rsidR="00087AAF" w:rsidRPr="00AF396F">
        <w:rPr>
          <w:rFonts w:ascii="Times New Roman" w:hAnsi="Times New Roman" w:cs="Times New Roman"/>
          <w:i/>
          <w:iCs/>
          <w:lang w:val="en-US"/>
        </w:rPr>
        <w:t xml:space="preserve">effectively </w:t>
      </w:r>
      <w:r w:rsidRPr="00AF396F">
        <w:rPr>
          <w:rFonts w:ascii="Times New Roman" w:hAnsi="Times New Roman" w:cs="Times New Roman"/>
          <w:i/>
          <w:iCs/>
          <w:lang w:val="en-US"/>
        </w:rPr>
        <w:t>removed from cells</w:t>
      </w:r>
    </w:p>
    <w:p w14:paraId="20AA2B98" w14:textId="6CF33591" w:rsidR="00ED0407" w:rsidRDefault="00087AAF"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lastRenderedPageBreak/>
        <w:tab/>
      </w:r>
      <w:r w:rsidR="003822D6" w:rsidRPr="00AF396F">
        <w:rPr>
          <w:rFonts w:ascii="Times New Roman" w:hAnsi="Times New Roman" w:cs="Times New Roman"/>
          <w:lang w:val="en-US"/>
        </w:rPr>
        <w:t xml:space="preserve">To demonstrate that immobilized EndoN </w:t>
      </w:r>
      <w:r w:rsidR="006C7FF8" w:rsidRPr="00AF396F">
        <w:rPr>
          <w:rFonts w:ascii="Times New Roman" w:hAnsi="Times New Roman" w:cs="Times New Roman"/>
          <w:lang w:val="en-US"/>
        </w:rPr>
        <w:t>was</w:t>
      </w:r>
      <w:r w:rsidR="003822D6" w:rsidRPr="00AF396F">
        <w:rPr>
          <w:rFonts w:ascii="Times New Roman" w:hAnsi="Times New Roman" w:cs="Times New Roman"/>
          <w:lang w:val="en-US"/>
        </w:rPr>
        <w:t xml:space="preserve"> effectively removed from cells, we performed mixing experiments where two vials of cells were treated separately with</w:t>
      </w:r>
      <w:r w:rsidR="006470A8" w:rsidRPr="00AF396F">
        <w:rPr>
          <w:rFonts w:ascii="Times New Roman" w:hAnsi="Times New Roman" w:cs="Times New Roman"/>
          <w:lang w:val="en-US"/>
        </w:rPr>
        <w:t xml:space="preserve"> or without EndoN</w:t>
      </w:r>
      <w:r w:rsidR="003822D6" w:rsidRPr="00AF396F">
        <w:rPr>
          <w:rFonts w:ascii="Times New Roman" w:hAnsi="Times New Roman" w:cs="Times New Roman"/>
          <w:lang w:val="en-US"/>
        </w:rPr>
        <w:t xml:space="preserve"> and then mixed together</w:t>
      </w:r>
      <w:r w:rsidR="00ED0407" w:rsidRPr="00AF396F">
        <w:rPr>
          <w:rFonts w:ascii="Times New Roman" w:hAnsi="Times New Roman" w:cs="Times New Roman"/>
          <w:lang w:val="en-US"/>
        </w:rPr>
        <w:t xml:space="preserve"> </w:t>
      </w:r>
      <w:r w:rsidR="001E5044" w:rsidRPr="00AF396F">
        <w:rPr>
          <w:rFonts w:ascii="Times New Roman" w:hAnsi="Times New Roman" w:cs="Times New Roman"/>
          <w:lang w:val="en-US"/>
        </w:rPr>
        <w:t xml:space="preserve">and analyzed by immunoblotting </w:t>
      </w:r>
      <w:r w:rsidR="00ED0407" w:rsidRPr="00AF396F">
        <w:rPr>
          <w:rFonts w:ascii="Times New Roman" w:hAnsi="Times New Roman" w:cs="Times New Roman"/>
          <w:lang w:val="en-US"/>
        </w:rPr>
        <w:t xml:space="preserve">(Fig </w:t>
      </w:r>
      <w:r w:rsidR="005A4611" w:rsidRPr="00AF396F">
        <w:rPr>
          <w:rFonts w:ascii="Times New Roman" w:hAnsi="Times New Roman" w:cs="Times New Roman"/>
          <w:lang w:val="en-US"/>
        </w:rPr>
        <w:t>3</w:t>
      </w:r>
      <w:r w:rsidR="00ED0407" w:rsidRPr="00AF396F">
        <w:rPr>
          <w:rFonts w:ascii="Times New Roman" w:hAnsi="Times New Roman" w:cs="Times New Roman"/>
          <w:lang w:val="en-US"/>
        </w:rPr>
        <w:t>A</w:t>
      </w:r>
      <w:r w:rsidR="0040791B" w:rsidRPr="00AF396F">
        <w:rPr>
          <w:rFonts w:ascii="Times New Roman" w:hAnsi="Times New Roman" w:cs="Times New Roman"/>
          <w:lang w:val="en-US"/>
        </w:rPr>
        <w:t>, S6</w:t>
      </w:r>
      <w:r w:rsidR="00ED0407" w:rsidRPr="00AF396F">
        <w:rPr>
          <w:rFonts w:ascii="Times New Roman" w:hAnsi="Times New Roman" w:cs="Times New Roman"/>
          <w:lang w:val="en-US"/>
        </w:rPr>
        <w:t>)</w:t>
      </w:r>
      <w:r w:rsidR="003822D6" w:rsidRPr="00AF396F">
        <w:rPr>
          <w:rFonts w:ascii="Times New Roman" w:hAnsi="Times New Roman" w:cs="Times New Roman"/>
          <w:lang w:val="en-US"/>
        </w:rPr>
        <w:t>.</w:t>
      </w:r>
      <w:r w:rsidR="003A7A13" w:rsidRPr="00AF396F">
        <w:rPr>
          <w:rFonts w:ascii="Times New Roman" w:hAnsi="Times New Roman" w:cs="Times New Roman"/>
          <w:lang w:val="en-US"/>
        </w:rPr>
        <w:t xml:space="preserve"> </w:t>
      </w:r>
      <w:r w:rsidR="00CE5B91" w:rsidRPr="00AF396F">
        <w:rPr>
          <w:rFonts w:ascii="Times New Roman" w:hAnsi="Times New Roman" w:cs="Times New Roman"/>
          <w:lang w:val="en-US"/>
        </w:rPr>
        <w:t>To facilitate removal of immobilized EndoN, we immobilized the enzyme on magnetic beads, which could be removed using a standard magnet.</w:t>
      </w:r>
      <w:r w:rsidR="00CE5B91">
        <w:rPr>
          <w:rFonts w:ascii="Times New Roman" w:hAnsi="Times New Roman" w:cs="Times New Roman"/>
          <w:lang w:val="en-US"/>
        </w:rPr>
        <w:t xml:space="preserve"> </w:t>
      </w:r>
      <w:r w:rsidR="003A7A13" w:rsidRPr="00AF396F">
        <w:rPr>
          <w:rFonts w:ascii="Times New Roman" w:hAnsi="Times New Roman" w:cs="Times New Roman"/>
          <w:lang w:val="en-US"/>
        </w:rPr>
        <w:t xml:space="preserve">If we </w:t>
      </w:r>
      <w:r w:rsidR="006470A8" w:rsidRPr="00AF396F">
        <w:rPr>
          <w:rFonts w:ascii="Times New Roman" w:hAnsi="Times New Roman" w:cs="Times New Roman"/>
          <w:lang w:val="en-US"/>
        </w:rPr>
        <w:t>effectively removed EndoN from cells after hydrolysis, any polySia added subsequently should remain intact.</w:t>
      </w:r>
      <w:r w:rsidR="00ED0407" w:rsidRPr="00AF396F">
        <w:rPr>
          <w:rFonts w:ascii="Times New Roman" w:hAnsi="Times New Roman" w:cs="Times New Roman"/>
          <w:lang w:val="en-US"/>
        </w:rPr>
        <w:t xml:space="preserve"> </w:t>
      </w:r>
      <w:r w:rsidR="004B6A03">
        <w:rPr>
          <w:rFonts w:ascii="Times New Roman" w:hAnsi="Times New Roman" w:cs="Times New Roman"/>
          <w:lang w:val="en-US"/>
        </w:rPr>
        <w:t>Similar to what we observed in</w:t>
      </w:r>
      <w:r w:rsidR="00CE5B91">
        <w:rPr>
          <w:rFonts w:ascii="Times New Roman" w:hAnsi="Times New Roman" w:cs="Times New Roman"/>
          <w:lang w:val="en-US"/>
        </w:rPr>
        <w:t xml:space="preserve"> figure 1, mixing NK-92 cells treated with soluble EndoN and NK-92 cells treated with PBS results in a complete loss of polySia due to residual EndoN sticking to cells (Fig. 3A, Lane 5). In contrast, </w:t>
      </w:r>
      <w:r w:rsidR="004B6A03">
        <w:rPr>
          <w:rFonts w:ascii="Times New Roman" w:hAnsi="Times New Roman" w:cs="Times New Roman"/>
          <w:lang w:val="en-US"/>
        </w:rPr>
        <w:t>we observed a roughly 50% decrease in</w:t>
      </w:r>
      <w:r w:rsidR="00CE5B91">
        <w:rPr>
          <w:rFonts w:ascii="Times New Roman" w:hAnsi="Times New Roman" w:cs="Times New Roman"/>
          <w:lang w:val="en-US"/>
        </w:rPr>
        <w:t xml:space="preserve"> polySia signal after mixing NK-92 cells treated with immobilized EndoN and NK-92 cells treated with PBS (Fig. 3A, Lane 7) compared to </w:t>
      </w:r>
      <w:r w:rsidR="00020205">
        <w:rPr>
          <w:rFonts w:ascii="Times New Roman" w:hAnsi="Times New Roman" w:cs="Times New Roman"/>
          <w:lang w:val="en-US"/>
        </w:rPr>
        <w:t>controls treated with PBS or heat-inactivated EndoN (Lanes 1 and 3 respectively)</w:t>
      </w:r>
      <w:r w:rsidR="00CE5B91">
        <w:rPr>
          <w:rFonts w:ascii="Times New Roman" w:hAnsi="Times New Roman" w:cs="Times New Roman"/>
          <w:lang w:val="en-US"/>
        </w:rPr>
        <w:t xml:space="preserve">. </w:t>
      </w:r>
      <w:r w:rsidR="00020205">
        <w:rPr>
          <w:rFonts w:ascii="Times New Roman" w:hAnsi="Times New Roman" w:cs="Times New Roman"/>
          <w:lang w:val="en-US"/>
        </w:rPr>
        <w:t xml:space="preserve">This </w:t>
      </w:r>
      <w:r w:rsidR="00300751">
        <w:rPr>
          <w:rFonts w:ascii="Times New Roman" w:hAnsi="Times New Roman" w:cs="Times New Roman"/>
          <w:lang w:val="en-US"/>
        </w:rPr>
        <w:t>~</w:t>
      </w:r>
      <w:r w:rsidR="00020205">
        <w:rPr>
          <w:rFonts w:ascii="Times New Roman" w:hAnsi="Times New Roman" w:cs="Times New Roman"/>
          <w:lang w:val="en-US"/>
        </w:rPr>
        <w:t>50% reduction is comparable to the signal observed for half the amount of PBS-treated NK-92 lysate (Lane 2) as well as NK-92 cells mixed 1:1 with the non-polysialylated K562 cell line (Lane 9).</w:t>
      </w:r>
    </w:p>
    <w:p w14:paraId="366FD189" w14:textId="485CFD2A" w:rsidR="0003209F" w:rsidRPr="00AF396F" w:rsidRDefault="00DA5511" w:rsidP="005346DA">
      <w:pPr>
        <w:spacing w:after="0" w:line="480" w:lineRule="auto"/>
        <w:ind w:firstLine="720"/>
        <w:jc w:val="both"/>
        <w:rPr>
          <w:rFonts w:ascii="Times New Roman" w:hAnsi="Times New Roman" w:cs="Times New Roman"/>
          <w:lang w:val="en-US"/>
        </w:rPr>
      </w:pPr>
      <w:r w:rsidRPr="00AF396F">
        <w:rPr>
          <w:rFonts w:ascii="Times New Roman" w:hAnsi="Times New Roman" w:cs="Times New Roman"/>
          <w:lang w:val="en-US"/>
        </w:rPr>
        <w:t xml:space="preserve">To corroborate our immunoblotting results, we analyzed the mixed cell populations by flow cytometry (Fig. </w:t>
      </w:r>
      <w:r w:rsidR="005A4611" w:rsidRPr="00AF396F">
        <w:rPr>
          <w:rFonts w:ascii="Times New Roman" w:hAnsi="Times New Roman" w:cs="Times New Roman"/>
          <w:lang w:val="en-US"/>
        </w:rPr>
        <w:t>3</w:t>
      </w:r>
      <w:r w:rsidRPr="00AF396F">
        <w:rPr>
          <w:rFonts w:ascii="Times New Roman" w:hAnsi="Times New Roman" w:cs="Times New Roman"/>
          <w:lang w:val="en-US"/>
        </w:rPr>
        <w:t>B</w:t>
      </w:r>
      <w:r w:rsidR="00C3002D" w:rsidRPr="00AF396F">
        <w:rPr>
          <w:rFonts w:ascii="Times New Roman" w:hAnsi="Times New Roman" w:cs="Times New Roman"/>
          <w:lang w:val="en-US"/>
        </w:rPr>
        <w:t>, S</w:t>
      </w:r>
      <w:r w:rsidR="0040791B" w:rsidRPr="00AF396F">
        <w:rPr>
          <w:rFonts w:ascii="Times New Roman" w:hAnsi="Times New Roman" w:cs="Times New Roman"/>
          <w:lang w:val="en-US"/>
        </w:rPr>
        <w:t>7</w:t>
      </w:r>
      <w:r w:rsidRPr="00AF396F">
        <w:rPr>
          <w:rFonts w:ascii="Times New Roman" w:hAnsi="Times New Roman" w:cs="Times New Roman"/>
          <w:lang w:val="en-US"/>
        </w:rPr>
        <w:t xml:space="preserve">). </w:t>
      </w:r>
      <w:r w:rsidR="001D505A" w:rsidRPr="00AF396F">
        <w:rPr>
          <w:rFonts w:ascii="Times New Roman" w:hAnsi="Times New Roman" w:cs="Times New Roman"/>
          <w:lang w:val="en-US"/>
        </w:rPr>
        <w:t>A</w:t>
      </w:r>
      <w:r w:rsidR="00020205">
        <w:rPr>
          <w:rFonts w:ascii="Times New Roman" w:hAnsi="Times New Roman" w:cs="Times New Roman"/>
          <w:lang w:val="en-US"/>
        </w:rPr>
        <w:t>gain,</w:t>
      </w:r>
      <w:r w:rsidR="00F53126">
        <w:rPr>
          <w:rFonts w:ascii="Times New Roman" w:hAnsi="Times New Roman" w:cs="Times New Roman"/>
          <w:lang w:val="en-US"/>
        </w:rPr>
        <w:t xml:space="preserve"> we observed a complete loss of polySia after mixing</w:t>
      </w:r>
      <w:r w:rsidR="00020205">
        <w:rPr>
          <w:rFonts w:ascii="Times New Roman" w:hAnsi="Times New Roman" w:cs="Times New Roman"/>
          <w:lang w:val="en-US"/>
        </w:rPr>
        <w:t xml:space="preserve"> soluble EndoN</w:t>
      </w:r>
      <w:r w:rsidR="00F53126">
        <w:rPr>
          <w:rFonts w:ascii="Times New Roman" w:hAnsi="Times New Roman" w:cs="Times New Roman"/>
          <w:lang w:val="en-US"/>
        </w:rPr>
        <w:t>-treated cells with PBS-treated cells, as indicated by the single polySia population, supporting the observation that EndoN is not removed by washing</w:t>
      </w:r>
      <w:r w:rsidR="00020205">
        <w:rPr>
          <w:rFonts w:ascii="Times New Roman" w:hAnsi="Times New Roman" w:cs="Times New Roman"/>
          <w:lang w:val="en-US"/>
        </w:rPr>
        <w:t>.</w:t>
      </w:r>
      <w:r w:rsidR="001D505A" w:rsidRPr="00AF396F">
        <w:rPr>
          <w:rFonts w:ascii="Times New Roman" w:hAnsi="Times New Roman" w:cs="Times New Roman"/>
          <w:lang w:val="en-US"/>
        </w:rPr>
        <w:t xml:space="preserve"> However, </w:t>
      </w:r>
      <w:r w:rsidR="00ED43A7" w:rsidRPr="00AF396F">
        <w:rPr>
          <w:rFonts w:ascii="Times New Roman" w:hAnsi="Times New Roman" w:cs="Times New Roman"/>
          <w:lang w:val="en-US"/>
        </w:rPr>
        <w:t xml:space="preserve">mixing </w:t>
      </w:r>
      <w:r w:rsidR="00F53126">
        <w:rPr>
          <w:rFonts w:ascii="Times New Roman" w:hAnsi="Times New Roman" w:cs="Times New Roman"/>
          <w:lang w:val="en-US"/>
        </w:rPr>
        <w:t>immobilized EndoN-treated cells with PBS-treated cells yielded both polySia</w:t>
      </w:r>
      <w:r w:rsidR="00F53126">
        <w:rPr>
          <w:rFonts w:ascii="Times New Roman" w:hAnsi="Times New Roman" w:cs="Times New Roman"/>
          <w:vertAlign w:val="superscript"/>
          <w:lang w:val="en-US"/>
        </w:rPr>
        <w:t>-</w:t>
      </w:r>
      <w:r w:rsidR="00F53126">
        <w:rPr>
          <w:rFonts w:ascii="Times New Roman" w:hAnsi="Times New Roman" w:cs="Times New Roman"/>
          <w:lang w:val="en-US"/>
        </w:rPr>
        <w:t xml:space="preserve">  and polySia</w:t>
      </w:r>
      <w:r w:rsidR="00F53126">
        <w:rPr>
          <w:rFonts w:ascii="Times New Roman" w:hAnsi="Times New Roman" w:cs="Times New Roman"/>
          <w:vertAlign w:val="superscript"/>
          <w:lang w:val="en-US"/>
        </w:rPr>
        <w:t>+</w:t>
      </w:r>
      <w:r w:rsidR="00F53126">
        <w:rPr>
          <w:rFonts w:ascii="Times New Roman" w:hAnsi="Times New Roman" w:cs="Times New Roman"/>
          <w:lang w:val="en-US"/>
        </w:rPr>
        <w:t xml:space="preserve"> populations, as we would expect if EndoN was</w:t>
      </w:r>
      <w:r w:rsidR="00300751">
        <w:rPr>
          <w:rFonts w:ascii="Times New Roman" w:hAnsi="Times New Roman" w:cs="Times New Roman"/>
          <w:lang w:val="en-US"/>
        </w:rPr>
        <w:t xml:space="preserve"> properly</w:t>
      </w:r>
      <w:r w:rsidR="00F53126">
        <w:rPr>
          <w:rFonts w:ascii="Times New Roman" w:hAnsi="Times New Roman" w:cs="Times New Roman"/>
          <w:lang w:val="en-US"/>
        </w:rPr>
        <w:t xml:space="preserve"> removed</w:t>
      </w:r>
      <w:r w:rsidRPr="00AF396F">
        <w:rPr>
          <w:rFonts w:ascii="Times New Roman" w:hAnsi="Times New Roman" w:cs="Times New Roman"/>
          <w:lang w:val="en-US"/>
        </w:rPr>
        <w:t>.</w:t>
      </w:r>
      <w:r w:rsidR="00ED43A7" w:rsidRPr="00AF396F">
        <w:rPr>
          <w:rFonts w:ascii="Times New Roman" w:hAnsi="Times New Roman" w:cs="Times New Roman"/>
          <w:lang w:val="en-US"/>
        </w:rPr>
        <w:t xml:space="preserve"> In all cases, NCAM signal was unaffected, suggesting that the changes in polySia are not due to changes in cell surface expression of NCAM.</w:t>
      </w:r>
    </w:p>
    <w:p w14:paraId="48A25222" w14:textId="77777777" w:rsidR="00F84B7E" w:rsidRPr="00AF396F" w:rsidRDefault="00F84B7E" w:rsidP="005346DA">
      <w:pPr>
        <w:spacing w:after="0" w:line="480" w:lineRule="auto"/>
        <w:ind w:firstLine="720"/>
        <w:jc w:val="both"/>
        <w:rPr>
          <w:rFonts w:ascii="Times New Roman" w:hAnsi="Times New Roman" w:cs="Times New Roman"/>
          <w:lang w:val="en-US"/>
        </w:rPr>
      </w:pPr>
    </w:p>
    <w:p w14:paraId="2DC9E517" w14:textId="6D30C407" w:rsidR="002E376D" w:rsidRPr="00AF396F" w:rsidRDefault="001F6CB2" w:rsidP="001F6CB2">
      <w:pPr>
        <w:spacing w:after="0" w:line="480" w:lineRule="auto"/>
        <w:jc w:val="both"/>
        <w:rPr>
          <w:rFonts w:ascii="Times New Roman" w:hAnsi="Times New Roman" w:cs="Times New Roman"/>
          <w:lang w:val="en-US"/>
        </w:rPr>
      </w:pPr>
      <w:r w:rsidRPr="001F6CB2">
        <w:rPr>
          <w:rFonts w:ascii="Times New Roman" w:hAnsi="Times New Roman" w:cs="Times New Roman"/>
          <w:noProof/>
        </w:rPr>
        <w:lastRenderedPageBreak/>
        <w:drawing>
          <wp:inline distT="0" distB="0" distL="0" distR="0" wp14:anchorId="02DD33F0" wp14:editId="74908777">
            <wp:extent cx="5613909" cy="4072333"/>
            <wp:effectExtent l="0" t="0" r="6350" b="0"/>
            <wp:docPr id="5" name="Picture 4">
              <a:extLst xmlns:a="http://schemas.openxmlformats.org/drawingml/2006/main">
                <a:ext uri="{FF2B5EF4-FFF2-40B4-BE49-F238E27FC236}">
                  <a16:creationId xmlns:a16="http://schemas.microsoft.com/office/drawing/2014/main" id="{70E32F45-7357-3E51-42B9-F1359AD49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0E32F45-7357-3E51-42B9-F1359AD49713}"/>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3909" cy="4072333"/>
                    </a:xfrm>
                    <a:prstGeom prst="rect">
                      <a:avLst/>
                    </a:prstGeom>
                  </pic:spPr>
                </pic:pic>
              </a:graphicData>
            </a:graphic>
          </wp:inline>
        </w:drawing>
      </w:r>
    </w:p>
    <w:p w14:paraId="3FDCFC08" w14:textId="4DB9B514" w:rsidR="002E376D" w:rsidRPr="00AF396F" w:rsidRDefault="002E376D" w:rsidP="002E376D">
      <w:pPr>
        <w:spacing w:after="0" w:line="480" w:lineRule="auto"/>
        <w:jc w:val="both"/>
        <w:rPr>
          <w:rFonts w:ascii="Times New Roman" w:hAnsi="Times New Roman" w:cs="Times New Roman"/>
        </w:rPr>
      </w:pPr>
      <w:r w:rsidRPr="00AF396F">
        <w:rPr>
          <w:rFonts w:ascii="Times New Roman" w:hAnsi="Times New Roman" w:cs="Times New Roman"/>
        </w:rPr>
        <w:t xml:space="preserve">Figure 3. Magnet-conjugated EndoN can be efficiently removed from cells. </w:t>
      </w:r>
      <w:r w:rsidR="001F6CB2">
        <w:rPr>
          <w:rFonts w:ascii="Times New Roman" w:hAnsi="Times New Roman" w:cs="Times New Roman"/>
        </w:rPr>
        <w:t>Cells</w:t>
      </w:r>
      <w:r w:rsidRPr="00AF396F">
        <w:rPr>
          <w:rFonts w:ascii="Times New Roman" w:hAnsi="Times New Roman" w:cs="Times New Roman"/>
        </w:rPr>
        <w:t xml:space="preserve"> were treated with</w:t>
      </w:r>
      <w:r w:rsidR="001F6CB2">
        <w:rPr>
          <w:rFonts w:ascii="Times New Roman" w:hAnsi="Times New Roman" w:cs="Times New Roman"/>
        </w:rPr>
        <w:t xml:space="preserve"> soluble EndoN, immobilized EndoN, or PBS. After washing, different permutations of cells were</w:t>
      </w:r>
      <w:r w:rsidRPr="00AF396F">
        <w:rPr>
          <w:rFonts w:ascii="Times New Roman" w:hAnsi="Times New Roman" w:cs="Times New Roman"/>
        </w:rPr>
        <w:t xml:space="preserve"> mixed</w:t>
      </w:r>
      <w:r w:rsidR="00C82D86">
        <w:rPr>
          <w:rFonts w:ascii="Times New Roman" w:hAnsi="Times New Roman" w:cs="Times New Roman"/>
        </w:rPr>
        <w:t xml:space="preserve"> in </w:t>
      </w:r>
      <w:r w:rsidR="00A76DA7">
        <w:rPr>
          <w:rFonts w:ascii="Times New Roman" w:hAnsi="Times New Roman" w:cs="Times New Roman"/>
        </w:rPr>
        <w:t xml:space="preserve">a </w:t>
      </w:r>
      <w:r w:rsidR="00C82D86">
        <w:rPr>
          <w:rFonts w:ascii="Times New Roman" w:hAnsi="Times New Roman" w:cs="Times New Roman"/>
        </w:rPr>
        <w:t>1:1 ratio</w:t>
      </w:r>
      <w:r w:rsidR="001F6CB2">
        <w:rPr>
          <w:rFonts w:ascii="Times New Roman" w:hAnsi="Times New Roman" w:cs="Times New Roman"/>
        </w:rPr>
        <w:t>, incubated at</w:t>
      </w:r>
      <w:r w:rsidRPr="00AF396F">
        <w:rPr>
          <w:rFonts w:ascii="Times New Roman" w:hAnsi="Times New Roman" w:cs="Times New Roman"/>
        </w:rPr>
        <w:t xml:space="preserve"> 37 °C for 1 hour</w:t>
      </w:r>
      <w:r w:rsidR="001F6CB2">
        <w:rPr>
          <w:rFonts w:ascii="Times New Roman" w:hAnsi="Times New Roman" w:cs="Times New Roman"/>
        </w:rPr>
        <w:t xml:space="preserve"> and then analyzed by immunoblotting (A) or flow cytometry (B).</w:t>
      </w:r>
      <w:r w:rsidRPr="00AF396F">
        <w:rPr>
          <w:rFonts w:ascii="Times New Roman" w:hAnsi="Times New Roman" w:cs="Times New Roman"/>
        </w:rPr>
        <w:t xml:space="preserve"> </w:t>
      </w:r>
      <w:r w:rsidR="00764493">
        <w:rPr>
          <w:rFonts w:ascii="Times New Roman" w:hAnsi="Times New Roman" w:cs="Times New Roman"/>
        </w:rPr>
        <w:t xml:space="preserve">For immunoblotting, N and K correspond to NK-92 and K562 cells respectively. </w:t>
      </w:r>
      <w:r w:rsidR="007B4A80">
        <w:rPr>
          <w:rFonts w:ascii="Times New Roman" w:hAnsi="Times New Roman" w:cs="Times New Roman"/>
        </w:rPr>
        <w:t>10</w:t>
      </w:r>
      <w:r w:rsidR="00764493">
        <w:rPr>
          <w:rFonts w:ascii="Times New Roman" w:hAnsi="Times New Roman" w:cs="Times New Roman"/>
        </w:rPr>
        <w:t xml:space="preserve"> µg lysate was loaded in all wells except N</w:t>
      </w:r>
      <w:r w:rsidR="00764493">
        <w:rPr>
          <w:rFonts w:ascii="Times New Roman" w:hAnsi="Times New Roman" w:cs="Times New Roman"/>
          <w:vertAlign w:val="subscript"/>
        </w:rPr>
        <w:t>1/2</w:t>
      </w:r>
      <w:r w:rsidR="00764493">
        <w:rPr>
          <w:rFonts w:ascii="Times New Roman" w:hAnsi="Times New Roman" w:cs="Times New Roman"/>
        </w:rPr>
        <w:t xml:space="preserve">, which contained </w:t>
      </w:r>
      <w:r w:rsidR="007B4A80">
        <w:rPr>
          <w:rFonts w:ascii="Times New Roman" w:hAnsi="Times New Roman" w:cs="Times New Roman"/>
        </w:rPr>
        <w:t>5</w:t>
      </w:r>
      <w:r w:rsidR="00764493">
        <w:rPr>
          <w:rFonts w:ascii="Times New Roman" w:hAnsi="Times New Roman" w:cs="Times New Roman"/>
        </w:rPr>
        <w:t xml:space="preserve"> µg. </w:t>
      </w:r>
      <w:r w:rsidR="00A76DA7">
        <w:rPr>
          <w:rFonts w:ascii="Times New Roman" w:hAnsi="Times New Roman" w:cs="Times New Roman"/>
        </w:rPr>
        <w:t xml:space="preserve">In lanes with two letters in the </w:t>
      </w:r>
      <w:r w:rsidR="003D2852">
        <w:rPr>
          <w:rFonts w:ascii="Times New Roman" w:hAnsi="Times New Roman" w:cs="Times New Roman"/>
        </w:rPr>
        <w:t>cell row</w:t>
      </w:r>
      <w:r w:rsidR="00A76DA7">
        <w:rPr>
          <w:rFonts w:ascii="Times New Roman" w:hAnsi="Times New Roman" w:cs="Times New Roman"/>
        </w:rPr>
        <w:t>, cells were treated separately with the indicated conditions before mixing</w:t>
      </w:r>
      <w:r w:rsidR="000D6468">
        <w:rPr>
          <w:rFonts w:ascii="Times New Roman" w:hAnsi="Times New Roman" w:cs="Times New Roman"/>
        </w:rPr>
        <w:t xml:space="preserve"> together</w:t>
      </w:r>
      <w:r w:rsidR="00A76DA7">
        <w:rPr>
          <w:rFonts w:ascii="Times New Roman" w:hAnsi="Times New Roman" w:cs="Times New Roman"/>
        </w:rPr>
        <w:t xml:space="preserve">. </w:t>
      </w:r>
      <w:r w:rsidR="0084033A">
        <w:rPr>
          <w:rFonts w:ascii="Times New Roman" w:hAnsi="Times New Roman" w:cs="Times New Roman"/>
        </w:rPr>
        <w:t xml:space="preserve">In lanes with one letter in the label, </w:t>
      </w:r>
      <w:r w:rsidR="00A76DA7">
        <w:rPr>
          <w:rFonts w:ascii="Times New Roman" w:hAnsi="Times New Roman" w:cs="Times New Roman"/>
        </w:rPr>
        <w:t xml:space="preserve">the </w:t>
      </w:r>
      <w:r w:rsidR="0084033A">
        <w:rPr>
          <w:rFonts w:ascii="Times New Roman" w:hAnsi="Times New Roman" w:cs="Times New Roman"/>
        </w:rPr>
        <w:t xml:space="preserve">cells that were mixed were </w:t>
      </w:r>
      <w:r w:rsidR="0012360B">
        <w:rPr>
          <w:rFonts w:ascii="Times New Roman" w:hAnsi="Times New Roman" w:cs="Times New Roman"/>
        </w:rPr>
        <w:t xml:space="preserve">from </w:t>
      </w:r>
      <w:r w:rsidR="0084033A">
        <w:rPr>
          <w:rFonts w:ascii="Times New Roman" w:hAnsi="Times New Roman" w:cs="Times New Roman"/>
        </w:rPr>
        <w:t>identical</w:t>
      </w:r>
      <w:r w:rsidR="0012360B">
        <w:rPr>
          <w:rFonts w:ascii="Times New Roman" w:hAnsi="Times New Roman" w:cs="Times New Roman"/>
        </w:rPr>
        <w:t xml:space="preserve"> treatment conditions</w:t>
      </w:r>
      <w:r w:rsidR="0084033A">
        <w:rPr>
          <w:rFonts w:ascii="Times New Roman" w:hAnsi="Times New Roman" w:cs="Times New Roman"/>
        </w:rPr>
        <w:t xml:space="preserve">. </w:t>
      </w:r>
      <w:r w:rsidRPr="00AF396F">
        <w:rPr>
          <w:rFonts w:ascii="Times New Roman" w:hAnsi="Times New Roman" w:cs="Times New Roman"/>
        </w:rPr>
        <w:t xml:space="preserve">HI corresponds to heat inactivated EndoN. </w:t>
      </w:r>
      <w:r w:rsidR="00764493">
        <w:rPr>
          <w:rFonts w:ascii="Times New Roman" w:hAnsi="Times New Roman" w:cs="Times New Roman"/>
        </w:rPr>
        <w:t>All f</w:t>
      </w:r>
      <w:r w:rsidRPr="00AF396F">
        <w:rPr>
          <w:rFonts w:ascii="Times New Roman" w:hAnsi="Times New Roman" w:cs="Times New Roman"/>
        </w:rPr>
        <w:t>low cytometry</w:t>
      </w:r>
      <w:r w:rsidR="00764493">
        <w:rPr>
          <w:rFonts w:ascii="Times New Roman" w:hAnsi="Times New Roman" w:cs="Times New Roman"/>
        </w:rPr>
        <w:t xml:space="preserve"> experiments were performed </w:t>
      </w:r>
      <w:r w:rsidR="00BA5D1E">
        <w:rPr>
          <w:rFonts w:ascii="Times New Roman" w:hAnsi="Times New Roman" w:cs="Times New Roman"/>
        </w:rPr>
        <w:t>with</w:t>
      </w:r>
      <w:r w:rsidR="00764493">
        <w:rPr>
          <w:rFonts w:ascii="Times New Roman" w:hAnsi="Times New Roman" w:cs="Times New Roman"/>
        </w:rPr>
        <w:t xml:space="preserve"> NK</w:t>
      </w:r>
      <w:r w:rsidR="00300751">
        <w:rPr>
          <w:rFonts w:ascii="Times New Roman" w:hAnsi="Times New Roman" w:cs="Times New Roman"/>
        </w:rPr>
        <w:t>-</w:t>
      </w:r>
      <w:r w:rsidR="00764493">
        <w:rPr>
          <w:rFonts w:ascii="Times New Roman" w:hAnsi="Times New Roman" w:cs="Times New Roman"/>
        </w:rPr>
        <w:t>92 cells</w:t>
      </w:r>
      <w:r w:rsidR="004A6CD5">
        <w:rPr>
          <w:rFonts w:ascii="Times New Roman" w:hAnsi="Times New Roman" w:cs="Times New Roman"/>
        </w:rPr>
        <w:t>.</w:t>
      </w:r>
      <w:r w:rsidR="00764493">
        <w:rPr>
          <w:rFonts w:ascii="Times New Roman" w:hAnsi="Times New Roman" w:cs="Times New Roman"/>
        </w:rPr>
        <w:t xml:space="preserve"> All experiments were performed in at least biological triplicate.</w:t>
      </w:r>
      <w:r w:rsidRPr="00AF396F">
        <w:rPr>
          <w:rFonts w:ascii="Times New Roman" w:hAnsi="Times New Roman" w:cs="Times New Roman"/>
        </w:rPr>
        <w:t xml:space="preserve"> </w:t>
      </w:r>
    </w:p>
    <w:p w14:paraId="35E6AF78" w14:textId="77777777" w:rsidR="002E376D" w:rsidRPr="00AF396F" w:rsidRDefault="002E376D" w:rsidP="002E376D">
      <w:pPr>
        <w:spacing w:after="0" w:line="480" w:lineRule="auto"/>
        <w:jc w:val="both"/>
        <w:rPr>
          <w:rFonts w:ascii="Times New Roman" w:hAnsi="Times New Roman" w:cs="Times New Roman"/>
          <w:lang w:val="en-US"/>
        </w:rPr>
      </w:pPr>
    </w:p>
    <w:p w14:paraId="5D367011" w14:textId="77777777" w:rsidR="002E376D" w:rsidRPr="00AF396F" w:rsidRDefault="002E376D" w:rsidP="002E376D">
      <w:pPr>
        <w:spacing w:after="0" w:line="480" w:lineRule="auto"/>
        <w:jc w:val="both"/>
        <w:rPr>
          <w:rFonts w:ascii="Times New Roman" w:hAnsi="Times New Roman" w:cs="Times New Roman"/>
          <w:lang w:val="en-US"/>
        </w:rPr>
      </w:pPr>
    </w:p>
    <w:p w14:paraId="2A093FB0" w14:textId="77777777" w:rsidR="002E376D" w:rsidRPr="00AF396F" w:rsidRDefault="002E376D" w:rsidP="002E376D">
      <w:pPr>
        <w:spacing w:after="0" w:line="480" w:lineRule="auto"/>
        <w:jc w:val="both"/>
        <w:rPr>
          <w:rFonts w:ascii="Times New Roman" w:hAnsi="Times New Roman" w:cs="Times New Roman"/>
          <w:lang w:val="en-US"/>
        </w:rPr>
      </w:pPr>
    </w:p>
    <w:p w14:paraId="6320A5F2" w14:textId="07394A4F" w:rsidR="00972376" w:rsidRPr="00AF396F" w:rsidRDefault="00FD595A" w:rsidP="005346DA">
      <w:pPr>
        <w:spacing w:after="0" w:line="480" w:lineRule="auto"/>
        <w:jc w:val="both"/>
        <w:rPr>
          <w:rFonts w:ascii="Times New Roman" w:eastAsia="Times New Roman" w:hAnsi="Times New Roman" w:cs="Times New Roman"/>
          <w:lang w:eastAsia="en-CA"/>
        </w:rPr>
      </w:pPr>
      <w:r w:rsidRPr="00AF396F">
        <w:rPr>
          <w:rFonts w:ascii="Times New Roman" w:eastAsia="Times New Roman" w:hAnsi="Times New Roman" w:cs="Times New Roman"/>
          <w:i/>
          <w:iCs/>
          <w:lang w:eastAsia="en-CA"/>
        </w:rPr>
        <w:lastRenderedPageBreak/>
        <w:t>Immobilized EndoN</w:t>
      </w:r>
      <w:r w:rsidRPr="00AF396F">
        <w:rPr>
          <w:rFonts w:ascii="Times New Roman" w:eastAsia="Times New Roman" w:hAnsi="Times New Roman" w:cs="Times New Roman"/>
          <w:i/>
          <w:iCs/>
          <w:vertAlign w:val="subscript"/>
          <w:lang w:eastAsia="en-CA"/>
        </w:rPr>
        <w:t>DM</w:t>
      </w:r>
      <w:r w:rsidRPr="00AF396F">
        <w:rPr>
          <w:rFonts w:ascii="Times New Roman" w:eastAsia="Times New Roman" w:hAnsi="Times New Roman" w:cs="Times New Roman"/>
          <w:i/>
          <w:iCs/>
          <w:lang w:eastAsia="en-CA"/>
        </w:rPr>
        <w:t xml:space="preserve"> can be used to isolate polysialylated proteins</w:t>
      </w:r>
      <w:r w:rsidR="001C75BF" w:rsidRPr="00AF396F">
        <w:rPr>
          <w:rFonts w:ascii="Times New Roman" w:eastAsia="Times New Roman" w:hAnsi="Times New Roman" w:cs="Times New Roman"/>
          <w:i/>
          <w:iCs/>
          <w:lang w:eastAsia="en-CA"/>
        </w:rPr>
        <w:t xml:space="preserve"> for identification by proteomics</w:t>
      </w:r>
      <w:r w:rsidR="00972376" w:rsidRPr="00AF396F">
        <w:rPr>
          <w:rFonts w:ascii="Times New Roman" w:eastAsia="Times New Roman" w:hAnsi="Times New Roman" w:cs="Times New Roman"/>
          <w:lang w:eastAsia="en-CA"/>
        </w:rPr>
        <w:t>  </w:t>
      </w:r>
    </w:p>
    <w:p w14:paraId="4448ADF2" w14:textId="04235D30" w:rsidR="00AB3699" w:rsidRPr="00AF396F" w:rsidRDefault="00FD595A" w:rsidP="005346DA">
      <w:pPr>
        <w:spacing w:after="0" w:line="480" w:lineRule="auto"/>
        <w:jc w:val="both"/>
        <w:rPr>
          <w:rFonts w:ascii="Times New Roman" w:hAnsi="Times New Roman" w:cs="Times New Roman"/>
        </w:rPr>
      </w:pPr>
      <w:r w:rsidRPr="00AF396F">
        <w:rPr>
          <w:rFonts w:ascii="Times New Roman" w:hAnsi="Times New Roman" w:cs="Times New Roman"/>
          <w:b/>
          <w:bCs/>
        </w:rPr>
        <w:tab/>
      </w:r>
      <w:r w:rsidR="001C75BF" w:rsidRPr="00AF396F">
        <w:rPr>
          <w:rFonts w:ascii="Times New Roman" w:hAnsi="Times New Roman" w:cs="Times New Roman"/>
        </w:rPr>
        <w:t>The current method for identifying novel polysialylated proteins is immunoprecipitation, which suffers from low sensitivity and specificity</w:t>
      </w:r>
      <w:r w:rsidR="00A227DC" w:rsidRPr="00AF396F">
        <w:rPr>
          <w:rFonts w:ascii="Times New Roman" w:hAnsi="Times New Roman" w:cs="Times New Roman"/>
        </w:rPr>
        <w:t xml:space="preserve"> </w:t>
      </w:r>
      <w:r w:rsidR="00A25F7F" w:rsidRPr="00AF396F">
        <w:rPr>
          <w:rFonts w:ascii="Times New Roman" w:hAnsi="Times New Roman" w:cs="Times New Roman"/>
        </w:rPr>
        <w:fldChar w:fldCharType="begin">
          <w:fldData xml:space="preserve">PEVuZE5vdGU+PENpdGU+PEF1dGhvcj5XZXJuZWJ1cmc8L0F1dGhvcj48WWVhcj4yMDE2PC9ZZWFy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wMzQ2LTU2PC9wYWdlcz48dm9sdW1lPjI4Mjwvdm9s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E4Ni05MDwvcGFnZXM+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g4MjUtMzM8L3BhZ2VzPjx2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</w:fldData>
        </w:fldChar>
      </w:r>
      <w:r w:rsidR="00A25F7F" w:rsidRPr="00AF396F">
        <w:rPr>
          <w:rFonts w:ascii="Times New Roman" w:hAnsi="Times New Roman" w:cs="Times New Roman"/>
        </w:rPr>
        <w:instrText xml:space="preserve"> ADDIN EN.CITE </w:instrText>
      </w:r>
      <w:r w:rsidR="00A25F7F" w:rsidRPr="00AF396F">
        <w:rPr>
          <w:rFonts w:ascii="Times New Roman" w:hAnsi="Times New Roman" w:cs="Times New Roman"/>
        </w:rPr>
        <w:fldChar w:fldCharType="begin">
          <w:fldData xml:space="preserve">PEVuZE5vdGU+PENpdGU+PEF1dGhvcj5XZXJuZWJ1cmc8L0F1dGhvcj48WWVhcj4yMDE2PC9ZZWFy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</w:fldData>
        </w:fldChar>
      </w:r>
      <w:r w:rsidR="00A25F7F" w:rsidRPr="00AF396F">
        <w:rPr>
          <w:rFonts w:ascii="Times New Roman" w:hAnsi="Times New Roman" w:cs="Times New Roman"/>
        </w:rPr>
        <w:instrText xml:space="preserve"> ADDIN EN.CITE.DATA </w:instrText>
      </w:r>
      <w:r w:rsidR="00A25F7F" w:rsidRPr="00AF396F">
        <w:rPr>
          <w:rFonts w:ascii="Times New Roman" w:hAnsi="Times New Roman" w:cs="Times New Roman"/>
        </w:rPr>
      </w:r>
      <w:r w:rsidR="00A25F7F" w:rsidRPr="00AF396F">
        <w:rPr>
          <w:rFonts w:ascii="Times New Roman" w:hAnsi="Times New Roman" w:cs="Times New Roman"/>
        </w:rPr>
        <w:fldChar w:fldCharType="end"/>
      </w:r>
      <w:r w:rsidR="00A25F7F" w:rsidRPr="00AF396F">
        <w:rPr>
          <w:rFonts w:ascii="Times New Roman" w:hAnsi="Times New Roman" w:cs="Times New Roman"/>
        </w:rPr>
      </w:r>
      <w:r w:rsidR="00A25F7F" w:rsidRPr="00AF396F">
        <w:rPr>
          <w:rFonts w:ascii="Times New Roman" w:hAnsi="Times New Roman" w:cs="Times New Roman"/>
        </w:rPr>
        <w:fldChar w:fldCharType="separate"/>
      </w:r>
      <w:r w:rsidR="00A25F7F" w:rsidRPr="00AF396F">
        <w:rPr>
          <w:rFonts w:ascii="Times New Roman" w:hAnsi="Times New Roman" w:cs="Times New Roman"/>
          <w:noProof/>
        </w:rPr>
        <w:t>(Curreli and others 2007; Kiermaier and others 2016; Simon and others 2013; Werneburg and others 2016)</w:t>
      </w:r>
      <w:r w:rsidR="00A25F7F" w:rsidRPr="00AF396F">
        <w:rPr>
          <w:rFonts w:ascii="Times New Roman" w:hAnsi="Times New Roman" w:cs="Times New Roman"/>
        </w:rPr>
        <w:fldChar w:fldCharType="end"/>
      </w:r>
      <w:r w:rsidR="001C75BF" w:rsidRPr="00AF396F">
        <w:rPr>
          <w:rFonts w:ascii="Times New Roman" w:hAnsi="Times New Roman" w:cs="Times New Roman"/>
        </w:rPr>
        <w:t>. We hypothesized that immobilized EndoN</w:t>
      </w:r>
      <w:r w:rsidR="001C75BF" w:rsidRPr="00AF396F">
        <w:rPr>
          <w:rFonts w:ascii="Times New Roman" w:hAnsi="Times New Roman" w:cs="Times New Roman"/>
          <w:vertAlign w:val="subscript"/>
        </w:rPr>
        <w:t>DM</w:t>
      </w:r>
      <w:r w:rsidR="001C75BF" w:rsidRPr="00AF396F">
        <w:rPr>
          <w:rFonts w:ascii="Times New Roman" w:hAnsi="Times New Roman" w:cs="Times New Roman"/>
        </w:rPr>
        <w:t xml:space="preserve"> </w:t>
      </w:r>
      <w:r w:rsidR="009E4358" w:rsidRPr="00AF396F">
        <w:rPr>
          <w:rFonts w:ascii="Times New Roman" w:hAnsi="Times New Roman" w:cs="Times New Roman"/>
        </w:rPr>
        <w:t>c</w:t>
      </w:r>
      <w:r w:rsidR="001C75BF" w:rsidRPr="00AF396F">
        <w:rPr>
          <w:rFonts w:ascii="Times New Roman" w:hAnsi="Times New Roman" w:cs="Times New Roman"/>
        </w:rPr>
        <w:t xml:space="preserve">ould provide a better strategy </w:t>
      </w:r>
      <w:r w:rsidR="00A227DC" w:rsidRPr="00AF396F">
        <w:rPr>
          <w:rFonts w:ascii="Times New Roman" w:hAnsi="Times New Roman" w:cs="Times New Roman"/>
        </w:rPr>
        <w:t>as</w:t>
      </w:r>
      <w:r w:rsidR="001C75BF" w:rsidRPr="00AF396F">
        <w:rPr>
          <w:rFonts w:ascii="Times New Roman" w:hAnsi="Times New Roman" w:cs="Times New Roman"/>
        </w:rPr>
        <w:t xml:space="preserve"> it </w:t>
      </w:r>
      <w:r w:rsidR="00A25F7F" w:rsidRPr="00AF396F">
        <w:rPr>
          <w:rFonts w:ascii="Times New Roman" w:hAnsi="Times New Roman" w:cs="Times New Roman"/>
        </w:rPr>
        <w:t xml:space="preserve">binds polySia almost as well as the α-polySia mAb735 but </w:t>
      </w:r>
      <w:r w:rsidR="001C75BF" w:rsidRPr="00AF396F">
        <w:rPr>
          <w:rFonts w:ascii="Times New Roman" w:hAnsi="Times New Roman" w:cs="Times New Roman"/>
        </w:rPr>
        <w:t xml:space="preserve">is detergent resistant and </w:t>
      </w:r>
      <w:r w:rsidR="00A227DC" w:rsidRPr="00AF396F">
        <w:rPr>
          <w:rFonts w:ascii="Times New Roman" w:hAnsi="Times New Roman" w:cs="Times New Roman"/>
        </w:rPr>
        <w:t>may allow washing</w:t>
      </w:r>
      <w:r w:rsidR="001C75BF" w:rsidRPr="00AF396F">
        <w:rPr>
          <w:rFonts w:ascii="Times New Roman" w:hAnsi="Times New Roman" w:cs="Times New Roman"/>
        </w:rPr>
        <w:t xml:space="preserve"> with </w:t>
      </w:r>
      <w:r w:rsidR="00085CF1" w:rsidRPr="00AF396F">
        <w:rPr>
          <w:rFonts w:ascii="Times New Roman" w:hAnsi="Times New Roman" w:cs="Times New Roman"/>
        </w:rPr>
        <w:t xml:space="preserve">harsh </w:t>
      </w:r>
      <w:r w:rsidR="001C75BF" w:rsidRPr="00AF396F">
        <w:rPr>
          <w:rFonts w:ascii="Times New Roman" w:hAnsi="Times New Roman" w:cs="Times New Roman"/>
        </w:rPr>
        <w:t>conditions</w:t>
      </w:r>
      <w:r w:rsidR="00782357" w:rsidRPr="00AF396F">
        <w:rPr>
          <w:rFonts w:ascii="Times New Roman" w:hAnsi="Times New Roman" w:cs="Times New Roman"/>
        </w:rPr>
        <w:t xml:space="preserve"> to remove non-specifically bound proteins. To validate that polySia binds to immobilized EndoN</w:t>
      </w:r>
      <w:r w:rsidR="00782357" w:rsidRPr="00AF396F">
        <w:rPr>
          <w:rFonts w:ascii="Times New Roman" w:hAnsi="Times New Roman" w:cs="Times New Roman"/>
        </w:rPr>
        <w:softHyphen/>
      </w:r>
      <w:r w:rsidR="00782357" w:rsidRPr="00AF396F">
        <w:rPr>
          <w:rFonts w:ascii="Times New Roman" w:hAnsi="Times New Roman" w:cs="Times New Roman"/>
          <w:vertAlign w:val="subscript"/>
        </w:rPr>
        <w:t>DM</w:t>
      </w:r>
      <w:r w:rsidR="00782357" w:rsidRPr="00AF396F">
        <w:rPr>
          <w:rFonts w:ascii="Times New Roman" w:hAnsi="Times New Roman" w:cs="Times New Roman"/>
        </w:rPr>
        <w:t>, we incubated beads with NK-92 cell lysates, washed them with 1% SDS, and then followed polySia and NCAM by immunoblotting (Fig</w:t>
      </w:r>
      <w:r w:rsidR="005A4611" w:rsidRPr="00AF396F">
        <w:rPr>
          <w:rFonts w:ascii="Times New Roman" w:hAnsi="Times New Roman" w:cs="Times New Roman"/>
        </w:rPr>
        <w:t>.</w:t>
      </w:r>
      <w:r w:rsidR="00782357" w:rsidRPr="00AF396F">
        <w:rPr>
          <w:rFonts w:ascii="Times New Roman" w:hAnsi="Times New Roman" w:cs="Times New Roman"/>
        </w:rPr>
        <w:t xml:space="preserve"> </w:t>
      </w:r>
      <w:r w:rsidR="005A4611" w:rsidRPr="00AF396F">
        <w:rPr>
          <w:rFonts w:ascii="Times New Roman" w:hAnsi="Times New Roman" w:cs="Times New Roman"/>
        </w:rPr>
        <w:t>4</w:t>
      </w:r>
      <w:r w:rsidR="00782357" w:rsidRPr="00AF396F">
        <w:rPr>
          <w:rFonts w:ascii="Times New Roman" w:hAnsi="Times New Roman" w:cs="Times New Roman"/>
        </w:rPr>
        <w:t>A). The majority of the polySia remained associated with the beads, with very little in the flow-through and none in the wash</w:t>
      </w:r>
      <w:r w:rsidR="00927C3A" w:rsidRPr="00AF396F">
        <w:rPr>
          <w:rFonts w:ascii="Times New Roman" w:hAnsi="Times New Roman" w:cs="Times New Roman"/>
        </w:rPr>
        <w:t>, indicating that the association between polySia and EndoN</w:t>
      </w:r>
      <w:r w:rsidR="00927C3A" w:rsidRPr="00AF396F">
        <w:rPr>
          <w:rFonts w:ascii="Times New Roman" w:hAnsi="Times New Roman" w:cs="Times New Roman"/>
          <w:vertAlign w:val="subscript"/>
        </w:rPr>
        <w:t>DM</w:t>
      </w:r>
      <w:r w:rsidR="00927C3A" w:rsidRPr="00AF396F">
        <w:rPr>
          <w:rFonts w:ascii="Times New Roman" w:hAnsi="Times New Roman" w:cs="Times New Roman"/>
        </w:rPr>
        <w:t xml:space="preserve"> is stable to </w:t>
      </w:r>
      <w:r w:rsidR="00BB72DB" w:rsidRPr="00AF396F">
        <w:rPr>
          <w:rFonts w:ascii="Times New Roman" w:hAnsi="Times New Roman" w:cs="Times New Roman"/>
        </w:rPr>
        <w:t>harsh</w:t>
      </w:r>
      <w:r w:rsidR="00927C3A" w:rsidRPr="00AF396F">
        <w:rPr>
          <w:rFonts w:ascii="Times New Roman" w:hAnsi="Times New Roman" w:cs="Times New Roman"/>
        </w:rPr>
        <w:t xml:space="preserve"> washing conditions</w:t>
      </w:r>
      <w:r w:rsidR="00782357" w:rsidRPr="00AF396F">
        <w:rPr>
          <w:rFonts w:ascii="Times New Roman" w:hAnsi="Times New Roman" w:cs="Times New Roman"/>
        </w:rPr>
        <w:t xml:space="preserve">. Similarly, only high molecular weight NCAM (i.e. polysialylated) remained associated with the beads, while the lower </w:t>
      </w:r>
      <w:r w:rsidR="00A666A1" w:rsidRPr="00AF396F">
        <w:rPr>
          <w:rFonts w:ascii="Times New Roman" w:hAnsi="Times New Roman" w:cs="Times New Roman"/>
        </w:rPr>
        <w:t xml:space="preserve">(non-polysialylated) </w:t>
      </w:r>
      <w:r w:rsidR="00782357" w:rsidRPr="00AF396F">
        <w:rPr>
          <w:rFonts w:ascii="Times New Roman" w:hAnsi="Times New Roman" w:cs="Times New Roman"/>
        </w:rPr>
        <w:t xml:space="preserve">band </w:t>
      </w:r>
      <w:r w:rsidR="00BF465F" w:rsidRPr="00AF396F">
        <w:rPr>
          <w:rFonts w:ascii="Times New Roman" w:hAnsi="Times New Roman" w:cs="Times New Roman"/>
        </w:rPr>
        <w:t>was lost in</w:t>
      </w:r>
      <w:r w:rsidR="00782357" w:rsidRPr="00AF396F">
        <w:rPr>
          <w:rFonts w:ascii="Times New Roman" w:hAnsi="Times New Roman" w:cs="Times New Roman"/>
        </w:rPr>
        <w:t xml:space="preserve"> the flow-through, indicating that the association of protein with immobilized EndoN</w:t>
      </w:r>
      <w:r w:rsidR="00782357" w:rsidRPr="00AF396F">
        <w:rPr>
          <w:rFonts w:ascii="Times New Roman" w:hAnsi="Times New Roman" w:cs="Times New Roman"/>
          <w:vertAlign w:val="subscript"/>
        </w:rPr>
        <w:t>DM</w:t>
      </w:r>
      <w:r w:rsidR="00782357" w:rsidRPr="00AF396F">
        <w:rPr>
          <w:rFonts w:ascii="Times New Roman" w:hAnsi="Times New Roman" w:cs="Times New Roman"/>
        </w:rPr>
        <w:t xml:space="preserve"> is polySia-dependent. </w:t>
      </w:r>
      <w:r w:rsidR="00056806" w:rsidRPr="00AF396F">
        <w:rPr>
          <w:rFonts w:ascii="Times New Roman" w:hAnsi="Times New Roman" w:cs="Times New Roman"/>
        </w:rPr>
        <w:t>As a negative control</w:t>
      </w:r>
      <w:r w:rsidR="00BF465F" w:rsidRPr="00AF396F">
        <w:rPr>
          <w:rFonts w:ascii="Times New Roman" w:hAnsi="Times New Roman" w:cs="Times New Roman"/>
        </w:rPr>
        <w:t xml:space="preserve">, the NK-92 cell lysate was pretreated with EndoN before isolation. </w:t>
      </w:r>
      <w:r w:rsidR="00085CF1" w:rsidRPr="00AF396F">
        <w:rPr>
          <w:rFonts w:ascii="Times New Roman" w:hAnsi="Times New Roman" w:cs="Times New Roman"/>
        </w:rPr>
        <w:t>We observed no signal corresponding to</w:t>
      </w:r>
      <w:r w:rsidR="00BF465F" w:rsidRPr="00AF396F">
        <w:rPr>
          <w:rFonts w:ascii="Times New Roman" w:hAnsi="Times New Roman" w:cs="Times New Roman"/>
        </w:rPr>
        <w:t xml:space="preserve"> NCAM in the EndoN-treated sample bound to the beads, confirming the specificity of the interaction.</w:t>
      </w:r>
    </w:p>
    <w:p w14:paraId="1F29AC21" w14:textId="23E83918" w:rsidR="00BF465F" w:rsidRPr="00AF396F" w:rsidRDefault="00BF465F" w:rsidP="009E05AF">
      <w:pPr>
        <w:spacing w:after="0" w:line="480" w:lineRule="auto"/>
        <w:jc w:val="both"/>
        <w:rPr>
          <w:rFonts w:ascii="Times New Roman" w:hAnsi="Times New Roman" w:cs="Times New Roman"/>
        </w:rPr>
      </w:pPr>
      <w:r w:rsidRPr="00AF396F">
        <w:rPr>
          <w:rFonts w:ascii="Times New Roman" w:hAnsi="Times New Roman" w:cs="Times New Roman"/>
        </w:rPr>
        <w:tab/>
        <w:t>To determine whether immobilized EndoN</w:t>
      </w:r>
      <w:r w:rsidRPr="00AF396F">
        <w:rPr>
          <w:rFonts w:ascii="Times New Roman" w:hAnsi="Times New Roman" w:cs="Times New Roman"/>
          <w:vertAlign w:val="subscript"/>
        </w:rPr>
        <w:t>DM</w:t>
      </w:r>
      <w:r w:rsidRPr="00AF396F">
        <w:rPr>
          <w:rFonts w:ascii="Times New Roman" w:hAnsi="Times New Roman" w:cs="Times New Roman"/>
        </w:rPr>
        <w:t xml:space="preserve"> could be used to isolate polysialylated proteins for identification by mass spectrometry, we </w:t>
      </w:r>
      <w:r w:rsidR="00BB72DB" w:rsidRPr="00AF396F">
        <w:rPr>
          <w:rFonts w:ascii="Times New Roman" w:hAnsi="Times New Roman" w:cs="Times New Roman"/>
        </w:rPr>
        <w:t>incubated</w:t>
      </w:r>
      <w:r w:rsidRPr="00AF396F">
        <w:rPr>
          <w:rFonts w:ascii="Times New Roman" w:hAnsi="Times New Roman" w:cs="Times New Roman"/>
        </w:rPr>
        <w:t xml:space="preserve"> </w:t>
      </w:r>
      <w:r w:rsidR="00BB72DB" w:rsidRPr="00AF396F">
        <w:rPr>
          <w:rFonts w:ascii="Times New Roman" w:hAnsi="Times New Roman" w:cs="Times New Roman"/>
        </w:rPr>
        <w:t>immobilized EndoN</w:t>
      </w:r>
      <w:r w:rsidR="00BB72DB" w:rsidRPr="00AF396F">
        <w:rPr>
          <w:rFonts w:ascii="Times New Roman" w:hAnsi="Times New Roman" w:cs="Times New Roman"/>
          <w:vertAlign w:val="subscript"/>
        </w:rPr>
        <w:t>DM</w:t>
      </w:r>
      <w:r w:rsidRPr="00AF396F">
        <w:rPr>
          <w:rFonts w:ascii="Times New Roman" w:hAnsi="Times New Roman" w:cs="Times New Roman"/>
        </w:rPr>
        <w:t xml:space="preserve"> with NK-92 lysates</w:t>
      </w:r>
      <w:r w:rsidR="00595262" w:rsidRPr="00AF396F">
        <w:rPr>
          <w:rFonts w:ascii="Times New Roman" w:hAnsi="Times New Roman" w:cs="Times New Roman"/>
        </w:rPr>
        <w:t xml:space="preserve">. For comparison, we also </w:t>
      </w:r>
      <w:r w:rsidR="00BB72DB" w:rsidRPr="00AF396F">
        <w:rPr>
          <w:rFonts w:ascii="Times New Roman" w:hAnsi="Times New Roman" w:cs="Times New Roman"/>
        </w:rPr>
        <w:t>incubated immobilized EndoN</w:t>
      </w:r>
      <w:r w:rsidR="00BB72DB" w:rsidRPr="00AF396F">
        <w:rPr>
          <w:rFonts w:ascii="Times New Roman" w:hAnsi="Times New Roman" w:cs="Times New Roman"/>
          <w:vertAlign w:val="subscript"/>
        </w:rPr>
        <w:t>DM</w:t>
      </w:r>
      <w:r w:rsidR="00BB72DB" w:rsidRPr="00AF396F">
        <w:rPr>
          <w:rFonts w:ascii="Times New Roman" w:hAnsi="Times New Roman" w:cs="Times New Roman"/>
        </w:rPr>
        <w:t xml:space="preserve"> with NK-92 lysates</w:t>
      </w:r>
      <w:r w:rsidR="00595262" w:rsidRPr="00AF396F">
        <w:rPr>
          <w:rFonts w:ascii="Times New Roman" w:hAnsi="Times New Roman" w:cs="Times New Roman"/>
        </w:rPr>
        <w:t xml:space="preserve"> pretreated with EndoN.</w:t>
      </w:r>
      <w:r w:rsidR="009605EE" w:rsidRPr="00AF396F">
        <w:rPr>
          <w:rFonts w:ascii="Times New Roman" w:hAnsi="Times New Roman" w:cs="Times New Roman"/>
        </w:rPr>
        <w:t xml:space="preserve"> </w:t>
      </w:r>
      <w:r w:rsidR="00BB72DB" w:rsidRPr="00AF396F">
        <w:rPr>
          <w:rFonts w:ascii="Times New Roman" w:hAnsi="Times New Roman" w:cs="Times New Roman"/>
        </w:rPr>
        <w:t>Proteomic analysis of these samples yielded a</w:t>
      </w:r>
      <w:r w:rsidR="009C30FC" w:rsidRPr="00AF396F">
        <w:rPr>
          <w:rFonts w:ascii="Times New Roman" w:hAnsi="Times New Roman" w:cs="Times New Roman"/>
        </w:rPr>
        <w:t xml:space="preserve"> 10-fold enrichment of NCAM, confirming </w:t>
      </w:r>
      <w:r w:rsidR="000A2309" w:rsidRPr="00AF396F">
        <w:rPr>
          <w:rFonts w:ascii="Times New Roman" w:hAnsi="Times New Roman" w:cs="Times New Roman"/>
        </w:rPr>
        <w:t>our ability to enrich polysialylated proteins</w:t>
      </w:r>
      <w:r w:rsidR="005A4611" w:rsidRPr="00AF396F">
        <w:rPr>
          <w:rFonts w:ascii="Times New Roman" w:hAnsi="Times New Roman" w:cs="Times New Roman"/>
        </w:rPr>
        <w:t xml:space="preserve"> (Fig. 4B</w:t>
      </w:r>
      <w:r w:rsidR="00DE104B" w:rsidRPr="00AF396F">
        <w:rPr>
          <w:rFonts w:ascii="Times New Roman" w:hAnsi="Times New Roman" w:cs="Times New Roman"/>
        </w:rPr>
        <w:t xml:space="preserve">, </w:t>
      </w:r>
      <w:r w:rsidR="00A227DC" w:rsidRPr="00AF396F">
        <w:rPr>
          <w:rFonts w:ascii="Times New Roman" w:hAnsi="Times New Roman" w:cs="Times New Roman"/>
        </w:rPr>
        <w:t xml:space="preserve">Supplementary </w:t>
      </w:r>
      <w:r w:rsidR="00DE104B" w:rsidRPr="00AF396F">
        <w:rPr>
          <w:rFonts w:ascii="Times New Roman" w:hAnsi="Times New Roman" w:cs="Times New Roman"/>
        </w:rPr>
        <w:t xml:space="preserve">Table </w:t>
      </w:r>
      <w:r w:rsidR="005346DA" w:rsidRPr="00AF396F">
        <w:rPr>
          <w:rFonts w:ascii="Times New Roman" w:hAnsi="Times New Roman" w:cs="Times New Roman"/>
        </w:rPr>
        <w:t>I</w:t>
      </w:r>
      <w:r w:rsidR="005A4611" w:rsidRPr="00AF396F">
        <w:rPr>
          <w:rFonts w:ascii="Times New Roman" w:hAnsi="Times New Roman" w:cs="Times New Roman"/>
        </w:rPr>
        <w:t>)</w:t>
      </w:r>
      <w:r w:rsidR="000A2309" w:rsidRPr="00AF396F">
        <w:rPr>
          <w:rFonts w:ascii="Times New Roman" w:hAnsi="Times New Roman" w:cs="Times New Roman"/>
        </w:rPr>
        <w:t>. Additionally, we also saw enrichment of the polysialyltransferase ST8Sia4, which is known to autopolysialylate, though it was only detected in three of the four replicates. The remaining few enriched proteins consist</w:t>
      </w:r>
      <w:r w:rsidR="00300751">
        <w:rPr>
          <w:rFonts w:ascii="Times New Roman" w:hAnsi="Times New Roman" w:cs="Times New Roman"/>
        </w:rPr>
        <w:t>ed</w:t>
      </w:r>
      <w:r w:rsidR="000A2309" w:rsidRPr="00AF396F">
        <w:rPr>
          <w:rFonts w:ascii="Times New Roman" w:hAnsi="Times New Roman" w:cs="Times New Roman"/>
        </w:rPr>
        <w:t xml:space="preserve"> mainly of ribosomal proteins, which frequently contaminate polySia isolations.</w:t>
      </w:r>
    </w:p>
    <w:p w14:paraId="7564178C" w14:textId="77777777" w:rsidR="008E5C08" w:rsidRPr="00AF396F" w:rsidRDefault="008E5C08" w:rsidP="009E05AF">
      <w:pPr>
        <w:spacing w:after="0" w:line="480" w:lineRule="auto"/>
        <w:jc w:val="both"/>
        <w:rPr>
          <w:rFonts w:ascii="Times New Roman" w:hAnsi="Times New Roman" w:cs="Times New Roman"/>
        </w:rPr>
      </w:pPr>
    </w:p>
    <w:p w14:paraId="6B074B8A" w14:textId="2A8CEA60" w:rsidR="002E376D" w:rsidRPr="00AF396F" w:rsidRDefault="00816003" w:rsidP="009E05AF">
      <w:pPr>
        <w:spacing w:after="0"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7B081DBE" wp14:editId="7E23E906">
            <wp:extent cx="2809194" cy="3667125"/>
            <wp:effectExtent l="0" t="0" r="0" b="0"/>
            <wp:docPr id="1078588617"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588617" name="Picture 2"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5292" cy="3675086"/>
                    </a:xfrm>
                    <a:prstGeom prst="rect">
                      <a:avLst/>
                    </a:prstGeom>
                  </pic:spPr>
                </pic:pic>
              </a:graphicData>
            </a:graphic>
          </wp:inline>
        </w:drawing>
      </w:r>
    </w:p>
    <w:p w14:paraId="41288028" w14:textId="04DDCBDB" w:rsidR="002E376D" w:rsidRPr="00AF396F" w:rsidRDefault="002E376D" w:rsidP="002E376D">
      <w:pPr>
        <w:spacing w:after="0" w:line="480" w:lineRule="auto"/>
        <w:jc w:val="both"/>
        <w:rPr>
          <w:rFonts w:ascii="Times New Roman" w:hAnsi="Times New Roman" w:cs="Times New Roman"/>
        </w:rPr>
      </w:pPr>
      <w:r w:rsidRPr="00AF396F">
        <w:rPr>
          <w:rFonts w:ascii="Times New Roman" w:eastAsia="Times New Roman" w:hAnsi="Times New Roman" w:cs="Times New Roman"/>
        </w:rPr>
        <w:t>Figure 4.</w:t>
      </w:r>
      <w:r w:rsidRPr="00AF396F">
        <w:rPr>
          <w:rFonts w:ascii="Times New Roman" w:eastAsia="Times New Roman" w:hAnsi="Times New Roman" w:cs="Times New Roman"/>
          <w:b/>
          <w:bCs/>
        </w:rPr>
        <w:t xml:space="preserve"> </w:t>
      </w:r>
      <w:r w:rsidRPr="00AF396F">
        <w:rPr>
          <w:rFonts w:ascii="Times New Roman" w:eastAsia="Times New Roman" w:hAnsi="Times New Roman" w:cs="Times New Roman"/>
        </w:rPr>
        <w:t>Proteomic analysis of polysialylated proteins from NK-92 cells. A)</w:t>
      </w:r>
      <w:r w:rsidRPr="00AF396F">
        <w:rPr>
          <w:rFonts w:ascii="Times New Roman" w:eastAsia="Times New Roman" w:hAnsi="Times New Roman" w:cs="Times New Roman"/>
          <w:b/>
          <w:bCs/>
        </w:rPr>
        <w:t xml:space="preserve"> </w:t>
      </w:r>
      <w:r w:rsidRPr="00AF396F">
        <w:rPr>
          <w:rFonts w:ascii="Times New Roman" w:eastAsia="Times New Roman" w:hAnsi="Times New Roman" w:cs="Times New Roman"/>
        </w:rPr>
        <w:t>Immunoblot analysis of NK-92 cell lysate samples treated with</w:t>
      </w:r>
      <w:r w:rsidR="00816003">
        <w:rPr>
          <w:rFonts w:ascii="Times New Roman" w:eastAsia="Times New Roman" w:hAnsi="Times New Roman" w:cs="Times New Roman"/>
        </w:rPr>
        <w:t xml:space="preserve"> PBS or</w:t>
      </w:r>
      <w:r w:rsidRPr="00AF396F">
        <w:rPr>
          <w:rFonts w:ascii="Times New Roman" w:eastAsia="Times New Roman" w:hAnsi="Times New Roman" w:cs="Times New Roman"/>
        </w:rPr>
        <w:t xml:space="preserve"> with active EndoN before isolation on immobilized EndoN</w:t>
      </w:r>
      <w:r w:rsidRPr="00AF396F">
        <w:rPr>
          <w:rFonts w:ascii="Times New Roman" w:eastAsia="Times New Roman" w:hAnsi="Times New Roman" w:cs="Times New Roman"/>
          <w:vertAlign w:val="subscript"/>
        </w:rPr>
        <w:t xml:space="preserve">DM </w:t>
      </w:r>
      <w:r w:rsidRPr="00AF396F">
        <w:rPr>
          <w:rFonts w:ascii="Times New Roman" w:eastAsia="Times New Roman" w:hAnsi="Times New Roman" w:cs="Times New Roman"/>
        </w:rPr>
        <w:t xml:space="preserve">. </w:t>
      </w:r>
      <w:r w:rsidRPr="00AF396F">
        <w:rPr>
          <w:rFonts w:ascii="Times New Roman" w:eastAsia="Times New Roman" w:hAnsi="Times New Roman" w:cs="Times New Roman"/>
        </w:rPr>
        <w:sym w:font="Symbol" w:char="F061"/>
      </w:r>
      <w:r w:rsidRPr="00AF396F">
        <w:rPr>
          <w:rFonts w:ascii="Times New Roman" w:eastAsia="Times New Roman" w:hAnsi="Times New Roman" w:cs="Times New Roman"/>
        </w:rPr>
        <w:t>-</w:t>
      </w:r>
      <w:r w:rsidR="00300751">
        <w:rPr>
          <w:rFonts w:ascii="Times New Roman" w:eastAsia="Times New Roman" w:hAnsi="Times New Roman" w:cs="Times New Roman"/>
        </w:rPr>
        <w:t>polySia</w:t>
      </w:r>
      <w:r w:rsidRPr="00AF396F">
        <w:rPr>
          <w:rFonts w:ascii="Times New Roman" w:eastAsia="Times New Roman" w:hAnsi="Times New Roman" w:cs="Times New Roman"/>
          <w:b/>
          <w:bCs/>
        </w:rPr>
        <w:t xml:space="preserve"> </w:t>
      </w:r>
      <w:r w:rsidRPr="00AF396F">
        <w:rPr>
          <w:rFonts w:ascii="Times New Roman" w:eastAsia="Times New Roman" w:hAnsi="Times New Roman" w:cs="Times New Roman"/>
        </w:rPr>
        <w:t>and α-</w:t>
      </w:r>
      <w:r w:rsidR="00300751">
        <w:rPr>
          <w:rFonts w:ascii="Times New Roman" w:eastAsia="Times New Roman" w:hAnsi="Times New Roman" w:cs="Times New Roman"/>
        </w:rPr>
        <w:t>NCAM</w:t>
      </w:r>
      <w:r w:rsidRPr="00AF396F">
        <w:rPr>
          <w:rFonts w:ascii="Times New Roman" w:eastAsia="Times New Roman" w:hAnsi="Times New Roman" w:cs="Times New Roman"/>
          <w:b/>
          <w:bCs/>
        </w:rPr>
        <w:t xml:space="preserve"> </w:t>
      </w:r>
      <w:r w:rsidRPr="00AF396F">
        <w:rPr>
          <w:rFonts w:ascii="Times New Roman" w:eastAsia="Times New Roman" w:hAnsi="Times New Roman" w:cs="Times New Roman"/>
        </w:rPr>
        <w:t>blots show lysate (L), flowthrough (F), wash (W), and boiled beads (B). B) Volcano plot of proteins identified in samples relative to those pretreated with active EndoN. Proteins with a significant difference are labelled in red. The known polysialylated proteins NCAM1 and ST8Sia4 are highlighted</w:t>
      </w:r>
      <w:r w:rsidR="00A227DC" w:rsidRPr="00AF396F">
        <w:rPr>
          <w:rFonts w:ascii="Times New Roman" w:eastAsia="Times New Roman" w:hAnsi="Times New Roman" w:cs="Times New Roman"/>
        </w:rPr>
        <w:t xml:space="preserve"> (n=4 per group, assessed with student’s T-test)</w:t>
      </w:r>
      <w:r w:rsidRPr="00AF396F">
        <w:rPr>
          <w:rFonts w:ascii="Times New Roman" w:eastAsia="Times New Roman" w:hAnsi="Times New Roman" w:cs="Times New Roman"/>
        </w:rPr>
        <w:t>.</w:t>
      </w:r>
    </w:p>
    <w:p w14:paraId="56626CA4" w14:textId="77777777" w:rsidR="002E376D" w:rsidRPr="00AF396F" w:rsidRDefault="002E376D" w:rsidP="009E05AF">
      <w:pPr>
        <w:spacing w:after="0" w:line="480" w:lineRule="auto"/>
        <w:jc w:val="both"/>
        <w:rPr>
          <w:rFonts w:ascii="Times New Roman" w:hAnsi="Times New Roman" w:cs="Times New Roman"/>
        </w:rPr>
      </w:pPr>
    </w:p>
    <w:p w14:paraId="097DFB90" w14:textId="77777777" w:rsidR="002E376D" w:rsidRPr="00AF396F" w:rsidRDefault="002E376D" w:rsidP="009E05AF">
      <w:pPr>
        <w:spacing w:after="0" w:line="480" w:lineRule="auto"/>
        <w:jc w:val="both"/>
        <w:rPr>
          <w:rFonts w:ascii="Times New Roman" w:hAnsi="Times New Roman" w:cs="Times New Roman"/>
        </w:rPr>
      </w:pPr>
    </w:p>
    <w:p w14:paraId="349D3FFB" w14:textId="6F3FAA83" w:rsidR="00AF228A" w:rsidRPr="00AF396F" w:rsidRDefault="00AF228A" w:rsidP="009E05AF">
      <w:pPr>
        <w:spacing w:after="0" w:line="480" w:lineRule="auto"/>
        <w:jc w:val="both"/>
        <w:rPr>
          <w:rFonts w:ascii="Times New Roman" w:hAnsi="Times New Roman" w:cs="Times New Roman"/>
        </w:rPr>
      </w:pPr>
      <w:r w:rsidRPr="00AF396F">
        <w:rPr>
          <w:rFonts w:ascii="Times New Roman" w:hAnsi="Times New Roman" w:cs="Times New Roman"/>
          <w:i/>
          <w:iCs/>
        </w:rPr>
        <w:t xml:space="preserve">Identification of polysialylated </w:t>
      </w:r>
      <w:r w:rsidR="000A00F2" w:rsidRPr="00AF396F">
        <w:rPr>
          <w:rFonts w:ascii="Times New Roman" w:hAnsi="Times New Roman" w:cs="Times New Roman"/>
          <w:i/>
          <w:iCs/>
        </w:rPr>
        <w:t>NCAM and ST8Sia4</w:t>
      </w:r>
      <w:r w:rsidRPr="00AF396F">
        <w:rPr>
          <w:rFonts w:ascii="Times New Roman" w:hAnsi="Times New Roman" w:cs="Times New Roman"/>
          <w:i/>
          <w:iCs/>
        </w:rPr>
        <w:t xml:space="preserve"> in serum</w:t>
      </w:r>
    </w:p>
    <w:p w14:paraId="528CCE90" w14:textId="722EF242" w:rsidR="00AF228A" w:rsidRPr="00AF396F" w:rsidRDefault="008E5C08" w:rsidP="009E05AF">
      <w:pPr>
        <w:spacing w:after="0" w:line="480" w:lineRule="auto"/>
        <w:jc w:val="both"/>
        <w:rPr>
          <w:rFonts w:ascii="Times New Roman" w:hAnsi="Times New Roman" w:cs="Times New Roman"/>
        </w:rPr>
      </w:pPr>
      <w:r w:rsidRPr="00AF396F">
        <w:rPr>
          <w:rFonts w:ascii="Times New Roman" w:hAnsi="Times New Roman" w:cs="Times New Roman"/>
        </w:rPr>
        <w:tab/>
        <w:t>To probe whether our methodology could be useful in a more complex sample, we i</w:t>
      </w:r>
      <w:r w:rsidR="00C85F3E" w:rsidRPr="00AF396F">
        <w:rPr>
          <w:rFonts w:ascii="Times New Roman" w:hAnsi="Times New Roman" w:cs="Times New Roman"/>
        </w:rPr>
        <w:t>nvestigated whether we could isolate</w:t>
      </w:r>
      <w:r w:rsidRPr="00AF396F">
        <w:rPr>
          <w:rFonts w:ascii="Times New Roman" w:hAnsi="Times New Roman" w:cs="Times New Roman"/>
        </w:rPr>
        <w:t xml:space="preserve"> polysialylated proteins from human serum. Serum contains very high concentrations of albumin</w:t>
      </w:r>
      <w:r w:rsidR="005827DC" w:rsidRPr="00AF396F">
        <w:rPr>
          <w:rFonts w:ascii="Times New Roman" w:hAnsi="Times New Roman" w:cs="Times New Roman"/>
        </w:rPr>
        <w:t xml:space="preserve"> (40 g/L) and antibodies (up to 20 g/L)</w:t>
      </w:r>
      <w:r w:rsidR="00C85F3E" w:rsidRPr="00AF396F">
        <w:rPr>
          <w:rFonts w:ascii="Times New Roman" w:hAnsi="Times New Roman" w:cs="Times New Roman"/>
        </w:rPr>
        <w:t xml:space="preserve"> </w:t>
      </w:r>
      <w:r w:rsidR="00C85F3E"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Jazayeri&lt;/Author&gt;&lt;Year&gt;2013&lt;/Year&gt;&lt;RecNum&gt;731&lt;/RecNum&gt;&lt;DisplayText&gt;(Jazayeri&lt;style face="italic"&gt; et al&lt;/style&gt; 2013)&lt;/DisplayText&gt;&lt;record&gt;&lt;rec-number&gt;731&lt;/rec-number&gt;&lt;foreign-keys&gt;&lt;key app="EN" db-id="fs2eve9prp9xv5e2a5gvxarkv02apa2watxv" timestamp="1697096259"&gt;731&lt;/key&gt;&lt;/foreign-keys&gt;&lt;ref-type name="Journal Article"&gt;17&lt;/ref-type&gt;&lt;contributors&gt;&lt;authors&gt;&lt;author&gt;Jazayeri, Mir Hadi&lt;/author&gt;&lt;author&gt;Pourfathollah, Ali Akbar&lt;/author&gt;&lt;author&gt;Rasaee, Mohammad Javad&lt;/author&gt;&lt;author&gt;Porpak, Zahra&lt;/author&gt;&lt;author&gt;Jafari, Mohammad Ebrahim&lt;/author&gt;&lt;/authors&gt;&lt;/contributors&gt;&lt;titles&gt;&lt;title&gt;The concentration of total serum IgG and IgM in sera of healthy individuals varies at different age intervals&lt;/title&gt;&lt;secondary-title&gt;Biomedicine &amp;amp; Aging Pathology&lt;/secondary-title&gt;&lt;/titles&gt;&lt;periodical&gt;&lt;full-title&gt;Biomedicine &amp;amp; Aging Pathology&lt;/full-title&gt;&lt;/periodical&gt;&lt;pages&gt;241-245&lt;/pages&gt;&lt;volume&gt;3&lt;/volume&gt;&lt;number&gt;4&lt;/number&gt;&lt;keywords&gt;&lt;keyword&gt;Aging&lt;/keyword&gt;&lt;keyword&gt;Natural autoantibodies&lt;/keyword&gt;&lt;keyword&gt;Nephelometry&lt;/keyword&gt;&lt;keyword&gt;Immunoglobulins&lt;/keyword&gt;&lt;/keywords&gt;&lt;dates&gt;&lt;year&gt;2013&lt;/year&gt;&lt;pub-dates&gt;&lt;date&gt;2013/10/01/&lt;/date&gt;&lt;/pub-dates&gt;&lt;/dates&gt;&lt;isbn&gt;2210-5220&lt;/isbn&gt;&lt;urls&gt;&lt;related-urls&gt;&lt;url&gt;https://www.sciencedirect.com/science/article/pii/S2210522013000452&lt;/url&gt;&lt;/related-urls&gt;&lt;/urls&gt;&lt;electronic-resource-num&gt;https://doi.org/10.1016/j.biomag.2013.09.002&lt;/electronic-resource-num&gt;&lt;/record&gt;&lt;/Cite&gt;&lt;/EndNote&gt;</w:instrText>
      </w:r>
      <w:r w:rsidR="00C85F3E" w:rsidRPr="00AF396F">
        <w:rPr>
          <w:rFonts w:ascii="Times New Roman" w:hAnsi="Times New Roman" w:cs="Times New Roman"/>
        </w:rPr>
        <w:fldChar w:fldCharType="separate"/>
      </w:r>
      <w:r w:rsidR="00926D05" w:rsidRPr="00AF396F">
        <w:rPr>
          <w:rFonts w:ascii="Times New Roman" w:hAnsi="Times New Roman" w:cs="Times New Roman"/>
          <w:noProof/>
        </w:rPr>
        <w:t>(Jazayeri</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3)</w:t>
      </w:r>
      <w:r w:rsidR="00C85F3E" w:rsidRPr="00AF396F">
        <w:rPr>
          <w:rFonts w:ascii="Times New Roman" w:hAnsi="Times New Roman" w:cs="Times New Roman"/>
        </w:rPr>
        <w:fldChar w:fldCharType="end"/>
      </w:r>
      <w:r w:rsidR="005827DC" w:rsidRPr="00AF396F">
        <w:rPr>
          <w:rFonts w:ascii="Times New Roman" w:hAnsi="Times New Roman" w:cs="Times New Roman"/>
        </w:rPr>
        <w:t>, which complicate immunoprecipitation and immunoblotting analysis</w:t>
      </w:r>
      <w:r w:rsidR="00037ACD" w:rsidRPr="00AF396F">
        <w:rPr>
          <w:rFonts w:ascii="Times New Roman" w:hAnsi="Times New Roman" w:cs="Times New Roman"/>
        </w:rPr>
        <w:t>. We compared the abilit</w:t>
      </w:r>
      <w:r w:rsidR="00DF35CB" w:rsidRPr="00AF396F">
        <w:rPr>
          <w:rFonts w:ascii="Times New Roman" w:hAnsi="Times New Roman" w:cs="Times New Roman"/>
        </w:rPr>
        <w:t>ies</w:t>
      </w:r>
      <w:r w:rsidR="00037ACD" w:rsidRPr="00AF396F">
        <w:rPr>
          <w:rFonts w:ascii="Times New Roman" w:hAnsi="Times New Roman" w:cs="Times New Roman"/>
        </w:rPr>
        <w:t xml:space="preserve"> of</w:t>
      </w:r>
      <w:r w:rsidR="00DF35CB" w:rsidRPr="00AF396F">
        <w:rPr>
          <w:rFonts w:ascii="Times New Roman" w:hAnsi="Times New Roman" w:cs="Times New Roman"/>
        </w:rPr>
        <w:t xml:space="preserve"> protein G-bound mAb735 and immobilized EndoN</w:t>
      </w:r>
      <w:r w:rsidR="00DF35CB" w:rsidRPr="00AF396F">
        <w:rPr>
          <w:rFonts w:ascii="Times New Roman" w:hAnsi="Times New Roman" w:cs="Times New Roman"/>
          <w:vertAlign w:val="subscript"/>
        </w:rPr>
        <w:t>DM</w:t>
      </w:r>
      <w:r w:rsidR="00DF35CB" w:rsidRPr="00AF396F">
        <w:rPr>
          <w:rFonts w:ascii="Times New Roman" w:hAnsi="Times New Roman" w:cs="Times New Roman"/>
        </w:rPr>
        <w:softHyphen/>
        <w:t xml:space="preserve"> to isolate poly</w:t>
      </w:r>
      <w:r w:rsidR="00300751">
        <w:rPr>
          <w:rFonts w:ascii="Times New Roman" w:hAnsi="Times New Roman" w:cs="Times New Roman"/>
        </w:rPr>
        <w:t>sialylated proteins from human serum</w:t>
      </w:r>
      <w:r w:rsidR="00C85F3E" w:rsidRPr="00AF396F">
        <w:rPr>
          <w:rFonts w:ascii="Times New Roman" w:hAnsi="Times New Roman" w:cs="Times New Roman"/>
        </w:rPr>
        <w:t>.</w:t>
      </w:r>
      <w:r w:rsidR="00056806" w:rsidRPr="00AF396F">
        <w:rPr>
          <w:rFonts w:ascii="Times New Roman" w:hAnsi="Times New Roman" w:cs="Times New Roman"/>
        </w:rPr>
        <w:t xml:space="preserve"> We observed a huge </w:t>
      </w:r>
      <w:r w:rsidR="00056806" w:rsidRPr="00AF396F">
        <w:rPr>
          <w:rFonts w:ascii="Times New Roman" w:hAnsi="Times New Roman" w:cs="Times New Roman"/>
        </w:rPr>
        <w:lastRenderedPageBreak/>
        <w:t xml:space="preserve">increase in total protein immunoprecipitated from serum using </w:t>
      </w:r>
      <w:r w:rsidR="00A90FFC" w:rsidRPr="00AF396F">
        <w:rPr>
          <w:rFonts w:ascii="Times New Roman" w:hAnsi="Times New Roman" w:cs="Times New Roman"/>
        </w:rPr>
        <w:t>mAb735, as measured by SDS-PAGE (Fig. 5A)</w:t>
      </w:r>
      <w:r w:rsidR="00DF35CB" w:rsidRPr="00AF396F">
        <w:rPr>
          <w:rFonts w:ascii="Times New Roman" w:hAnsi="Times New Roman" w:cs="Times New Roman"/>
        </w:rPr>
        <w:t>.</w:t>
      </w:r>
      <w:r w:rsidR="00A90FFC" w:rsidRPr="00AF396F">
        <w:rPr>
          <w:rFonts w:ascii="Times New Roman" w:hAnsi="Times New Roman" w:cs="Times New Roman"/>
        </w:rPr>
        <w:t xml:space="preserve"> However, the same proteins were also present in samples pretreated with EndoN, suggesting that none is polysialylated. Additionally, polySia could not be detected in an α-polySia immunoblot (Fig. 5B).</w:t>
      </w:r>
      <w:r w:rsidR="00DF35CB" w:rsidRPr="00AF396F">
        <w:rPr>
          <w:rFonts w:ascii="Times New Roman" w:hAnsi="Times New Roman" w:cs="Times New Roman"/>
        </w:rPr>
        <w:t xml:space="preserve"> </w:t>
      </w:r>
      <w:r w:rsidR="00A90FFC" w:rsidRPr="00AF396F">
        <w:rPr>
          <w:rFonts w:ascii="Times New Roman" w:hAnsi="Times New Roman" w:cs="Times New Roman"/>
        </w:rPr>
        <w:t>In comparison, we observed very few enriched proteins after incubating immobilized EndoN</w:t>
      </w:r>
      <w:r w:rsidR="00A90FFC" w:rsidRPr="00AF396F">
        <w:rPr>
          <w:rFonts w:ascii="Times New Roman" w:hAnsi="Times New Roman" w:cs="Times New Roman"/>
          <w:vertAlign w:val="subscript"/>
        </w:rPr>
        <w:t>DM</w:t>
      </w:r>
      <w:r w:rsidR="00A90FFC" w:rsidRPr="00AF396F">
        <w:rPr>
          <w:rFonts w:ascii="Times New Roman" w:hAnsi="Times New Roman" w:cs="Times New Roman"/>
        </w:rPr>
        <w:t xml:space="preserve"> with serum and were able to detect polySia in an immunoblot (Fig. 5A,B). </w:t>
      </w:r>
      <w:r w:rsidR="00DF35CB" w:rsidRPr="00AF396F">
        <w:rPr>
          <w:rFonts w:ascii="Times New Roman" w:hAnsi="Times New Roman" w:cs="Times New Roman"/>
        </w:rPr>
        <w:t xml:space="preserve">These results encouraged us to </w:t>
      </w:r>
      <w:r w:rsidR="009E685C" w:rsidRPr="00AF396F">
        <w:rPr>
          <w:rFonts w:ascii="Times New Roman" w:hAnsi="Times New Roman" w:cs="Times New Roman"/>
        </w:rPr>
        <w:t>use the immobilized EndoN</w:t>
      </w:r>
      <w:r w:rsidR="009E685C" w:rsidRPr="00AF396F">
        <w:rPr>
          <w:rFonts w:ascii="Times New Roman" w:hAnsi="Times New Roman" w:cs="Times New Roman"/>
          <w:vertAlign w:val="subscript"/>
        </w:rPr>
        <w:t>DM</w:t>
      </w:r>
      <w:r w:rsidR="009E685C" w:rsidRPr="00AF396F">
        <w:rPr>
          <w:rFonts w:ascii="Times New Roman" w:hAnsi="Times New Roman" w:cs="Times New Roman"/>
        </w:rPr>
        <w:t xml:space="preserve"> to look for possible polysialylated proteins in human serum</w:t>
      </w:r>
      <w:r w:rsidR="00DF35CB" w:rsidRPr="00AF396F">
        <w:rPr>
          <w:rFonts w:ascii="Times New Roman" w:hAnsi="Times New Roman" w:cs="Times New Roman"/>
        </w:rPr>
        <w:t xml:space="preserve">. In this </w:t>
      </w:r>
      <w:r w:rsidR="00A90FFC" w:rsidRPr="00AF396F">
        <w:rPr>
          <w:rFonts w:ascii="Times New Roman" w:hAnsi="Times New Roman" w:cs="Times New Roman"/>
        </w:rPr>
        <w:t xml:space="preserve">proteomic </w:t>
      </w:r>
      <w:r w:rsidR="00DF35CB" w:rsidRPr="00AF396F">
        <w:rPr>
          <w:rFonts w:ascii="Times New Roman" w:hAnsi="Times New Roman" w:cs="Times New Roman"/>
        </w:rPr>
        <w:t xml:space="preserve">analysis, we observed </w:t>
      </w:r>
      <w:r w:rsidR="009E685C" w:rsidRPr="00AF396F">
        <w:rPr>
          <w:rFonts w:ascii="Times New Roman" w:hAnsi="Times New Roman" w:cs="Times New Roman"/>
        </w:rPr>
        <w:t>not only</w:t>
      </w:r>
      <w:r w:rsidR="00DF35CB" w:rsidRPr="00AF396F">
        <w:rPr>
          <w:rFonts w:ascii="Times New Roman" w:hAnsi="Times New Roman" w:cs="Times New Roman"/>
        </w:rPr>
        <w:t xml:space="preserve"> NCAM </w:t>
      </w:r>
      <w:r w:rsidR="009E685C" w:rsidRPr="00AF396F">
        <w:rPr>
          <w:rFonts w:ascii="Times New Roman" w:hAnsi="Times New Roman" w:cs="Times New Roman"/>
        </w:rPr>
        <w:t>as expected</w:t>
      </w:r>
      <w:r w:rsidR="008163C1">
        <w:rPr>
          <w:rFonts w:ascii="Times New Roman" w:hAnsi="Times New Roman" w:cs="Times New Roman"/>
        </w:rPr>
        <w:t xml:space="preserve"> </w:t>
      </w:r>
      <w:r w:rsidR="008163C1">
        <w:rPr>
          <w:rFonts w:ascii="Times New Roman" w:hAnsi="Times New Roman" w:cs="Times New Roman"/>
        </w:rPr>
        <w:fldChar w:fldCharType="begin"/>
      </w:r>
      <w:r w:rsidR="008163C1">
        <w:rPr>
          <w:rFonts w:ascii="Times New Roman" w:hAnsi="Times New Roman" w:cs="Times New Roman"/>
        </w:rPr>
        <w:instrText xml:space="preserve"> ADDIN EN.CITE &lt;EndNote&gt;&lt;Cite&gt;&lt;Author&gt;Tajik&lt;/Author&gt;&lt;Year&gt;2020&lt;/Year&gt;&lt;RecNum&gt;377&lt;/RecNum&gt;&lt;DisplayText&gt;(Tajik&lt;style face="italic"&gt; et al&lt;/style&gt; 2020)&lt;/DisplayText&gt;&lt;record&gt;&lt;rec-number&gt;377&lt;/rec-number&gt;&lt;foreign-keys&gt;&lt;key app="EN" db-id="fs2eve9prp9xv5e2a5gvxarkv02apa2watxv" timestamp="1587781784"&gt;377&lt;/key&gt;&lt;/foreign-keys&gt;&lt;ref-type name="Journal Article"&gt;17&lt;/ref-type&gt;&lt;contributors&gt;&lt;authors&gt;&lt;author&gt;Tajik, A.&lt;/author&gt;&lt;author&gt;Phillips, K. L.&lt;/author&gt;&lt;author&gt;Nitz, M.&lt;/author&gt;&lt;author&gt;Willis, L. M.&lt;/author&gt;&lt;/authors&gt;&lt;/contributors&gt;&lt;auth-address&gt;Department of Chemistry, University of Toronto, Toronto, ON, M5S3H4.&amp;#xD;Department of Biological Sciences, University of Alberta, Edmonton, AB, T6G2T2.&amp;#xD;Department of Chemistry, University of Toronto, Toronto, ON, M5S3H4; Department of Biological Sciences, University of Alberta, Edmonton, AB, T6G2T2; Department of Medical Microbiology and Immunology, University of Alberta, Edmonton, AB, T6G2T2; Women and Children&amp;apos;s Health Research Institute, Edmonton, AB, T6G2T2. Electronic address: lisa.willis@ualberta.ca.&lt;/auth-address&gt;&lt;titles&gt;&lt;title&gt;A new ELISA assay demonstrates sex differences in the concentration of serum polysialic acid&lt;/title&gt;&lt;secondary-title&gt;Anal Biochem&lt;/secondary-title&gt;&lt;/titles&gt;&lt;periodical&gt;&lt;full-title&gt;Anal Biochem&lt;/full-title&gt;&lt;/periodical&gt;&lt;pages&gt;113743&lt;/pages&gt;&lt;edition&gt;2020/04/24&lt;/edition&gt;&lt;keywords&gt;&lt;keyword&gt;Cd56&lt;/keyword&gt;&lt;keyword&gt;Elisa&lt;/keyword&gt;&lt;keyword&gt;endosialidase&lt;/keyword&gt;&lt;keyword&gt;polysialic acid&lt;/keyword&gt;&lt;keyword&gt;serum&lt;/keyword&gt;&lt;keyword&gt;sex differences&lt;/keyword&gt;&lt;/keywords&gt;&lt;dates&gt;&lt;year&gt;2020&lt;/year&gt;&lt;pub-dates&gt;&lt;date&gt;Apr 21&lt;/date&gt;&lt;/pub-dates&gt;&lt;/dates&gt;&lt;isbn&gt;0003-2697&lt;/isbn&gt;&lt;accession-num&gt;32325083&lt;/accession-num&gt;&lt;urls&gt;&lt;/urls&gt;&lt;electronic-resource-num&gt;10.1016/j.ab.2020.113743&lt;/electronic-resource-num&gt;&lt;remote-database-provider&gt;NLM&lt;/remote-database-provider&gt;&lt;language&gt;eng&lt;/language&gt;&lt;/record&gt;&lt;/Cite&gt;&lt;/EndNote&gt;</w:instrText>
      </w:r>
      <w:r w:rsidR="008163C1">
        <w:rPr>
          <w:rFonts w:ascii="Times New Roman" w:hAnsi="Times New Roman" w:cs="Times New Roman"/>
        </w:rPr>
        <w:fldChar w:fldCharType="separate"/>
      </w:r>
      <w:r w:rsidR="008163C1">
        <w:rPr>
          <w:rFonts w:ascii="Times New Roman" w:hAnsi="Times New Roman" w:cs="Times New Roman"/>
          <w:noProof/>
        </w:rPr>
        <w:t>(Tajik</w:t>
      </w:r>
      <w:r w:rsidR="008163C1" w:rsidRPr="008163C1">
        <w:rPr>
          <w:rFonts w:ascii="Times New Roman" w:hAnsi="Times New Roman" w:cs="Times New Roman"/>
          <w:i/>
          <w:noProof/>
        </w:rPr>
        <w:t xml:space="preserve"> et al</w:t>
      </w:r>
      <w:r w:rsidR="008163C1">
        <w:rPr>
          <w:rFonts w:ascii="Times New Roman" w:hAnsi="Times New Roman" w:cs="Times New Roman"/>
          <w:noProof/>
        </w:rPr>
        <w:t xml:space="preserve"> 2020)</w:t>
      </w:r>
      <w:r w:rsidR="008163C1">
        <w:rPr>
          <w:rFonts w:ascii="Times New Roman" w:hAnsi="Times New Roman" w:cs="Times New Roman"/>
        </w:rPr>
        <w:fldChar w:fldCharType="end"/>
      </w:r>
      <w:r w:rsidR="009E685C" w:rsidRPr="00AF396F">
        <w:rPr>
          <w:rFonts w:ascii="Times New Roman" w:hAnsi="Times New Roman" w:cs="Times New Roman"/>
        </w:rPr>
        <w:t>, but also</w:t>
      </w:r>
      <w:r w:rsidR="00DF35CB" w:rsidRPr="00AF396F">
        <w:rPr>
          <w:rFonts w:ascii="Times New Roman" w:hAnsi="Times New Roman" w:cs="Times New Roman"/>
        </w:rPr>
        <w:t xml:space="preserve"> ST8Sia4</w:t>
      </w:r>
      <w:r w:rsidR="009E685C" w:rsidRPr="00AF396F">
        <w:rPr>
          <w:rFonts w:ascii="Times New Roman" w:hAnsi="Times New Roman" w:cs="Times New Roman"/>
        </w:rPr>
        <w:t xml:space="preserve"> (Fig </w:t>
      </w:r>
      <w:r w:rsidR="002E376D" w:rsidRPr="00AF396F">
        <w:rPr>
          <w:rFonts w:ascii="Times New Roman" w:hAnsi="Times New Roman" w:cs="Times New Roman"/>
        </w:rPr>
        <w:t>5</w:t>
      </w:r>
      <w:r w:rsidR="00A90FFC" w:rsidRPr="00AF396F">
        <w:rPr>
          <w:rFonts w:ascii="Times New Roman" w:hAnsi="Times New Roman" w:cs="Times New Roman"/>
        </w:rPr>
        <w:t>C</w:t>
      </w:r>
      <w:r w:rsidR="00A227DC" w:rsidRPr="00AF396F">
        <w:rPr>
          <w:rFonts w:ascii="Times New Roman" w:hAnsi="Times New Roman" w:cs="Times New Roman"/>
        </w:rPr>
        <w:t>, Supplementary Table II</w:t>
      </w:r>
      <w:r w:rsidR="009E685C" w:rsidRPr="00AF396F">
        <w:rPr>
          <w:rFonts w:ascii="Times New Roman" w:hAnsi="Times New Roman" w:cs="Times New Roman"/>
        </w:rPr>
        <w:t>)</w:t>
      </w:r>
      <w:r w:rsidR="00DF35CB" w:rsidRPr="00AF396F">
        <w:rPr>
          <w:rFonts w:ascii="Times New Roman" w:hAnsi="Times New Roman" w:cs="Times New Roman"/>
        </w:rPr>
        <w:t xml:space="preserve">. </w:t>
      </w:r>
      <w:r w:rsidR="00F82B14" w:rsidRPr="00AF396F">
        <w:rPr>
          <w:rFonts w:ascii="Times New Roman" w:hAnsi="Times New Roman" w:cs="Times New Roman"/>
        </w:rPr>
        <w:t xml:space="preserve">ST8Sia4 has previously been detected in mass spectrometry analysis of serum </w:t>
      </w:r>
      <w:r w:rsidR="00F82B14" w:rsidRPr="00AF396F">
        <w:rPr>
          <w:rFonts w:ascii="Times New Roman" w:hAnsi="Times New Roman" w:cs="Times New Roman"/>
        </w:rPr>
        <w:fldChar w:fldCharType="begin"/>
      </w:r>
      <w:r w:rsidR="00926D05" w:rsidRPr="00AF396F">
        <w:rPr>
          <w:rFonts w:ascii="Times New Roman" w:hAnsi="Times New Roman" w:cs="Times New Roman"/>
        </w:rPr>
        <w:instrText xml:space="preserve"> ADDIN EN.CITE &lt;EndNote&gt;&lt;Cite&gt;&lt;Author&gt;Dey&lt;/Author&gt;&lt;Year&gt;2019&lt;/Year&gt;&lt;RecNum&gt;326&lt;/RecNum&gt;&lt;DisplayText&gt;(Dey&lt;style face="italic"&gt; et al&lt;/style&gt; 2019)&lt;/DisplayText&gt;&lt;record&gt;&lt;rec-number&gt;326&lt;/rec-number&gt;&lt;foreign-keys&gt;&lt;key app="EN" db-id="fs2eve9prp9xv5e2a5gvxarkv02apa2watxv" timestamp="1579044485"&gt;326&lt;/key&gt;&lt;/foreign-keys&gt;&lt;ref-type name="Journal Article"&gt;17&lt;/ref-type&gt;&lt;contributors&gt;&lt;authors&gt;&lt;author&gt;Dey, Kaushik Kumar&lt;/author&gt;&lt;author&gt;Wang, Hong&lt;/author&gt;&lt;author&gt;Niu, Mingming&lt;/author&gt;&lt;author&gt;Bai, Bing&lt;/author&gt;&lt;author&gt;Wang, Xusheng&lt;/author&gt;&lt;author&gt;Li, Yuxin&lt;/author&gt;&lt;author&gt;Cho, Ji-Hoon&lt;/author&gt;&lt;author&gt;Tan, Haiyan&lt;/author&gt;&lt;author&gt;Mishra, Ashutosh&lt;/author&gt;&lt;author&gt;High, Anthony A.&lt;/author&gt;&lt;author&gt;Chen, Ping-Chung&lt;/author&gt;&lt;author&gt;Wu, Zhiping&lt;/author&gt;&lt;author&gt;Beach, Thomas G.&lt;/author&gt;&lt;author&gt;Peng, Junmin&lt;/author&gt;&lt;/authors&gt;&lt;/contributors&gt;&lt;titles&gt;&lt;title&gt;Deep undepleted human serum proteome profiling toward biomarker discovery for Alzheimer’s disease&lt;/title&gt;&lt;secondary-title&gt;Clinical Proteomics&lt;/secondary-title&gt;&lt;/titles&gt;&lt;periodical&gt;&lt;full-title&gt;Clinical Proteomics&lt;/full-title&gt;&lt;/periodical&gt;&lt;pages&gt;16&lt;/pages&gt;&lt;volume&gt;16&lt;/volume&gt;&lt;number&gt;1&lt;/number&gt;&lt;dates&gt;&lt;year&gt;2019&lt;/year&gt;&lt;pub-dates&gt;&lt;date&gt;2019/04/17&lt;/date&gt;&lt;/pub-dates&gt;&lt;/dates&gt;&lt;isbn&gt;1559-0275&lt;/isbn&gt;&lt;urls&gt;&lt;related-urls&gt;&lt;url&gt;https://doi.org/10.1186/s12014-019-9237-1&lt;/url&gt;&lt;/related-urls&gt;&lt;/urls&gt;&lt;electronic-resource-num&gt;10.1186/s12014-019-9237-1&lt;/electronic-resource-num&gt;&lt;/record&gt;&lt;/Cite&gt;&lt;/EndNote&gt;</w:instrText>
      </w:r>
      <w:r w:rsidR="00F82B14" w:rsidRPr="00AF396F">
        <w:rPr>
          <w:rFonts w:ascii="Times New Roman" w:hAnsi="Times New Roman" w:cs="Times New Roman"/>
        </w:rPr>
        <w:fldChar w:fldCharType="separate"/>
      </w:r>
      <w:r w:rsidR="00926D05" w:rsidRPr="00AF396F">
        <w:rPr>
          <w:rFonts w:ascii="Times New Roman" w:hAnsi="Times New Roman" w:cs="Times New Roman"/>
          <w:noProof/>
        </w:rPr>
        <w:t>(Dey</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2019)</w:t>
      </w:r>
      <w:r w:rsidR="00F82B14" w:rsidRPr="00AF396F">
        <w:rPr>
          <w:rFonts w:ascii="Times New Roman" w:hAnsi="Times New Roman" w:cs="Times New Roman"/>
        </w:rPr>
        <w:fldChar w:fldCharType="end"/>
      </w:r>
      <w:r w:rsidR="00F82B14" w:rsidRPr="00AF396F">
        <w:rPr>
          <w:rFonts w:ascii="Times New Roman" w:hAnsi="Times New Roman" w:cs="Times New Roman"/>
        </w:rPr>
        <w:t xml:space="preserve"> and given it autopolysialylates, it is not surprising </w:t>
      </w:r>
      <w:r w:rsidR="00447CAD">
        <w:rPr>
          <w:rFonts w:ascii="Times New Roman" w:hAnsi="Times New Roman" w:cs="Times New Roman"/>
        </w:rPr>
        <w:t>it was observed in out</w:t>
      </w:r>
      <w:r w:rsidR="00F82B14" w:rsidRPr="00AF396F">
        <w:rPr>
          <w:rFonts w:ascii="Times New Roman" w:hAnsi="Times New Roman" w:cs="Times New Roman"/>
        </w:rPr>
        <w:t xml:space="preserve"> analysis.</w:t>
      </w:r>
    </w:p>
    <w:p w14:paraId="02426B0D" w14:textId="37E594D0" w:rsidR="00A14B73" w:rsidRDefault="00A14B73" w:rsidP="009E05AF">
      <w:pPr>
        <w:spacing w:after="0" w:line="480" w:lineRule="auto"/>
        <w:jc w:val="both"/>
        <w:rPr>
          <w:rFonts w:ascii="Times New Roman" w:hAnsi="Times New Roman" w:cs="Times New Roman"/>
          <w:noProof/>
        </w:rPr>
      </w:pPr>
    </w:p>
    <w:p w14:paraId="4F2C93CC" w14:textId="4E7CA6B6" w:rsidR="00CB2E2A" w:rsidRPr="00AF396F" w:rsidRDefault="00CB2E2A" w:rsidP="009E05AF">
      <w:pPr>
        <w:spacing w:after="0" w:line="480" w:lineRule="auto"/>
        <w:jc w:val="both"/>
        <w:rPr>
          <w:rFonts w:ascii="Times New Roman" w:hAnsi="Times New Roman" w:cs="Times New Roman"/>
        </w:rPr>
      </w:pPr>
      <w:r>
        <w:rPr>
          <w:rFonts w:ascii="Times New Roman" w:hAnsi="Times New Roman" w:cs="Times New Roman"/>
          <w:noProof/>
        </w:rPr>
        <w:drawing>
          <wp:inline distT="0" distB="0" distL="0" distR="0" wp14:anchorId="1F14826A" wp14:editId="2725DA10">
            <wp:extent cx="5943600" cy="3479800"/>
            <wp:effectExtent l="0" t="0" r="0" b="6350"/>
            <wp:docPr id="1979808531" name="Picture 1" descr="A close-up of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08531" name="Picture 1" descr="A close-up of a white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79800"/>
                    </a:xfrm>
                    <a:prstGeom prst="rect">
                      <a:avLst/>
                    </a:prstGeom>
                  </pic:spPr>
                </pic:pic>
              </a:graphicData>
            </a:graphic>
          </wp:inline>
        </w:drawing>
      </w:r>
    </w:p>
    <w:p w14:paraId="1C92C077" w14:textId="729C2A82" w:rsidR="002E376D" w:rsidRPr="00AF396F" w:rsidRDefault="002E376D" w:rsidP="002E376D">
      <w:pPr>
        <w:spacing w:after="0" w:line="480" w:lineRule="auto"/>
        <w:jc w:val="both"/>
        <w:rPr>
          <w:rFonts w:ascii="Times New Roman" w:hAnsi="Times New Roman" w:cs="Times New Roman"/>
        </w:rPr>
      </w:pPr>
      <w:r w:rsidRPr="00AF396F">
        <w:rPr>
          <w:rFonts w:ascii="Times New Roman" w:eastAsia="Times New Roman" w:hAnsi="Times New Roman" w:cs="Times New Roman"/>
        </w:rPr>
        <w:t>Figure 5.</w:t>
      </w:r>
      <w:r w:rsidRPr="00AF396F">
        <w:rPr>
          <w:rFonts w:ascii="Times New Roman" w:eastAsia="Times New Roman" w:hAnsi="Times New Roman" w:cs="Times New Roman"/>
          <w:b/>
          <w:bCs/>
        </w:rPr>
        <w:t xml:space="preserve"> </w:t>
      </w:r>
      <w:r w:rsidR="00A90FFC" w:rsidRPr="00AF396F">
        <w:rPr>
          <w:rFonts w:ascii="Times New Roman" w:eastAsia="Times New Roman" w:hAnsi="Times New Roman" w:cs="Times New Roman"/>
        </w:rPr>
        <w:t>A</w:t>
      </w:r>
      <w:r w:rsidRPr="00AF396F">
        <w:rPr>
          <w:rFonts w:ascii="Times New Roman" w:eastAsia="Times New Roman" w:hAnsi="Times New Roman" w:cs="Times New Roman"/>
        </w:rPr>
        <w:t xml:space="preserve">nalysis of polysialylated proteins from </w:t>
      </w:r>
      <w:r w:rsidR="00452806" w:rsidRPr="00AF396F">
        <w:rPr>
          <w:rFonts w:ascii="Times New Roman" w:eastAsia="Times New Roman" w:hAnsi="Times New Roman" w:cs="Times New Roman"/>
        </w:rPr>
        <w:t>human serum</w:t>
      </w:r>
      <w:r w:rsidRPr="00AF396F">
        <w:rPr>
          <w:rFonts w:ascii="Times New Roman" w:eastAsia="Times New Roman" w:hAnsi="Times New Roman" w:cs="Times New Roman"/>
        </w:rPr>
        <w:t>. A)</w:t>
      </w:r>
      <w:r w:rsidR="00A90FFC" w:rsidRPr="00AF396F">
        <w:rPr>
          <w:rFonts w:ascii="Times New Roman" w:eastAsia="Times New Roman" w:hAnsi="Times New Roman" w:cs="Times New Roman"/>
        </w:rPr>
        <w:t xml:space="preserve"> SDS-PAGE and α-polySia immunoblot of immunoprecipitation using mAb 735 and pull-down using immobilized EndoN</w:t>
      </w:r>
      <w:r w:rsidR="00A90FFC" w:rsidRPr="00AF396F">
        <w:rPr>
          <w:rFonts w:ascii="Times New Roman" w:eastAsia="Times New Roman" w:hAnsi="Times New Roman" w:cs="Times New Roman"/>
          <w:vertAlign w:val="subscript"/>
        </w:rPr>
        <w:t>DM</w:t>
      </w:r>
      <w:r w:rsidR="00A90FFC" w:rsidRPr="00AF396F">
        <w:rPr>
          <w:rFonts w:ascii="Times New Roman" w:eastAsia="Times New Roman" w:hAnsi="Times New Roman" w:cs="Times New Roman"/>
        </w:rPr>
        <w:t>. Negative controls include no added serum (</w:t>
      </w:r>
      <w:r w:rsidR="00191586">
        <w:rPr>
          <w:rFonts w:ascii="Times New Roman" w:eastAsia="Times New Roman" w:hAnsi="Times New Roman" w:cs="Times New Roman"/>
        </w:rPr>
        <w:t>NS</w:t>
      </w:r>
      <w:r w:rsidR="00A90FFC" w:rsidRPr="00AF396F">
        <w:rPr>
          <w:rFonts w:ascii="Times New Roman" w:eastAsia="Times New Roman" w:hAnsi="Times New Roman" w:cs="Times New Roman"/>
        </w:rPr>
        <w:t>) and pretreatment of the samples with EndoN (+).</w:t>
      </w:r>
      <w:r w:rsidRPr="00AF396F">
        <w:rPr>
          <w:rFonts w:ascii="Times New Roman" w:eastAsia="Times New Roman" w:hAnsi="Times New Roman" w:cs="Times New Roman"/>
        </w:rPr>
        <w:t xml:space="preserve"> </w:t>
      </w:r>
      <w:r w:rsidR="00A90FFC" w:rsidRPr="00AF396F">
        <w:rPr>
          <w:rFonts w:ascii="Times New Roman" w:eastAsia="Times New Roman" w:hAnsi="Times New Roman" w:cs="Times New Roman"/>
        </w:rPr>
        <w:t>C</w:t>
      </w:r>
      <w:r w:rsidRPr="00AF396F">
        <w:rPr>
          <w:rFonts w:ascii="Times New Roman" w:eastAsia="Times New Roman" w:hAnsi="Times New Roman" w:cs="Times New Roman"/>
        </w:rPr>
        <w:t>) Volcano plot of proteins identified in samples relative to those pretreated with active EndoN</w:t>
      </w:r>
      <w:r w:rsidR="00A227DC" w:rsidRPr="00AF396F">
        <w:rPr>
          <w:rFonts w:ascii="Times New Roman" w:eastAsia="Times New Roman" w:hAnsi="Times New Roman" w:cs="Times New Roman"/>
        </w:rPr>
        <w:t xml:space="preserve"> (n=4 per group, assessed with student’s </w:t>
      </w:r>
      <w:r w:rsidR="00A227DC" w:rsidRPr="00AF396F">
        <w:rPr>
          <w:rFonts w:ascii="Times New Roman" w:eastAsia="Times New Roman" w:hAnsi="Times New Roman" w:cs="Times New Roman"/>
        </w:rPr>
        <w:lastRenderedPageBreak/>
        <w:t>T-test)</w:t>
      </w:r>
      <w:r w:rsidRPr="00AF396F">
        <w:rPr>
          <w:rFonts w:ascii="Times New Roman" w:eastAsia="Times New Roman" w:hAnsi="Times New Roman" w:cs="Times New Roman"/>
        </w:rPr>
        <w:t>. Proteins with a significant difference are labelled in red. Samples were analyzed in biological quadruplicates.</w:t>
      </w:r>
    </w:p>
    <w:p w14:paraId="41830370" w14:textId="52CFCA04" w:rsidR="00A14B73" w:rsidRPr="00AF396F" w:rsidRDefault="00A14B73" w:rsidP="009E05AF">
      <w:pPr>
        <w:spacing w:after="0" w:line="480" w:lineRule="auto"/>
        <w:jc w:val="both"/>
        <w:rPr>
          <w:rFonts w:ascii="Times New Roman" w:hAnsi="Times New Roman" w:cs="Times New Roman"/>
        </w:rPr>
      </w:pPr>
    </w:p>
    <w:p w14:paraId="359C9125" w14:textId="65CFC2CE" w:rsidR="008E74C0" w:rsidRPr="00AF396F" w:rsidRDefault="009E05AF" w:rsidP="009E05AF">
      <w:pPr>
        <w:spacing w:after="0" w:line="480" w:lineRule="auto"/>
        <w:rPr>
          <w:rFonts w:ascii="Times New Roman" w:hAnsi="Times New Roman" w:cs="Times New Roman"/>
          <w:i/>
          <w:iCs/>
        </w:rPr>
      </w:pPr>
      <w:bookmarkStart w:id="5" w:name="_Hlk149893958"/>
      <w:r w:rsidRPr="00AF396F">
        <w:rPr>
          <w:rFonts w:ascii="Times New Roman" w:hAnsi="Times New Roman" w:cs="Times New Roman"/>
          <w:i/>
          <w:iCs/>
        </w:rPr>
        <w:t>QSOX2 is a novel polysialylated protein that is secreted from MCF-7 cells</w:t>
      </w:r>
    </w:p>
    <w:bookmarkEnd w:id="5"/>
    <w:p w14:paraId="5278FAFA" w14:textId="38B16488" w:rsidR="008E74C0" w:rsidRPr="00AF396F" w:rsidRDefault="009E05AF" w:rsidP="009E05AF">
      <w:pPr>
        <w:spacing w:after="0" w:line="480" w:lineRule="auto"/>
        <w:rPr>
          <w:rFonts w:ascii="Times New Roman" w:hAnsi="Times New Roman" w:cs="Times New Roman"/>
        </w:rPr>
      </w:pPr>
      <w:r w:rsidRPr="00AF396F">
        <w:rPr>
          <w:rFonts w:ascii="Times New Roman" w:hAnsi="Times New Roman" w:cs="Times New Roman"/>
        </w:rPr>
        <w:tab/>
      </w:r>
      <w:r w:rsidR="000A00F2" w:rsidRPr="00AF396F">
        <w:rPr>
          <w:rFonts w:ascii="Times New Roman" w:hAnsi="Times New Roman" w:cs="Times New Roman"/>
        </w:rPr>
        <w:t>W</w:t>
      </w:r>
      <w:r w:rsidR="00E80AC1" w:rsidRPr="00AF396F">
        <w:rPr>
          <w:rFonts w:ascii="Times New Roman" w:hAnsi="Times New Roman" w:cs="Times New Roman"/>
        </w:rPr>
        <w:t>e next wanted to determine whether we could identify novel polysialylated protein</w:t>
      </w:r>
      <w:r w:rsidR="00C20D31" w:rsidRPr="00AF396F">
        <w:rPr>
          <w:rFonts w:ascii="Times New Roman" w:hAnsi="Times New Roman" w:cs="Times New Roman"/>
        </w:rPr>
        <w:t>s</w:t>
      </w:r>
      <w:r w:rsidR="00E80AC1" w:rsidRPr="00AF396F">
        <w:rPr>
          <w:rFonts w:ascii="Times New Roman" w:hAnsi="Times New Roman" w:cs="Times New Roman"/>
        </w:rPr>
        <w:t xml:space="preserve">. </w:t>
      </w:r>
      <w:r w:rsidRPr="00AF396F">
        <w:rPr>
          <w:rFonts w:ascii="Times New Roman" w:hAnsi="Times New Roman" w:cs="Times New Roman"/>
        </w:rPr>
        <w:t xml:space="preserve">MCF-7 cells have long been known to contain intracellular polySia that </w:t>
      </w:r>
      <w:r w:rsidR="006D4F19" w:rsidRPr="00AF396F">
        <w:rPr>
          <w:rFonts w:ascii="Times New Roman" w:hAnsi="Times New Roman" w:cs="Times New Roman"/>
        </w:rPr>
        <w:t>is not expressed</w:t>
      </w:r>
      <w:r w:rsidRPr="00AF396F">
        <w:rPr>
          <w:rFonts w:ascii="Times New Roman" w:hAnsi="Times New Roman" w:cs="Times New Roman"/>
        </w:rPr>
        <w:t xml:space="preserve"> on the cell surface </w:t>
      </w:r>
      <w:r w:rsidRPr="00AF396F">
        <w:rPr>
          <w:rFonts w:ascii="Times New Roman" w:hAnsi="Times New Roman" w:cs="Times New Roman"/>
        </w:rPr>
        <w:fldChar w:fldCharType="begin">
          <w:fldData xml:space="preserve">PEVuZE5vdGU+PENpdGU+PEF1dGhvcj5NYXJ0ZXJzdGVjazwvQXV0aG9yPjxZZWFyPjE5OTY8L1ll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NYXJ0ZXJzdGVjazwvQXV0aG9yPjxZZWFyPjE5OTY8L1ll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Pr="00AF396F">
        <w:rPr>
          <w:rFonts w:ascii="Times New Roman" w:hAnsi="Times New Roman" w:cs="Times New Roman"/>
        </w:rPr>
      </w:r>
      <w:r w:rsidRPr="00AF396F">
        <w:rPr>
          <w:rFonts w:ascii="Times New Roman" w:hAnsi="Times New Roman" w:cs="Times New Roman"/>
        </w:rPr>
        <w:fldChar w:fldCharType="separate"/>
      </w:r>
      <w:r w:rsidR="00926D05" w:rsidRPr="00AF396F">
        <w:rPr>
          <w:rFonts w:ascii="Times New Roman" w:hAnsi="Times New Roman" w:cs="Times New Roman"/>
          <w:noProof/>
        </w:rPr>
        <w:t>(Martersteck</w:t>
      </w:r>
      <w:r w:rsidR="00926D05" w:rsidRPr="00AF396F">
        <w:rPr>
          <w:rFonts w:ascii="Times New Roman" w:hAnsi="Times New Roman" w:cs="Times New Roman"/>
          <w:i/>
          <w:noProof/>
        </w:rPr>
        <w:t xml:space="preserve"> et al</w:t>
      </w:r>
      <w:r w:rsidR="00926D05" w:rsidRPr="00AF396F">
        <w:rPr>
          <w:rFonts w:ascii="Times New Roman" w:hAnsi="Times New Roman" w:cs="Times New Roman"/>
          <w:noProof/>
        </w:rPr>
        <w:t xml:space="preserve"> 1996)</w:t>
      </w:r>
      <w:r w:rsidRPr="00AF396F">
        <w:rPr>
          <w:rFonts w:ascii="Times New Roman" w:hAnsi="Times New Roman" w:cs="Times New Roman"/>
        </w:rPr>
        <w:fldChar w:fldCharType="end"/>
      </w:r>
      <w:r w:rsidR="00E80AC1" w:rsidRPr="00AF396F">
        <w:rPr>
          <w:rFonts w:ascii="Times New Roman" w:hAnsi="Times New Roman" w:cs="Times New Roman"/>
        </w:rPr>
        <w:t xml:space="preserve">. </w:t>
      </w:r>
      <w:r w:rsidR="0053576B" w:rsidRPr="00AF396F">
        <w:rPr>
          <w:rFonts w:ascii="Times New Roman" w:hAnsi="Times New Roman" w:cs="Times New Roman"/>
        </w:rPr>
        <w:t>However, t</w:t>
      </w:r>
      <w:r w:rsidR="008E74C0" w:rsidRPr="00AF396F">
        <w:rPr>
          <w:rFonts w:ascii="Times New Roman" w:hAnsi="Times New Roman" w:cs="Times New Roman"/>
        </w:rPr>
        <w:t xml:space="preserve">he identity of </w:t>
      </w:r>
      <w:r w:rsidR="0053576B" w:rsidRPr="00AF396F">
        <w:rPr>
          <w:rFonts w:ascii="Times New Roman" w:hAnsi="Times New Roman" w:cs="Times New Roman"/>
        </w:rPr>
        <w:t xml:space="preserve">these </w:t>
      </w:r>
      <w:r w:rsidR="008E74C0" w:rsidRPr="00AF396F">
        <w:rPr>
          <w:rFonts w:ascii="Times New Roman" w:hAnsi="Times New Roman" w:cs="Times New Roman"/>
        </w:rPr>
        <w:t xml:space="preserve">polysialylated proteins has not yet been reported, though </w:t>
      </w:r>
      <w:r w:rsidR="0040581B">
        <w:rPr>
          <w:rFonts w:ascii="Times New Roman" w:hAnsi="Times New Roman" w:cs="Times New Roman"/>
        </w:rPr>
        <w:t xml:space="preserve">it is known that </w:t>
      </w:r>
      <w:r w:rsidR="008E74C0" w:rsidRPr="00AF396F">
        <w:rPr>
          <w:rFonts w:ascii="Times New Roman" w:hAnsi="Times New Roman" w:cs="Times New Roman"/>
        </w:rPr>
        <w:t>NCAM</w:t>
      </w:r>
      <w:r w:rsidR="0053576B" w:rsidRPr="00AF396F">
        <w:rPr>
          <w:rFonts w:ascii="Times New Roman" w:hAnsi="Times New Roman" w:cs="Times New Roman"/>
        </w:rPr>
        <w:t xml:space="preserve"> is not one</w:t>
      </w:r>
      <w:r w:rsidR="0040581B">
        <w:rPr>
          <w:rFonts w:ascii="Times New Roman" w:hAnsi="Times New Roman" w:cs="Times New Roman"/>
        </w:rPr>
        <w:t xml:space="preserve"> </w:t>
      </w:r>
      <w:r w:rsidR="008E74C0" w:rsidRPr="00AF396F">
        <w:rPr>
          <w:rFonts w:ascii="Times New Roman" w:hAnsi="Times New Roman" w:cs="Times New Roman"/>
        </w:rPr>
        <w:t>(Fig. S</w:t>
      </w:r>
      <w:r w:rsidR="006D4F19" w:rsidRPr="00AF396F">
        <w:rPr>
          <w:rFonts w:ascii="Times New Roman" w:hAnsi="Times New Roman" w:cs="Times New Roman"/>
        </w:rPr>
        <w:t>8</w:t>
      </w:r>
      <w:r w:rsidR="008E74C0" w:rsidRPr="00AF396F">
        <w:rPr>
          <w:rFonts w:ascii="Times New Roman" w:hAnsi="Times New Roman" w:cs="Times New Roman"/>
        </w:rPr>
        <w:t>)</w:t>
      </w:r>
      <w:r w:rsidR="006D4F19" w:rsidRPr="00AF396F">
        <w:rPr>
          <w:rFonts w:ascii="Times New Roman" w:hAnsi="Times New Roman" w:cs="Times New Roman"/>
        </w:rPr>
        <w:t xml:space="preserve"> </w:t>
      </w:r>
      <w:r w:rsidR="006D4F19" w:rsidRPr="00AF396F">
        <w:rPr>
          <w:rFonts w:ascii="Times New Roman" w:hAnsi="Times New Roman" w:cs="Times New Roman"/>
        </w:rPr>
        <w:fldChar w:fldCharType="begin">
          <w:fldData xml:space="preserve">PEVuZE5vdGU+PENpdGU+PEF1dGhvcj5NYXJ0ZXJzdGVjazwvQXV0aG9yPjxZZWFyPjE5OTY8L1ll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</w:fldData>
        </w:fldChar>
      </w:r>
      <w:r w:rsidR="006D4F19" w:rsidRPr="00AF396F">
        <w:rPr>
          <w:rFonts w:ascii="Times New Roman" w:hAnsi="Times New Roman" w:cs="Times New Roman"/>
        </w:rPr>
        <w:instrText xml:space="preserve"> ADDIN EN.CITE </w:instrText>
      </w:r>
      <w:r w:rsidR="006D4F19" w:rsidRPr="00AF396F">
        <w:rPr>
          <w:rFonts w:ascii="Times New Roman" w:hAnsi="Times New Roman" w:cs="Times New Roman"/>
        </w:rPr>
        <w:fldChar w:fldCharType="begin">
          <w:fldData xml:space="preserve">PEVuZE5vdGU+PENpdGU+PEF1dGhvcj5NYXJ0ZXJzdGVjazwvQXV0aG9yPjxZZWFyPjE5OTY8L1ll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</w:fldData>
        </w:fldChar>
      </w:r>
      <w:r w:rsidR="006D4F19" w:rsidRPr="00AF396F">
        <w:rPr>
          <w:rFonts w:ascii="Times New Roman" w:hAnsi="Times New Roman" w:cs="Times New Roman"/>
        </w:rPr>
        <w:instrText xml:space="preserve"> ADDIN EN.CITE.DATA </w:instrText>
      </w:r>
      <w:r w:rsidR="006D4F19" w:rsidRPr="00AF396F">
        <w:rPr>
          <w:rFonts w:ascii="Times New Roman" w:hAnsi="Times New Roman" w:cs="Times New Roman"/>
        </w:rPr>
      </w:r>
      <w:r w:rsidR="006D4F19" w:rsidRPr="00AF396F">
        <w:rPr>
          <w:rFonts w:ascii="Times New Roman" w:hAnsi="Times New Roman" w:cs="Times New Roman"/>
        </w:rPr>
        <w:fldChar w:fldCharType="end"/>
      </w:r>
      <w:r w:rsidR="006D4F19" w:rsidRPr="00AF396F">
        <w:rPr>
          <w:rFonts w:ascii="Times New Roman" w:hAnsi="Times New Roman" w:cs="Times New Roman"/>
        </w:rPr>
      </w:r>
      <w:r w:rsidR="006D4F19" w:rsidRPr="00AF396F">
        <w:rPr>
          <w:rFonts w:ascii="Times New Roman" w:hAnsi="Times New Roman" w:cs="Times New Roman"/>
        </w:rPr>
        <w:fldChar w:fldCharType="separate"/>
      </w:r>
      <w:r w:rsidR="006D4F19" w:rsidRPr="00AF396F">
        <w:rPr>
          <w:rFonts w:ascii="Times New Roman" w:hAnsi="Times New Roman" w:cs="Times New Roman"/>
          <w:noProof/>
        </w:rPr>
        <w:t>(Martersteck and others 1996)</w:t>
      </w:r>
      <w:r w:rsidR="006D4F19" w:rsidRPr="00AF396F">
        <w:rPr>
          <w:rFonts w:ascii="Times New Roman" w:hAnsi="Times New Roman" w:cs="Times New Roman"/>
        </w:rPr>
        <w:fldChar w:fldCharType="end"/>
      </w:r>
      <w:r w:rsidR="008E74C0" w:rsidRPr="00AF396F">
        <w:rPr>
          <w:rFonts w:ascii="Times New Roman" w:hAnsi="Times New Roman" w:cs="Times New Roman"/>
        </w:rPr>
        <w:t xml:space="preserve">. We </w:t>
      </w:r>
      <w:r w:rsidR="00E80AC1" w:rsidRPr="00AF396F">
        <w:rPr>
          <w:rFonts w:ascii="Times New Roman" w:hAnsi="Times New Roman" w:cs="Times New Roman"/>
        </w:rPr>
        <w:t>isolated polysialylated proteins from MCF-7 cell lysates using immobilized EndoN</w:t>
      </w:r>
      <w:r w:rsidR="00E80AC1" w:rsidRPr="00AF396F">
        <w:rPr>
          <w:rFonts w:ascii="Times New Roman" w:hAnsi="Times New Roman" w:cs="Times New Roman"/>
          <w:vertAlign w:val="subscript"/>
        </w:rPr>
        <w:t>DM</w:t>
      </w:r>
      <w:r w:rsidR="00E80AC1" w:rsidRPr="00AF396F">
        <w:rPr>
          <w:rFonts w:ascii="Times New Roman" w:hAnsi="Times New Roman" w:cs="Times New Roman"/>
        </w:rPr>
        <w:t xml:space="preserve">, </w:t>
      </w:r>
      <w:r w:rsidR="008E74C0" w:rsidRPr="00AF396F">
        <w:rPr>
          <w:rFonts w:ascii="Times New Roman" w:hAnsi="Times New Roman" w:cs="Times New Roman"/>
        </w:rPr>
        <w:t>using EndoN-treated lysates as a negative control</w:t>
      </w:r>
      <w:r w:rsidR="00E80AC1" w:rsidRPr="00AF396F">
        <w:rPr>
          <w:rFonts w:ascii="Times New Roman" w:hAnsi="Times New Roman" w:cs="Times New Roman"/>
        </w:rPr>
        <w:t>. Proteomic analysis revealed</w:t>
      </w:r>
      <w:r w:rsidR="008E74C0" w:rsidRPr="00AF396F">
        <w:rPr>
          <w:rFonts w:ascii="Times New Roman" w:hAnsi="Times New Roman" w:cs="Times New Roman"/>
        </w:rPr>
        <w:t xml:space="preserve"> 11 </w:t>
      </w:r>
      <w:r w:rsidR="0053576B" w:rsidRPr="00AF396F">
        <w:rPr>
          <w:rFonts w:ascii="Times New Roman" w:hAnsi="Times New Roman" w:cs="Times New Roman"/>
        </w:rPr>
        <w:t xml:space="preserve">putative </w:t>
      </w:r>
      <w:r w:rsidR="008E74C0" w:rsidRPr="00AF396F">
        <w:rPr>
          <w:rFonts w:ascii="Times New Roman" w:hAnsi="Times New Roman" w:cs="Times New Roman"/>
        </w:rPr>
        <w:t xml:space="preserve">polysialylated proteins (Fig. </w:t>
      </w:r>
      <w:r w:rsidR="006D4F19" w:rsidRPr="00AF396F">
        <w:rPr>
          <w:rFonts w:ascii="Times New Roman" w:hAnsi="Times New Roman" w:cs="Times New Roman"/>
        </w:rPr>
        <w:t>6</w:t>
      </w:r>
      <w:r w:rsidR="008E74C0" w:rsidRPr="00AF396F">
        <w:rPr>
          <w:rFonts w:ascii="Times New Roman" w:hAnsi="Times New Roman" w:cs="Times New Roman"/>
        </w:rPr>
        <w:t>A</w:t>
      </w:r>
      <w:r w:rsidR="00A227DC" w:rsidRPr="00AF396F">
        <w:rPr>
          <w:rFonts w:ascii="Times New Roman" w:hAnsi="Times New Roman" w:cs="Times New Roman"/>
        </w:rPr>
        <w:t>, Supplementary Table III</w:t>
      </w:r>
      <w:r w:rsidR="008E74C0" w:rsidRPr="00AF396F">
        <w:rPr>
          <w:rFonts w:ascii="Times New Roman" w:hAnsi="Times New Roman" w:cs="Times New Roman"/>
        </w:rPr>
        <w:t>). Of the 11, only the polysialyltransferase ST8Sia4 has previously been identified as being polysialylated. Most of the remaining proteins are normally associated with the Golgi. However</w:t>
      </w:r>
      <w:r w:rsidR="0053576B" w:rsidRPr="00AF396F">
        <w:rPr>
          <w:rFonts w:ascii="Times New Roman" w:hAnsi="Times New Roman" w:cs="Times New Roman"/>
        </w:rPr>
        <w:t>, the most highly enriched protein was</w:t>
      </w:r>
      <w:r w:rsidR="008E74C0" w:rsidRPr="00AF396F">
        <w:rPr>
          <w:rFonts w:ascii="Times New Roman" w:hAnsi="Times New Roman" w:cs="Times New Roman"/>
        </w:rPr>
        <w:t xml:space="preserve"> QSOX2</w:t>
      </w:r>
      <w:r w:rsidR="0053576B" w:rsidRPr="00AF396F">
        <w:rPr>
          <w:rFonts w:ascii="Times New Roman" w:hAnsi="Times New Roman" w:cs="Times New Roman"/>
        </w:rPr>
        <w:t xml:space="preserve">, </w:t>
      </w:r>
      <w:r w:rsidR="008E74C0" w:rsidRPr="00AF396F">
        <w:rPr>
          <w:rFonts w:ascii="Times New Roman" w:hAnsi="Times New Roman" w:cs="Times New Roman"/>
        </w:rPr>
        <w:t>a member of the sulfhydryl oxidase/quiescin-6 (Q6) family of proteins that catalyze disulfide bond formation</w:t>
      </w:r>
      <w:r w:rsidR="0053576B" w:rsidRPr="00AF396F">
        <w:rPr>
          <w:rFonts w:ascii="Times New Roman" w:hAnsi="Times New Roman" w:cs="Times New Roman"/>
        </w:rPr>
        <w:t xml:space="preserve"> which was</w:t>
      </w:r>
      <w:r w:rsidR="008E74C0" w:rsidRPr="00AF396F">
        <w:rPr>
          <w:rFonts w:ascii="Times New Roman" w:hAnsi="Times New Roman" w:cs="Times New Roman"/>
        </w:rPr>
        <w:t xml:space="preserve"> recently found to be associated with poor outcomes in lung and colorectal cancer </w:t>
      </w:r>
      <w:r w:rsidR="006D4F19" w:rsidRPr="00AF396F">
        <w:rPr>
          <w:rFonts w:ascii="Times New Roman" w:hAnsi="Times New Roman" w:cs="Times New Roman"/>
        </w:rPr>
        <w:fldChar w:fldCharType="begin">
          <w:fldData xml:space="preserve">PEVuZE5vdGU+PENpdGU+PEF1dGhvcj5MaTwvQXV0aG9yPjxZZWFyPjIwMjE8L1llYXI+PFJlY051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</w:fldData>
        </w:fldChar>
      </w:r>
      <w:r w:rsidR="006D4F19" w:rsidRPr="00AF396F">
        <w:rPr>
          <w:rFonts w:ascii="Times New Roman" w:hAnsi="Times New Roman" w:cs="Times New Roman"/>
        </w:rPr>
        <w:instrText xml:space="preserve"> ADDIN EN.CITE </w:instrText>
      </w:r>
      <w:r w:rsidR="006D4F19" w:rsidRPr="00AF396F">
        <w:rPr>
          <w:rFonts w:ascii="Times New Roman" w:hAnsi="Times New Roman" w:cs="Times New Roman"/>
        </w:rPr>
        <w:fldChar w:fldCharType="begin">
          <w:fldData xml:space="preserve">PEVuZE5vdGU+PENpdGU+PEF1dGhvcj5MaTwvQXV0aG9yPjxZZWFyPjIwMjE8L1llYXI+PFJlY051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</w:fldData>
        </w:fldChar>
      </w:r>
      <w:r w:rsidR="006D4F19" w:rsidRPr="00AF396F">
        <w:rPr>
          <w:rFonts w:ascii="Times New Roman" w:hAnsi="Times New Roman" w:cs="Times New Roman"/>
        </w:rPr>
        <w:instrText xml:space="preserve"> ADDIN EN.CITE.DATA </w:instrText>
      </w:r>
      <w:r w:rsidR="006D4F19" w:rsidRPr="00AF396F">
        <w:rPr>
          <w:rFonts w:ascii="Times New Roman" w:hAnsi="Times New Roman" w:cs="Times New Roman"/>
        </w:rPr>
      </w:r>
      <w:r w:rsidR="006D4F19" w:rsidRPr="00AF396F">
        <w:rPr>
          <w:rFonts w:ascii="Times New Roman" w:hAnsi="Times New Roman" w:cs="Times New Roman"/>
        </w:rPr>
        <w:fldChar w:fldCharType="end"/>
      </w:r>
      <w:r w:rsidR="006D4F19" w:rsidRPr="00AF396F">
        <w:rPr>
          <w:rFonts w:ascii="Times New Roman" w:hAnsi="Times New Roman" w:cs="Times New Roman"/>
        </w:rPr>
      </w:r>
      <w:r w:rsidR="006D4F19" w:rsidRPr="00AF396F">
        <w:rPr>
          <w:rFonts w:ascii="Times New Roman" w:hAnsi="Times New Roman" w:cs="Times New Roman"/>
        </w:rPr>
        <w:fldChar w:fldCharType="separate"/>
      </w:r>
      <w:r w:rsidR="006D4F19" w:rsidRPr="00AF396F">
        <w:rPr>
          <w:rFonts w:ascii="Times New Roman" w:hAnsi="Times New Roman" w:cs="Times New Roman"/>
          <w:noProof/>
        </w:rPr>
        <w:t>(Jiang</w:t>
      </w:r>
      <w:r w:rsidR="006D4F19" w:rsidRPr="00AF396F">
        <w:rPr>
          <w:rFonts w:ascii="Times New Roman" w:hAnsi="Times New Roman" w:cs="Times New Roman"/>
          <w:i/>
          <w:noProof/>
        </w:rPr>
        <w:t xml:space="preserve"> et al</w:t>
      </w:r>
      <w:r w:rsidR="006D4F19" w:rsidRPr="00AF396F">
        <w:rPr>
          <w:rFonts w:ascii="Times New Roman" w:hAnsi="Times New Roman" w:cs="Times New Roman"/>
          <w:noProof/>
        </w:rPr>
        <w:t xml:space="preserve"> 2021; Li</w:t>
      </w:r>
      <w:r w:rsidR="006D4F19" w:rsidRPr="00AF396F">
        <w:rPr>
          <w:rFonts w:ascii="Times New Roman" w:hAnsi="Times New Roman" w:cs="Times New Roman"/>
          <w:i/>
          <w:noProof/>
        </w:rPr>
        <w:t xml:space="preserve"> et al</w:t>
      </w:r>
      <w:r w:rsidR="006D4F19" w:rsidRPr="00AF396F">
        <w:rPr>
          <w:rFonts w:ascii="Times New Roman" w:hAnsi="Times New Roman" w:cs="Times New Roman"/>
          <w:noProof/>
        </w:rPr>
        <w:t xml:space="preserve"> 2021)</w:t>
      </w:r>
      <w:r w:rsidR="006D4F19" w:rsidRPr="00AF396F">
        <w:rPr>
          <w:rFonts w:ascii="Times New Roman" w:hAnsi="Times New Roman" w:cs="Times New Roman"/>
        </w:rPr>
        <w:fldChar w:fldCharType="end"/>
      </w:r>
      <w:r w:rsidR="008E74C0" w:rsidRPr="00AF396F">
        <w:rPr>
          <w:rFonts w:ascii="Times New Roman" w:hAnsi="Times New Roman" w:cs="Times New Roman"/>
        </w:rPr>
        <w:t xml:space="preserve">. </w:t>
      </w:r>
    </w:p>
    <w:p w14:paraId="06412E0D" w14:textId="4CAA56DF" w:rsidR="008E74C0" w:rsidRPr="00AF396F" w:rsidRDefault="008E74C0" w:rsidP="009E05AF">
      <w:pPr>
        <w:spacing w:after="0" w:line="480" w:lineRule="auto"/>
        <w:ind w:firstLine="720"/>
        <w:rPr>
          <w:rFonts w:ascii="Times New Roman" w:hAnsi="Times New Roman" w:cs="Times New Roman"/>
        </w:rPr>
      </w:pPr>
      <w:r w:rsidRPr="00AF396F">
        <w:rPr>
          <w:rFonts w:ascii="Times New Roman" w:hAnsi="Times New Roman" w:cs="Times New Roman"/>
        </w:rPr>
        <w:t>To validate the presence of polySia on QSOX2, we analyzed MCF-7 cell lysate</w:t>
      </w:r>
      <w:r w:rsidR="00E80AC1" w:rsidRPr="00AF396F">
        <w:rPr>
          <w:rFonts w:ascii="Times New Roman" w:hAnsi="Times New Roman" w:cs="Times New Roman"/>
        </w:rPr>
        <w:t>s</w:t>
      </w:r>
      <w:r w:rsidRPr="00AF396F">
        <w:rPr>
          <w:rFonts w:ascii="Times New Roman" w:hAnsi="Times New Roman" w:cs="Times New Roman"/>
        </w:rPr>
        <w:t xml:space="preserve"> by immunoblotting (Fig. </w:t>
      </w:r>
      <w:r w:rsidR="006D4F19" w:rsidRPr="00AF396F">
        <w:rPr>
          <w:rFonts w:ascii="Times New Roman" w:hAnsi="Times New Roman" w:cs="Times New Roman"/>
        </w:rPr>
        <w:t>6</w:t>
      </w:r>
      <w:r w:rsidRPr="00AF396F">
        <w:rPr>
          <w:rFonts w:ascii="Times New Roman" w:hAnsi="Times New Roman" w:cs="Times New Roman"/>
        </w:rPr>
        <w:t xml:space="preserve">B). </w:t>
      </w:r>
      <w:r w:rsidR="00830E86" w:rsidRPr="00AF396F">
        <w:rPr>
          <w:rFonts w:ascii="Times New Roman" w:hAnsi="Times New Roman" w:cs="Times New Roman"/>
        </w:rPr>
        <w:t>We observed</w:t>
      </w:r>
      <w:r w:rsidRPr="00AF396F">
        <w:rPr>
          <w:rFonts w:ascii="Times New Roman" w:hAnsi="Times New Roman" w:cs="Times New Roman"/>
        </w:rPr>
        <w:t xml:space="preserve"> a reproducible smear slightly above two tight bands around 100 kDa. The predicted molecular weight of QSOX2 is 78 kDa so it is </w:t>
      </w:r>
      <w:r w:rsidR="0040581B">
        <w:rPr>
          <w:rFonts w:ascii="Times New Roman" w:hAnsi="Times New Roman" w:cs="Times New Roman"/>
        </w:rPr>
        <w:t>possible</w:t>
      </w:r>
      <w:r w:rsidRPr="00AF396F">
        <w:rPr>
          <w:rFonts w:ascii="Times New Roman" w:hAnsi="Times New Roman" w:cs="Times New Roman"/>
        </w:rPr>
        <w:t xml:space="preserve"> the bands at 100 kDa represent the glycosylated (but possibly non-polysialylated) form of QSOX2. Upon treatment of QSOX2 with EndoN, the higher molecular weight smear disappears and the band at 100 kDa becomes substantially brighter. To confirm that QSOX2 was indeed polysialylated, we performed reciprocal immunoprecipitation with </w:t>
      </w:r>
      <w:r w:rsidR="009C74D0" w:rsidRPr="00AF396F">
        <w:rPr>
          <w:rFonts w:ascii="Times New Roman" w:hAnsi="Times New Roman" w:cs="Times New Roman"/>
        </w:rPr>
        <w:t>α-</w:t>
      </w:r>
      <w:r w:rsidRPr="00AF396F">
        <w:rPr>
          <w:rFonts w:ascii="Times New Roman" w:hAnsi="Times New Roman" w:cs="Times New Roman"/>
        </w:rPr>
        <w:t xml:space="preserve">QSOX2 and </w:t>
      </w:r>
      <w:r w:rsidR="009C74D0" w:rsidRPr="00AF396F">
        <w:rPr>
          <w:rFonts w:ascii="Times New Roman" w:hAnsi="Times New Roman" w:cs="Times New Roman"/>
        </w:rPr>
        <w:t>α-</w:t>
      </w:r>
      <w:r w:rsidRPr="00AF396F">
        <w:rPr>
          <w:rFonts w:ascii="Times New Roman" w:hAnsi="Times New Roman" w:cs="Times New Roman"/>
        </w:rPr>
        <w:t xml:space="preserve">polySia antibodies (Fig. </w:t>
      </w:r>
      <w:r w:rsidR="009C74D0" w:rsidRPr="00AF396F">
        <w:rPr>
          <w:rFonts w:ascii="Times New Roman" w:hAnsi="Times New Roman" w:cs="Times New Roman"/>
        </w:rPr>
        <w:t>6</w:t>
      </w:r>
      <w:r w:rsidRPr="00AF396F">
        <w:rPr>
          <w:rFonts w:ascii="Times New Roman" w:hAnsi="Times New Roman" w:cs="Times New Roman"/>
        </w:rPr>
        <w:t>C). After immunoprecipitating polySia, QSOX</w:t>
      </w:r>
      <w:r w:rsidR="00E80AC1" w:rsidRPr="00AF396F">
        <w:rPr>
          <w:rFonts w:ascii="Times New Roman" w:hAnsi="Times New Roman" w:cs="Times New Roman"/>
        </w:rPr>
        <w:t>2</w:t>
      </w:r>
      <w:r w:rsidRPr="00AF396F">
        <w:rPr>
          <w:rFonts w:ascii="Times New Roman" w:hAnsi="Times New Roman" w:cs="Times New Roman"/>
        </w:rPr>
        <w:t xml:space="preserve"> appeared as a higher molecular weight smear at ~ 150 kDa, which reduced to just over 100 kDa after treatment with EndoN. Pretreating the lysates with EndoN before immunoprecipitation abrogated any QSOX2 signal, confirming the specificity of the </w:t>
      </w:r>
      <w:r w:rsidR="00E80AC1" w:rsidRPr="00AF396F">
        <w:rPr>
          <w:rFonts w:ascii="Times New Roman" w:hAnsi="Times New Roman" w:cs="Times New Roman"/>
        </w:rPr>
        <w:t>pull down</w:t>
      </w:r>
      <w:r w:rsidRPr="00AF396F">
        <w:rPr>
          <w:rFonts w:ascii="Times New Roman" w:hAnsi="Times New Roman" w:cs="Times New Roman"/>
        </w:rPr>
        <w:t xml:space="preserve">. Similarly, immunoprecipitation </w:t>
      </w:r>
      <w:r w:rsidRPr="00AF396F">
        <w:rPr>
          <w:rFonts w:ascii="Times New Roman" w:hAnsi="Times New Roman" w:cs="Times New Roman"/>
        </w:rPr>
        <w:lastRenderedPageBreak/>
        <w:t>of QSOX2 yielded an ~ 150 kDa band in polySia immunoblots, which disappeared after treatment with EndoN, providing unequivocal evidence that QSOX2 is polysialylated.</w:t>
      </w:r>
    </w:p>
    <w:p w14:paraId="0D906B6A" w14:textId="0D901AEE" w:rsidR="008E74C0" w:rsidRPr="00AF396F" w:rsidRDefault="008E74C0" w:rsidP="009E05AF">
      <w:pPr>
        <w:spacing w:after="0" w:line="480" w:lineRule="auto"/>
        <w:ind w:firstLine="720"/>
        <w:rPr>
          <w:rFonts w:ascii="Times New Roman" w:hAnsi="Times New Roman" w:cs="Times New Roman"/>
        </w:rPr>
      </w:pPr>
      <w:r w:rsidRPr="00AF396F">
        <w:rPr>
          <w:rFonts w:ascii="Times New Roman" w:hAnsi="Times New Roman" w:cs="Times New Roman"/>
        </w:rPr>
        <w:t xml:space="preserve">PolySia has been reported on both </w:t>
      </w:r>
      <w:r w:rsidRPr="00AF396F">
        <w:rPr>
          <w:rFonts w:ascii="Times New Roman" w:hAnsi="Times New Roman" w:cs="Times New Roman"/>
          <w:i/>
          <w:iCs/>
        </w:rPr>
        <w:t>N</w:t>
      </w:r>
      <w:r w:rsidRPr="00AF396F">
        <w:rPr>
          <w:rFonts w:ascii="Times New Roman" w:hAnsi="Times New Roman" w:cs="Times New Roman"/>
        </w:rPr>
        <w:t xml:space="preserve">-linked (NCAM) and </w:t>
      </w:r>
      <w:r w:rsidRPr="00AF396F">
        <w:rPr>
          <w:rFonts w:ascii="Times New Roman" w:hAnsi="Times New Roman" w:cs="Times New Roman"/>
          <w:i/>
          <w:iCs/>
        </w:rPr>
        <w:t>O</w:t>
      </w:r>
      <w:r w:rsidRPr="00AF396F">
        <w:rPr>
          <w:rFonts w:ascii="Times New Roman" w:hAnsi="Times New Roman" w:cs="Times New Roman"/>
        </w:rPr>
        <w:t xml:space="preserve">-linked (neuropilin-2) glycans. QSOX2 has </w:t>
      </w:r>
      <w:r w:rsidR="009D2547" w:rsidRPr="00AF396F">
        <w:rPr>
          <w:rFonts w:ascii="Times New Roman" w:hAnsi="Times New Roman" w:cs="Times New Roman"/>
        </w:rPr>
        <w:t>2</w:t>
      </w:r>
      <w:r w:rsidRPr="00AF396F">
        <w:rPr>
          <w:rFonts w:ascii="Times New Roman" w:hAnsi="Times New Roman" w:cs="Times New Roman"/>
        </w:rPr>
        <w:t xml:space="preserve"> </w:t>
      </w:r>
      <w:r w:rsidRPr="00AF396F">
        <w:rPr>
          <w:rFonts w:ascii="Times New Roman" w:hAnsi="Times New Roman" w:cs="Times New Roman"/>
          <w:i/>
          <w:iCs/>
        </w:rPr>
        <w:t>N</w:t>
      </w:r>
      <w:r w:rsidRPr="00AF396F">
        <w:rPr>
          <w:rFonts w:ascii="Times New Roman" w:hAnsi="Times New Roman" w:cs="Times New Roman"/>
        </w:rPr>
        <w:t>-</w:t>
      </w:r>
      <w:r w:rsidR="009D2547" w:rsidRPr="00AF396F">
        <w:rPr>
          <w:rFonts w:ascii="Times New Roman" w:hAnsi="Times New Roman" w:cs="Times New Roman"/>
        </w:rPr>
        <w:t>linked</w:t>
      </w:r>
      <w:r w:rsidRPr="00AF396F">
        <w:rPr>
          <w:rFonts w:ascii="Times New Roman" w:hAnsi="Times New Roman" w:cs="Times New Roman"/>
        </w:rPr>
        <w:t xml:space="preserve"> and </w:t>
      </w:r>
      <w:r w:rsidR="009D2547" w:rsidRPr="00AF396F">
        <w:rPr>
          <w:rFonts w:ascii="Times New Roman" w:hAnsi="Times New Roman" w:cs="Times New Roman"/>
        </w:rPr>
        <w:t xml:space="preserve">at least 17 experimentally validated </w:t>
      </w:r>
      <w:r w:rsidRPr="00AF396F">
        <w:rPr>
          <w:rFonts w:ascii="Times New Roman" w:hAnsi="Times New Roman" w:cs="Times New Roman"/>
          <w:i/>
          <w:iCs/>
        </w:rPr>
        <w:t>O</w:t>
      </w:r>
      <w:r w:rsidRPr="00AF396F">
        <w:rPr>
          <w:rFonts w:ascii="Times New Roman" w:hAnsi="Times New Roman" w:cs="Times New Roman"/>
        </w:rPr>
        <w:t>-linked glyc</w:t>
      </w:r>
      <w:r w:rsidR="009D2547" w:rsidRPr="00AF396F">
        <w:rPr>
          <w:rFonts w:ascii="Times New Roman" w:hAnsi="Times New Roman" w:cs="Times New Roman"/>
        </w:rPr>
        <w:t>osylation sites</w:t>
      </w:r>
      <w:r w:rsidRPr="00AF396F">
        <w:rPr>
          <w:rFonts w:ascii="Times New Roman" w:hAnsi="Times New Roman" w:cs="Times New Roman"/>
        </w:rPr>
        <w:t xml:space="preserve"> </w:t>
      </w:r>
      <w:r w:rsidR="009C74D0" w:rsidRPr="00AF396F">
        <w:rPr>
          <w:rFonts w:ascii="Times New Roman" w:hAnsi="Times New Roman" w:cs="Times New Roman"/>
        </w:rPr>
        <w:fldChar w:fldCharType="begin"/>
      </w:r>
      <w:r w:rsidR="009C74D0" w:rsidRPr="00AF396F">
        <w:rPr>
          <w:rFonts w:ascii="Times New Roman" w:hAnsi="Times New Roman" w:cs="Times New Roman"/>
        </w:rPr>
        <w:instrText xml:space="preserve"> ADDIN EN.CITE &lt;EndNote&gt;&lt;Cite&gt;&lt;Author&gt;Steentoft&lt;/Author&gt;&lt;Year&gt;2013&lt;/Year&gt;&lt;RecNum&gt;736&lt;/RecNum&gt;&lt;DisplayText&gt;(Steentoft&lt;style face="italic"&gt; et al&lt;/style&gt; 2013)&lt;/DisplayText&gt;&lt;record&gt;&lt;rec-number&gt;736&lt;/rec-number&gt;&lt;foreign-keys&gt;&lt;key app="EN" db-id="fs2eve9prp9xv5e2a5gvxarkv02apa2watxv" timestamp="1698681939"&gt;736&lt;/key&gt;&lt;/foreign-keys&gt;&lt;ref-type name="Journal Article"&gt;17&lt;/ref-type&gt;&lt;contributors&gt;&lt;authors&gt;&lt;author&gt;Steentoft, Catharina&lt;/author&gt;&lt;author&gt;Vakhrushev, Sergey Y&lt;/author&gt;&lt;author&gt;Joshi, Hiren J&lt;/author&gt;&lt;author&gt;Kong, Yun&lt;/author&gt;&lt;author&gt;Vester-Christensen, Malene B&lt;/author&gt;&lt;author&gt;Schjoldager, Katrine T-B G&lt;/author&gt;&lt;author&gt;Lavrsen, Kirstine&lt;/author&gt;&lt;author&gt;Dabelsteen, Sally&lt;/author&gt;&lt;author&gt;Pedersen, Nis B&lt;/author&gt;&lt;author&gt;Marcos-Silva, Lara&lt;/author&gt;&lt;author&gt;Gupta, Ramneek&lt;/author&gt;&lt;author&gt;Paul Bennett, Eric&lt;/author&gt;&lt;author&gt;Mandel, Ulla&lt;/author&gt;&lt;author&gt;Brunak, Søren&lt;/author&gt;&lt;author&gt;Wandall, Hans H&lt;/author&gt;&lt;author&gt;Levery, Steven B&lt;/author&gt;&lt;author&gt;Clausen, Henrik&lt;/author&gt;&lt;/authors&gt;&lt;/contributors&gt;&lt;titles&gt;&lt;title&gt;Precision mapping of the human O-GalNAc glycoproteome through SimpleCell technology&lt;/title&gt;&lt;secondary-title&gt;The EMBO Journal&lt;/secondary-title&gt;&lt;/titles&gt;&lt;periodical&gt;&lt;full-title&gt;The EMBO Journal&lt;/full-title&gt;&lt;/periodical&gt;&lt;pages&gt;1478-1488&lt;/pages&gt;&lt;volume&gt;32&lt;/volume&gt;&lt;number&gt;10&lt;/number&gt;&lt;dates&gt;&lt;year&gt;2013&lt;/year&gt;&lt;/dates&gt;&lt;isbn&gt;0261-4189&lt;/isbn&gt;&lt;urls&gt;&lt;related-urls&gt;&lt;url&gt;https://www.embopress.org/doi/abs/10.1038/emboj.2013.79&lt;/url&gt;&lt;/related-urls&gt;&lt;/urls&gt;&lt;electronic-resource-num&gt;https://doi.org/10.1038/emboj.2013.79&lt;/electronic-resource-num&gt;&lt;/record&gt;&lt;/Cite&gt;&lt;/EndNote&gt;</w:instrText>
      </w:r>
      <w:r w:rsidR="009C74D0" w:rsidRPr="00AF396F">
        <w:rPr>
          <w:rFonts w:ascii="Times New Roman" w:hAnsi="Times New Roman" w:cs="Times New Roman"/>
        </w:rPr>
        <w:fldChar w:fldCharType="separate"/>
      </w:r>
      <w:r w:rsidR="009C74D0" w:rsidRPr="00AF396F">
        <w:rPr>
          <w:rFonts w:ascii="Times New Roman" w:hAnsi="Times New Roman" w:cs="Times New Roman"/>
          <w:noProof/>
        </w:rPr>
        <w:t>(Steentoft</w:t>
      </w:r>
      <w:r w:rsidR="009C74D0" w:rsidRPr="00AF396F">
        <w:rPr>
          <w:rFonts w:ascii="Times New Roman" w:hAnsi="Times New Roman" w:cs="Times New Roman"/>
          <w:i/>
          <w:noProof/>
        </w:rPr>
        <w:t xml:space="preserve"> et al</w:t>
      </w:r>
      <w:r w:rsidR="009C74D0" w:rsidRPr="00AF396F">
        <w:rPr>
          <w:rFonts w:ascii="Times New Roman" w:hAnsi="Times New Roman" w:cs="Times New Roman"/>
          <w:noProof/>
        </w:rPr>
        <w:t xml:space="preserve"> 2013)</w:t>
      </w:r>
      <w:r w:rsidR="009C74D0" w:rsidRPr="00AF396F">
        <w:rPr>
          <w:rFonts w:ascii="Times New Roman" w:hAnsi="Times New Roman" w:cs="Times New Roman"/>
        </w:rPr>
        <w:fldChar w:fldCharType="end"/>
      </w:r>
      <w:r w:rsidRPr="00AF396F">
        <w:rPr>
          <w:rFonts w:ascii="Times New Roman" w:hAnsi="Times New Roman" w:cs="Times New Roman"/>
        </w:rPr>
        <w:t>. To determine w</w:t>
      </w:r>
      <w:r w:rsidR="009D2547" w:rsidRPr="00AF396F">
        <w:rPr>
          <w:rFonts w:ascii="Times New Roman" w:hAnsi="Times New Roman" w:cs="Times New Roman"/>
        </w:rPr>
        <w:t xml:space="preserve">hether </w:t>
      </w:r>
      <w:r w:rsidR="009D2547" w:rsidRPr="00AF396F">
        <w:rPr>
          <w:rFonts w:ascii="Times New Roman" w:hAnsi="Times New Roman" w:cs="Times New Roman"/>
          <w:i/>
          <w:iCs/>
        </w:rPr>
        <w:t>N</w:t>
      </w:r>
      <w:r w:rsidR="009D2547" w:rsidRPr="00AF396F">
        <w:rPr>
          <w:rFonts w:ascii="Times New Roman" w:hAnsi="Times New Roman" w:cs="Times New Roman"/>
        </w:rPr>
        <w:t xml:space="preserve">- or </w:t>
      </w:r>
      <w:r w:rsidR="009D2547" w:rsidRPr="00AF396F">
        <w:rPr>
          <w:rFonts w:ascii="Times New Roman" w:hAnsi="Times New Roman" w:cs="Times New Roman"/>
          <w:i/>
          <w:iCs/>
        </w:rPr>
        <w:t>O</w:t>
      </w:r>
      <w:r w:rsidR="009D2547" w:rsidRPr="00AF396F">
        <w:rPr>
          <w:rFonts w:ascii="Times New Roman" w:hAnsi="Times New Roman" w:cs="Times New Roman"/>
        </w:rPr>
        <w:t>-linked</w:t>
      </w:r>
      <w:r w:rsidRPr="00AF396F">
        <w:rPr>
          <w:rFonts w:ascii="Times New Roman" w:hAnsi="Times New Roman" w:cs="Times New Roman"/>
        </w:rPr>
        <w:t xml:space="preserve"> glycans are polysialylated in MCF-7 cells, we analyzed cell lysates using a </w:t>
      </w:r>
      <w:r w:rsidR="009C74D0" w:rsidRPr="00AF396F">
        <w:rPr>
          <w:rFonts w:ascii="Times New Roman" w:hAnsi="Times New Roman" w:cs="Times New Roman"/>
        </w:rPr>
        <w:t>sandwich</w:t>
      </w:r>
      <w:r w:rsidRPr="00AF396F">
        <w:rPr>
          <w:rFonts w:ascii="Times New Roman" w:hAnsi="Times New Roman" w:cs="Times New Roman"/>
        </w:rPr>
        <w:t xml:space="preserve"> ELISA, where polysialylated proteins were isolated using the polySia lectin EndoN</w:t>
      </w:r>
      <w:r w:rsidRPr="00AF396F">
        <w:rPr>
          <w:rFonts w:ascii="Times New Roman" w:hAnsi="Times New Roman" w:cs="Times New Roman"/>
          <w:vertAlign w:val="subscript"/>
        </w:rPr>
        <w:t>DM</w:t>
      </w:r>
      <w:r w:rsidRPr="00AF396F">
        <w:rPr>
          <w:rFonts w:ascii="Times New Roman" w:hAnsi="Times New Roman" w:cs="Times New Roman"/>
        </w:rPr>
        <w:t xml:space="preserve"> </w:t>
      </w:r>
      <w:r w:rsidR="009C74D0" w:rsidRPr="00AF396F">
        <w:rPr>
          <w:rFonts w:ascii="Times New Roman" w:hAnsi="Times New Roman" w:cs="Times New Roman"/>
        </w:rPr>
        <w:t xml:space="preserve">adhered to 96 well plates </w:t>
      </w:r>
      <w:r w:rsidRPr="00AF396F">
        <w:rPr>
          <w:rFonts w:ascii="Times New Roman" w:hAnsi="Times New Roman" w:cs="Times New Roman"/>
        </w:rPr>
        <w:t>and then the protein component was detected using an α-QSOX2 antibody</w:t>
      </w:r>
      <w:r w:rsidR="009C74D0" w:rsidRPr="00AF396F">
        <w:rPr>
          <w:rFonts w:ascii="Times New Roman" w:hAnsi="Times New Roman" w:cs="Times New Roman"/>
        </w:rPr>
        <w:t xml:space="preserve"> </w:t>
      </w:r>
      <w:r w:rsidR="009C74D0" w:rsidRPr="00AF396F">
        <w:rPr>
          <w:rFonts w:ascii="Times New Roman" w:hAnsi="Times New Roman" w:cs="Times New Roman"/>
        </w:rPr>
        <w:fldChar w:fldCharType="begin"/>
      </w:r>
      <w:r w:rsidR="008163C1">
        <w:rPr>
          <w:rFonts w:ascii="Times New Roman" w:hAnsi="Times New Roman" w:cs="Times New Roman"/>
        </w:rPr>
        <w:instrText xml:space="preserve"> ADDIN EN.CITE &lt;EndNote&gt;&lt;Cite&gt;&lt;Author&gt;Tajik&lt;/Author&gt;&lt;Year&gt;2020&lt;/Year&gt;&lt;RecNum&gt;377&lt;/RecNum&gt;&lt;DisplayText&gt;(Tajik and others 2020)&lt;/DisplayText&gt;&lt;record&gt;&lt;rec-number&gt;377&lt;/rec-number&gt;&lt;foreign-keys&gt;&lt;key app="EN" db-id="fs2eve9prp9xv5e2a5gvxarkv02apa2watxv" timestamp="1587781784"&gt;377&lt;/key&gt;&lt;/foreign-keys&gt;&lt;ref-type name="Journal Article"&gt;17&lt;/ref-type&gt;&lt;contributors&gt;&lt;authors&gt;&lt;author&gt;Tajik, A.&lt;/author&gt;&lt;author&gt;Phillips, K. L.&lt;/author&gt;&lt;author&gt;Nitz, M.&lt;/author&gt;&lt;author&gt;Willis, L. M.&lt;/author&gt;&lt;/authors&gt;&lt;/contributors&gt;&lt;auth-address&gt;Department of Chemistry, University of Toronto, Toronto, ON, M5S3H4.&amp;#xD;Department of Biological Sciences, University of Alberta, Edmonton, AB, T6G2T2.&amp;#xD;Department of Chemistry, University of Toronto, Toronto, ON, M5S3H4; Department of Biological Sciences, University of Alberta, Edmonton, AB, T6G2T2; Department of Medical Microbiology and Immunology, University of Alberta, Edmonton, AB, T6G2T2; Women and Children&amp;apos;s Health Research Institute, Edmonton, AB, T6G2T2. Electronic address: lisa.willis@ualberta.ca.&lt;/auth-address&gt;&lt;titles&gt;&lt;title&gt;A new ELISA assay demonstrates sex differences in the concentration of serum polysialic acid&lt;/title&gt;&lt;secondary-title&gt;Anal Biochem&lt;/secondary-title&gt;&lt;/titles&gt;&lt;periodical&gt;&lt;full-title&gt;Anal Biochem&lt;/full-title&gt;&lt;/periodical&gt;&lt;pages&gt;113743&lt;/pages&gt;&lt;edition&gt;2020/04/24&lt;/edition&gt;&lt;keywords&gt;&lt;keyword&gt;Cd56&lt;/keyword&gt;&lt;keyword&gt;Elisa&lt;/keyword&gt;&lt;keyword&gt;endosialidase&lt;/keyword&gt;&lt;keyword&gt;polysialic acid&lt;/keyword&gt;&lt;keyword&gt;serum&lt;/keyword&gt;&lt;keyword&gt;sex differences&lt;/keyword&gt;&lt;/keywords&gt;&lt;dates&gt;&lt;year&gt;2020&lt;/year&gt;&lt;pub-dates&gt;&lt;date&gt;Apr 21&lt;/date&gt;&lt;/pub-dates&gt;&lt;/dates&gt;&lt;isbn&gt;0003-2697&lt;/isbn&gt;&lt;accession-num&gt;32325083&lt;/accession-num&gt;&lt;urls&gt;&lt;/urls&gt;&lt;electronic-resource-num&gt;10.1016/j.ab.2020.113743&lt;/electronic-resource-num&gt;&lt;remote-database-provider&gt;NLM&lt;/remote-database-provider&gt;&lt;language&gt;eng&lt;/language&gt;&lt;/record&gt;&lt;/Cite&gt;&lt;/EndNote&gt;</w:instrText>
      </w:r>
      <w:r w:rsidR="009C74D0" w:rsidRPr="00AF396F">
        <w:rPr>
          <w:rFonts w:ascii="Times New Roman" w:hAnsi="Times New Roman" w:cs="Times New Roman"/>
        </w:rPr>
        <w:fldChar w:fldCharType="separate"/>
      </w:r>
      <w:r w:rsidR="008163C1">
        <w:rPr>
          <w:rFonts w:ascii="Times New Roman" w:hAnsi="Times New Roman" w:cs="Times New Roman"/>
          <w:noProof/>
        </w:rPr>
        <w:t>(Tajik and others 2020)</w:t>
      </w:r>
      <w:r w:rsidR="009C74D0" w:rsidRPr="00AF396F">
        <w:rPr>
          <w:rFonts w:ascii="Times New Roman" w:hAnsi="Times New Roman" w:cs="Times New Roman"/>
        </w:rPr>
        <w:fldChar w:fldCharType="end"/>
      </w:r>
      <w:r w:rsidRPr="00AF396F">
        <w:rPr>
          <w:rFonts w:ascii="Times New Roman" w:hAnsi="Times New Roman" w:cs="Times New Roman"/>
        </w:rPr>
        <w:t xml:space="preserve">. Analysis of MCF-7 lysates yielded a robust signal for QSOX2 which was substantially reduced when pretreated with EndoN (Fig. </w:t>
      </w:r>
      <w:r w:rsidR="009C74D0" w:rsidRPr="00AF396F">
        <w:rPr>
          <w:rFonts w:ascii="Times New Roman" w:hAnsi="Times New Roman" w:cs="Times New Roman"/>
        </w:rPr>
        <w:t>6D</w:t>
      </w:r>
      <w:r w:rsidRPr="00AF396F">
        <w:rPr>
          <w:rFonts w:ascii="Times New Roman" w:hAnsi="Times New Roman" w:cs="Times New Roman"/>
        </w:rPr>
        <w:t xml:space="preserve">), again confirming the polysialylation of QSOX2. The linkage of glycans carrying polySia was determined using the </w:t>
      </w:r>
      <w:r w:rsidRPr="00AF396F">
        <w:rPr>
          <w:rFonts w:ascii="Times New Roman" w:hAnsi="Times New Roman" w:cs="Times New Roman"/>
          <w:i/>
          <w:iCs/>
        </w:rPr>
        <w:t>N</w:t>
      </w:r>
      <w:r w:rsidRPr="00AF396F">
        <w:rPr>
          <w:rFonts w:ascii="Times New Roman" w:hAnsi="Times New Roman" w:cs="Times New Roman"/>
        </w:rPr>
        <w:t xml:space="preserve">-glycosidase, PNGase F, and the </w:t>
      </w:r>
      <w:r w:rsidRPr="00AF396F">
        <w:rPr>
          <w:rFonts w:ascii="Times New Roman" w:hAnsi="Times New Roman" w:cs="Times New Roman"/>
          <w:i/>
          <w:iCs/>
        </w:rPr>
        <w:t>O</w:t>
      </w:r>
      <w:r w:rsidRPr="00AF396F">
        <w:rPr>
          <w:rFonts w:ascii="Times New Roman" w:hAnsi="Times New Roman" w:cs="Times New Roman"/>
        </w:rPr>
        <w:t xml:space="preserve">-linked glycosylation inhibitor, benzyl-GalNAc </w:t>
      </w:r>
      <w:r w:rsidRPr="00AF396F">
        <w:rPr>
          <w:rFonts w:ascii="Times New Roman" w:hAnsi="Times New Roman" w:cs="Times New Roman"/>
        </w:rPr>
        <w:fldChar w:fldCharType="begin">
          <w:fldData xml:space="preserve">PEVuZE5vdGU+PENpdGU+PEF1dGhvcj5XYW5nPC9BdXRob3I+PFllYXI+MjAxNDwvWWVhcj48UmVj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</w:fldData>
        </w:fldChar>
      </w:r>
      <w:r w:rsidR="00926D05" w:rsidRPr="00AF396F">
        <w:rPr>
          <w:rFonts w:ascii="Times New Roman" w:hAnsi="Times New Roman" w:cs="Times New Roman"/>
        </w:rPr>
        <w:instrText xml:space="preserve"> ADDIN EN.CITE </w:instrText>
      </w:r>
      <w:r w:rsidR="00926D05" w:rsidRPr="00AF396F">
        <w:rPr>
          <w:rFonts w:ascii="Times New Roman" w:hAnsi="Times New Roman" w:cs="Times New Roman"/>
        </w:rPr>
        <w:fldChar w:fldCharType="begin">
          <w:fldData xml:space="preserve">PEVuZE5vdGU+PENpdGU+PEF1dGhvcj5XYW5nPC9BdXRob3I+PFllYXI+MjAxNDwvWWVhcj48UmVj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</w:fldData>
        </w:fldChar>
      </w:r>
      <w:r w:rsidR="00926D05" w:rsidRPr="00AF396F">
        <w:rPr>
          <w:rFonts w:ascii="Times New Roman" w:hAnsi="Times New Roman" w:cs="Times New Roman"/>
        </w:rPr>
        <w:instrText xml:space="preserve"> ADDIN EN.CITE.DATA </w:instrText>
      </w:r>
      <w:r w:rsidR="00926D05" w:rsidRPr="00AF396F">
        <w:rPr>
          <w:rFonts w:ascii="Times New Roman" w:hAnsi="Times New Roman" w:cs="Times New Roman"/>
        </w:rPr>
      </w:r>
      <w:r w:rsidR="00926D05" w:rsidRPr="00AF396F">
        <w:rPr>
          <w:rFonts w:ascii="Times New Roman" w:hAnsi="Times New Roman" w:cs="Times New Roman"/>
        </w:rPr>
        <w:fldChar w:fldCharType="end"/>
      </w:r>
      <w:r w:rsidRPr="00AF396F">
        <w:rPr>
          <w:rFonts w:ascii="Times New Roman" w:hAnsi="Times New Roman" w:cs="Times New Roman"/>
        </w:rPr>
      </w:r>
      <w:r w:rsidRPr="00AF396F">
        <w:rPr>
          <w:rFonts w:ascii="Times New Roman" w:hAnsi="Times New Roman" w:cs="Times New Roman"/>
        </w:rPr>
        <w:fldChar w:fldCharType="separate"/>
      </w:r>
      <w:r w:rsidR="00926D05" w:rsidRPr="00AF396F">
        <w:rPr>
          <w:rFonts w:ascii="Times New Roman" w:hAnsi="Times New Roman" w:cs="Times New Roman"/>
          <w:noProof/>
        </w:rPr>
        <w:t>(Prescher and Bertozzi 2006; Wang and Voglmeir 2014)</w:t>
      </w:r>
      <w:r w:rsidRPr="00AF396F">
        <w:rPr>
          <w:rFonts w:ascii="Times New Roman" w:hAnsi="Times New Roman" w:cs="Times New Roman"/>
        </w:rPr>
        <w:fldChar w:fldCharType="end"/>
      </w:r>
      <w:r w:rsidRPr="00AF396F">
        <w:rPr>
          <w:rFonts w:ascii="Times New Roman" w:hAnsi="Times New Roman" w:cs="Times New Roman"/>
        </w:rPr>
        <w:t xml:space="preserve">. Treatment of cells with either benzyl-GalNAc or PNGase F both caused a decrease in signal for polySia-QSOX2 (Fig. </w:t>
      </w:r>
      <w:r w:rsidR="009C74D0" w:rsidRPr="00AF396F">
        <w:rPr>
          <w:rFonts w:ascii="Times New Roman" w:hAnsi="Times New Roman" w:cs="Times New Roman"/>
        </w:rPr>
        <w:t>6</w:t>
      </w:r>
      <w:r w:rsidRPr="00AF396F">
        <w:rPr>
          <w:rFonts w:ascii="Times New Roman" w:hAnsi="Times New Roman" w:cs="Times New Roman"/>
        </w:rPr>
        <w:t xml:space="preserve">D). Additionally, the combination of both treatments was equivalent to treatment with EndoN, indicating that both </w:t>
      </w:r>
      <w:r w:rsidRPr="00AF396F">
        <w:rPr>
          <w:rFonts w:ascii="Times New Roman" w:hAnsi="Times New Roman" w:cs="Times New Roman"/>
          <w:i/>
          <w:iCs/>
        </w:rPr>
        <w:t>N</w:t>
      </w:r>
      <w:r w:rsidRPr="00AF396F">
        <w:rPr>
          <w:rFonts w:ascii="Times New Roman" w:hAnsi="Times New Roman" w:cs="Times New Roman"/>
        </w:rPr>
        <w:t xml:space="preserve">- and </w:t>
      </w:r>
      <w:r w:rsidRPr="00AF396F">
        <w:rPr>
          <w:rFonts w:ascii="Times New Roman" w:hAnsi="Times New Roman" w:cs="Times New Roman"/>
          <w:i/>
          <w:iCs/>
        </w:rPr>
        <w:t>O</w:t>
      </w:r>
      <w:r w:rsidRPr="00AF396F">
        <w:rPr>
          <w:rFonts w:ascii="Times New Roman" w:hAnsi="Times New Roman" w:cs="Times New Roman"/>
        </w:rPr>
        <w:t xml:space="preserve">-linked glycans on QSOX2 are polysialylated. </w:t>
      </w:r>
    </w:p>
    <w:p w14:paraId="787567F1" w14:textId="77777777" w:rsidR="008E74C0" w:rsidRPr="00AF396F" w:rsidRDefault="008E74C0" w:rsidP="009E05AF">
      <w:pPr>
        <w:spacing w:after="0" w:line="480" w:lineRule="auto"/>
        <w:ind w:firstLine="720"/>
        <w:rPr>
          <w:rFonts w:ascii="Times New Roman" w:hAnsi="Times New Roman" w:cs="Times New Roman"/>
        </w:rPr>
      </w:pPr>
      <w:r w:rsidRPr="00AF396F">
        <w:rPr>
          <w:rFonts w:ascii="Times New Roman" w:hAnsi="Times New Roman" w:cs="Times New Roman"/>
        </w:rPr>
        <w:t xml:space="preserve">. </w:t>
      </w:r>
    </w:p>
    <w:p w14:paraId="4B218FB9" w14:textId="77777777" w:rsidR="008E74C0" w:rsidRPr="00AF396F" w:rsidRDefault="008E74C0" w:rsidP="009E05AF">
      <w:pPr>
        <w:spacing w:after="0" w:line="480" w:lineRule="auto"/>
        <w:rPr>
          <w:rFonts w:ascii="Times New Roman" w:hAnsi="Times New Roman" w:cs="Times New Roman"/>
        </w:rPr>
      </w:pPr>
    </w:p>
    <w:p w14:paraId="619379C2" w14:textId="77777777" w:rsidR="008E74C0" w:rsidRPr="00AF396F" w:rsidRDefault="008E74C0" w:rsidP="009E05AF">
      <w:pPr>
        <w:spacing w:after="0" w:line="480" w:lineRule="auto"/>
        <w:rPr>
          <w:rFonts w:ascii="Times New Roman" w:hAnsi="Times New Roman" w:cs="Times New Roman"/>
        </w:rPr>
      </w:pPr>
      <w:r w:rsidRPr="00AF396F">
        <w:rPr>
          <w:rFonts w:ascii="Times New Roman" w:hAnsi="Times New Roman" w:cs="Times New Roman"/>
          <w:noProof/>
        </w:rPr>
        <w:drawing>
          <wp:inline distT="0" distB="0" distL="0" distR="0" wp14:anchorId="338EC500" wp14:editId="072854BD">
            <wp:extent cx="5943600" cy="2402205"/>
            <wp:effectExtent l="0" t="0" r="0" b="0"/>
            <wp:docPr id="1514342192" name="Picture 2" descr="A picture containing text, screenshot, design,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42192" name="Picture 2" descr="A picture containing text, screenshot, design, 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02205"/>
                    </a:xfrm>
                    <a:prstGeom prst="rect">
                      <a:avLst/>
                    </a:prstGeom>
                  </pic:spPr>
                </pic:pic>
              </a:graphicData>
            </a:graphic>
          </wp:inline>
        </w:drawing>
      </w:r>
    </w:p>
    <w:p w14:paraId="71B2E13D" w14:textId="6E929410" w:rsidR="008E74C0" w:rsidRPr="00AF396F" w:rsidRDefault="008E74C0" w:rsidP="009E05AF">
      <w:pPr>
        <w:spacing w:after="0" w:line="480" w:lineRule="auto"/>
        <w:rPr>
          <w:rFonts w:ascii="Times New Roman" w:hAnsi="Times New Roman" w:cs="Times New Roman"/>
        </w:rPr>
      </w:pPr>
      <w:r w:rsidRPr="00AF396F">
        <w:rPr>
          <w:rFonts w:ascii="Times New Roman" w:hAnsi="Times New Roman" w:cs="Times New Roman"/>
        </w:rPr>
        <w:t xml:space="preserve">Figure </w:t>
      </w:r>
      <w:r w:rsidR="00A57DA7" w:rsidRPr="00AF396F">
        <w:rPr>
          <w:rFonts w:ascii="Times New Roman" w:hAnsi="Times New Roman" w:cs="Times New Roman"/>
        </w:rPr>
        <w:t>6</w:t>
      </w:r>
      <w:r w:rsidRPr="00AF396F">
        <w:rPr>
          <w:rFonts w:ascii="Times New Roman" w:hAnsi="Times New Roman" w:cs="Times New Roman"/>
        </w:rPr>
        <w:t>. QSOX2 is a novel polysialylated protein. A) Volcano plot showing results from proteomic analysis of MCF-7 cell lysates</w:t>
      </w:r>
      <w:r w:rsidR="00A227DC" w:rsidRPr="00AF396F">
        <w:rPr>
          <w:rFonts w:ascii="Times New Roman" w:hAnsi="Times New Roman" w:cs="Times New Roman"/>
        </w:rPr>
        <w:t xml:space="preserve"> (n=4 per group, assessed with student’s T-test)</w:t>
      </w:r>
      <w:r w:rsidRPr="00AF396F">
        <w:rPr>
          <w:rFonts w:ascii="Times New Roman" w:hAnsi="Times New Roman" w:cs="Times New Roman"/>
        </w:rPr>
        <w:t xml:space="preserve">. The control lysates (left </w:t>
      </w:r>
      <w:r w:rsidRPr="00AF396F">
        <w:rPr>
          <w:rFonts w:ascii="Times New Roman" w:hAnsi="Times New Roman" w:cs="Times New Roman"/>
        </w:rPr>
        <w:lastRenderedPageBreak/>
        <w:t>side) were pretreated with EndoN to hydrolyze polySia. B) Immunoblot of QSOX2 before and after treatment with EndoN. Red bars represent areas with greater signal. C) Reciprocal immunoprecipitation of polysialylated QSOX2. Lysates were immunoprecipitated and then treated with</w:t>
      </w:r>
      <w:r w:rsidR="0040581B">
        <w:rPr>
          <w:rFonts w:ascii="Times New Roman" w:hAnsi="Times New Roman" w:cs="Times New Roman"/>
        </w:rPr>
        <w:t xml:space="preserve"> PBS or</w:t>
      </w:r>
      <w:r w:rsidRPr="00AF396F">
        <w:rPr>
          <w:rFonts w:ascii="Times New Roman" w:hAnsi="Times New Roman" w:cs="Times New Roman"/>
        </w:rPr>
        <w:t xml:space="preserve"> EndoN before blotting (</w:t>
      </w:r>
      <w:r w:rsidR="0040581B">
        <w:rPr>
          <w:rFonts w:ascii="Times New Roman" w:hAnsi="Times New Roman" w:cs="Times New Roman"/>
        </w:rPr>
        <w:t>u</w:t>
      </w:r>
      <w:r w:rsidRPr="00AF396F">
        <w:rPr>
          <w:rFonts w:ascii="Times New Roman" w:hAnsi="Times New Roman" w:cs="Times New Roman"/>
        </w:rPr>
        <w:t xml:space="preserve">ntreated +/- EndoN). As a negative control, lysates were also pretreated with EndoN before immunoprecipitation and then analyzed </w:t>
      </w:r>
      <w:r w:rsidR="009C74D0" w:rsidRPr="00AF396F">
        <w:rPr>
          <w:rFonts w:ascii="Times New Roman" w:hAnsi="Times New Roman" w:cs="Times New Roman"/>
        </w:rPr>
        <w:t>as before</w:t>
      </w:r>
      <w:r w:rsidRPr="00AF396F">
        <w:rPr>
          <w:rFonts w:ascii="Times New Roman" w:hAnsi="Times New Roman" w:cs="Times New Roman"/>
        </w:rPr>
        <w:t>. D) PolySia-QSOX2 ELISA of MCF-7 cell</w:t>
      </w:r>
      <w:r w:rsidR="009C74D0" w:rsidRPr="00AF396F">
        <w:rPr>
          <w:rFonts w:ascii="Times New Roman" w:hAnsi="Times New Roman" w:cs="Times New Roman"/>
        </w:rPr>
        <w:t xml:space="preserve"> lysates</w:t>
      </w:r>
      <w:r w:rsidRPr="00AF396F">
        <w:rPr>
          <w:rFonts w:ascii="Times New Roman" w:hAnsi="Times New Roman" w:cs="Times New Roman"/>
        </w:rPr>
        <w:t xml:space="preserve"> with PNGase F treatment to remove </w:t>
      </w:r>
      <w:r w:rsidRPr="00AF396F">
        <w:rPr>
          <w:rFonts w:ascii="Times New Roman" w:hAnsi="Times New Roman" w:cs="Times New Roman"/>
          <w:i/>
          <w:iCs/>
        </w:rPr>
        <w:t>N</w:t>
      </w:r>
      <w:r w:rsidRPr="00AF396F">
        <w:rPr>
          <w:rFonts w:ascii="Times New Roman" w:hAnsi="Times New Roman" w:cs="Times New Roman"/>
        </w:rPr>
        <w:t xml:space="preserve">-linked glycans, benzyl-GalNAc treatment to remove </w:t>
      </w:r>
      <w:r w:rsidRPr="00AF396F">
        <w:rPr>
          <w:rFonts w:ascii="Times New Roman" w:hAnsi="Times New Roman" w:cs="Times New Roman"/>
          <w:i/>
          <w:iCs/>
        </w:rPr>
        <w:t>O</w:t>
      </w:r>
      <w:r w:rsidRPr="00AF396F">
        <w:rPr>
          <w:rFonts w:ascii="Times New Roman" w:hAnsi="Times New Roman" w:cs="Times New Roman"/>
        </w:rPr>
        <w:t>-linked glycans, or both.</w:t>
      </w:r>
    </w:p>
    <w:p w14:paraId="7677D239" w14:textId="77777777" w:rsidR="008E74C0" w:rsidRPr="00AF396F" w:rsidRDefault="008E74C0" w:rsidP="009E05AF">
      <w:pPr>
        <w:spacing w:after="0" w:line="480" w:lineRule="auto"/>
        <w:rPr>
          <w:rFonts w:ascii="Times New Roman" w:hAnsi="Times New Roman" w:cs="Times New Roman"/>
        </w:rPr>
      </w:pPr>
    </w:p>
    <w:p w14:paraId="6DC8D8A7" w14:textId="77777777" w:rsidR="008E74C0" w:rsidRPr="00AF396F" w:rsidRDefault="008E74C0" w:rsidP="009E05AF">
      <w:pPr>
        <w:spacing w:after="0" w:line="480" w:lineRule="auto"/>
        <w:rPr>
          <w:rFonts w:ascii="Times New Roman" w:hAnsi="Times New Roman" w:cs="Times New Roman"/>
        </w:rPr>
      </w:pPr>
    </w:p>
    <w:p w14:paraId="3E4E4B4B" w14:textId="5E819632" w:rsidR="008E74C0" w:rsidRPr="00AF396F" w:rsidRDefault="008E74C0" w:rsidP="009E05AF">
      <w:pPr>
        <w:spacing w:after="0" w:line="480" w:lineRule="auto"/>
        <w:rPr>
          <w:rFonts w:ascii="Times New Roman" w:hAnsi="Times New Roman" w:cs="Times New Roman"/>
        </w:rPr>
      </w:pPr>
      <w:r w:rsidRPr="00AF396F">
        <w:rPr>
          <w:rFonts w:ascii="Times New Roman" w:hAnsi="Times New Roman" w:cs="Times New Roman"/>
        </w:rPr>
        <w:tab/>
        <w:t>QSOX2 is normally secreted</w:t>
      </w:r>
      <w:r w:rsidR="009C74D0" w:rsidRPr="00AF396F">
        <w:rPr>
          <w:rFonts w:ascii="Times New Roman" w:hAnsi="Times New Roman" w:cs="Times New Roman"/>
        </w:rPr>
        <w:t xml:space="preserve"> from cells </w:t>
      </w:r>
      <w:r w:rsidR="009C74D0" w:rsidRPr="00AF396F">
        <w:rPr>
          <w:rFonts w:ascii="Times New Roman" w:hAnsi="Times New Roman" w:cs="Times New Roman"/>
        </w:rPr>
        <w:fldChar w:fldCharType="begin">
          <w:fldData xml:space="preserve">PEVuZE5vdGU+PENpdGU+PEF1dGhvcj5JbGFuaTwvQXV0aG9yPjxZZWFyPjIwMTM8L1llYXI+PFJl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c0LTY8L3BhZ2VzPjx2b2x1bWU+MzQxPC92b2x1bWU+PG51bWJlcj42MTQxPC9udW1i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</w:fldData>
        </w:fldChar>
      </w:r>
      <w:r w:rsidR="009C74D0" w:rsidRPr="00AF396F">
        <w:rPr>
          <w:rFonts w:ascii="Times New Roman" w:hAnsi="Times New Roman" w:cs="Times New Roman"/>
        </w:rPr>
        <w:instrText xml:space="preserve"> ADDIN EN.CITE </w:instrText>
      </w:r>
      <w:r w:rsidR="009C74D0" w:rsidRPr="00AF396F">
        <w:rPr>
          <w:rFonts w:ascii="Times New Roman" w:hAnsi="Times New Roman" w:cs="Times New Roman"/>
        </w:rPr>
        <w:fldChar w:fldCharType="begin">
          <w:fldData xml:space="preserve">PEVuZE5vdGU+PENpdGU+PEF1dGhvcj5JbGFuaTwvQXV0aG9yPjxZZWFyPjIwMTM8L1llYXI+PFJl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c0LTY8L3BhZ2VzPjx2b2x1bWU+MzQxPC92b2x1bWU+PG51bWJlcj42MTQxPC9udW1i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</w:fldData>
        </w:fldChar>
      </w:r>
      <w:r w:rsidR="009C74D0" w:rsidRPr="00AF396F">
        <w:rPr>
          <w:rFonts w:ascii="Times New Roman" w:hAnsi="Times New Roman" w:cs="Times New Roman"/>
        </w:rPr>
        <w:instrText xml:space="preserve"> ADDIN EN.CITE.DATA </w:instrText>
      </w:r>
      <w:r w:rsidR="009C74D0" w:rsidRPr="00AF396F">
        <w:rPr>
          <w:rFonts w:ascii="Times New Roman" w:hAnsi="Times New Roman" w:cs="Times New Roman"/>
        </w:rPr>
      </w:r>
      <w:r w:rsidR="009C74D0" w:rsidRPr="00AF396F">
        <w:rPr>
          <w:rFonts w:ascii="Times New Roman" w:hAnsi="Times New Roman" w:cs="Times New Roman"/>
        </w:rPr>
        <w:fldChar w:fldCharType="end"/>
      </w:r>
      <w:r w:rsidR="009C74D0" w:rsidRPr="00AF396F">
        <w:rPr>
          <w:rFonts w:ascii="Times New Roman" w:hAnsi="Times New Roman" w:cs="Times New Roman"/>
        </w:rPr>
      </w:r>
      <w:r w:rsidR="009C74D0" w:rsidRPr="00AF396F">
        <w:rPr>
          <w:rFonts w:ascii="Times New Roman" w:hAnsi="Times New Roman" w:cs="Times New Roman"/>
        </w:rPr>
        <w:fldChar w:fldCharType="separate"/>
      </w:r>
      <w:r w:rsidR="009C74D0" w:rsidRPr="00AF396F">
        <w:rPr>
          <w:rFonts w:ascii="Times New Roman" w:hAnsi="Times New Roman" w:cs="Times New Roman"/>
          <w:noProof/>
        </w:rPr>
        <w:t>(Ilani</w:t>
      </w:r>
      <w:r w:rsidR="009C74D0" w:rsidRPr="00AF396F">
        <w:rPr>
          <w:rFonts w:ascii="Times New Roman" w:hAnsi="Times New Roman" w:cs="Times New Roman"/>
          <w:i/>
          <w:noProof/>
        </w:rPr>
        <w:t xml:space="preserve"> et al</w:t>
      </w:r>
      <w:r w:rsidR="009C74D0" w:rsidRPr="00AF396F">
        <w:rPr>
          <w:rFonts w:ascii="Times New Roman" w:hAnsi="Times New Roman" w:cs="Times New Roman"/>
          <w:noProof/>
        </w:rPr>
        <w:t xml:space="preserve"> 2013)</w:t>
      </w:r>
      <w:r w:rsidR="009C74D0" w:rsidRPr="00AF396F">
        <w:rPr>
          <w:rFonts w:ascii="Times New Roman" w:hAnsi="Times New Roman" w:cs="Times New Roman"/>
        </w:rPr>
        <w:fldChar w:fldCharType="end"/>
      </w:r>
      <w:r w:rsidR="00A57DA7" w:rsidRPr="00AF396F">
        <w:rPr>
          <w:rFonts w:ascii="Times New Roman" w:hAnsi="Times New Roman" w:cs="Times New Roman"/>
        </w:rPr>
        <w:t xml:space="preserve"> and so</w:t>
      </w:r>
      <w:r w:rsidRPr="00AF396F">
        <w:rPr>
          <w:rFonts w:ascii="Times New Roman" w:hAnsi="Times New Roman" w:cs="Times New Roman"/>
        </w:rPr>
        <w:t xml:space="preserve"> we predicted that the secreted form would be polysialylated</w:t>
      </w:r>
      <w:r w:rsidR="00A57DA7" w:rsidRPr="00AF396F">
        <w:rPr>
          <w:rFonts w:ascii="Times New Roman" w:hAnsi="Times New Roman" w:cs="Times New Roman"/>
        </w:rPr>
        <w:t xml:space="preserve">. We immunoprecipitated polysialylated proteins from MCF-7 conditioned media and observed </w:t>
      </w:r>
      <w:r w:rsidR="0040581B">
        <w:rPr>
          <w:rFonts w:ascii="Times New Roman" w:hAnsi="Times New Roman" w:cs="Times New Roman"/>
        </w:rPr>
        <w:t xml:space="preserve">the </w:t>
      </w:r>
      <w:r w:rsidR="00A57DA7" w:rsidRPr="00AF396F">
        <w:rPr>
          <w:rFonts w:ascii="Times New Roman" w:hAnsi="Times New Roman" w:cs="Times New Roman"/>
        </w:rPr>
        <w:t>high molecular weight QSOX2</w:t>
      </w:r>
      <w:r w:rsidR="0040581B">
        <w:rPr>
          <w:rFonts w:ascii="Times New Roman" w:hAnsi="Times New Roman" w:cs="Times New Roman"/>
        </w:rPr>
        <w:t>, which decreased in size after treatment with EndoN</w:t>
      </w:r>
      <w:r w:rsidRPr="00AF396F">
        <w:rPr>
          <w:rFonts w:ascii="Times New Roman" w:hAnsi="Times New Roman" w:cs="Times New Roman"/>
        </w:rPr>
        <w:t xml:space="preserve"> (Fig. </w:t>
      </w:r>
      <w:r w:rsidR="00A57DA7" w:rsidRPr="00AF396F">
        <w:rPr>
          <w:rFonts w:ascii="Times New Roman" w:hAnsi="Times New Roman" w:cs="Times New Roman"/>
        </w:rPr>
        <w:t>7A</w:t>
      </w:r>
      <w:r w:rsidRPr="00AF396F">
        <w:rPr>
          <w:rFonts w:ascii="Times New Roman" w:hAnsi="Times New Roman" w:cs="Times New Roman"/>
        </w:rPr>
        <w:t xml:space="preserve">). To determine whether secreted QSOX2 was associated with </w:t>
      </w:r>
      <w:r w:rsidR="00DD4C35" w:rsidRPr="00AF396F">
        <w:rPr>
          <w:rFonts w:ascii="Times New Roman" w:hAnsi="Times New Roman" w:cs="Times New Roman"/>
        </w:rPr>
        <w:t xml:space="preserve">extracellular vesicles (EVs), </w:t>
      </w:r>
      <w:r w:rsidRPr="00AF396F">
        <w:rPr>
          <w:rFonts w:ascii="Times New Roman" w:hAnsi="Times New Roman" w:cs="Times New Roman"/>
        </w:rPr>
        <w:t>we analyzed EVs</w:t>
      </w:r>
      <w:r w:rsidR="00DD4C35" w:rsidRPr="00AF396F">
        <w:rPr>
          <w:rFonts w:ascii="Times New Roman" w:hAnsi="Times New Roman" w:cs="Times New Roman"/>
        </w:rPr>
        <w:t xml:space="preserve"> isolated by ultracentrifugation as well as</w:t>
      </w:r>
      <w:r w:rsidRPr="00AF396F">
        <w:rPr>
          <w:rFonts w:ascii="Times New Roman" w:hAnsi="Times New Roman" w:cs="Times New Roman"/>
        </w:rPr>
        <w:t xml:space="preserve"> EV-depleted media for the presence</w:t>
      </w:r>
      <w:r w:rsidR="00DD4C35" w:rsidRPr="00AF396F">
        <w:rPr>
          <w:rFonts w:ascii="Times New Roman" w:hAnsi="Times New Roman" w:cs="Times New Roman"/>
        </w:rPr>
        <w:t xml:space="preserve"> of QSOX2</w:t>
      </w:r>
      <w:r w:rsidRPr="00AF396F">
        <w:rPr>
          <w:rFonts w:ascii="Times New Roman" w:hAnsi="Times New Roman" w:cs="Times New Roman"/>
        </w:rPr>
        <w:t xml:space="preserve">. The vast majority of QSOX2 remained associated with the EV-depleted media, suggesting that QSOX2 is secreted as a soluble protein (Fig. </w:t>
      </w:r>
      <w:r w:rsidR="00A57DA7" w:rsidRPr="00AF396F">
        <w:rPr>
          <w:rFonts w:ascii="Times New Roman" w:hAnsi="Times New Roman" w:cs="Times New Roman"/>
        </w:rPr>
        <w:t>7B</w:t>
      </w:r>
      <w:r w:rsidRPr="00AF396F">
        <w:rPr>
          <w:rFonts w:ascii="Times New Roman" w:hAnsi="Times New Roman" w:cs="Times New Roman"/>
        </w:rPr>
        <w:t>).</w:t>
      </w:r>
    </w:p>
    <w:p w14:paraId="5CAB600D" w14:textId="77777777" w:rsidR="008E74C0" w:rsidRPr="00AF396F" w:rsidRDefault="008E74C0" w:rsidP="009E05AF">
      <w:pPr>
        <w:spacing w:after="0" w:line="480" w:lineRule="auto"/>
        <w:rPr>
          <w:rFonts w:ascii="Times New Roman" w:hAnsi="Times New Roman" w:cs="Times New Roman"/>
        </w:rPr>
      </w:pPr>
    </w:p>
    <w:p w14:paraId="3590AA77" w14:textId="4E2B0C04" w:rsidR="008E74C0" w:rsidRPr="00AF396F" w:rsidRDefault="00816003" w:rsidP="009E05AF">
      <w:pPr>
        <w:spacing w:after="0" w:line="480" w:lineRule="auto"/>
        <w:rPr>
          <w:rFonts w:ascii="Times New Roman" w:hAnsi="Times New Roman" w:cs="Times New Roman"/>
        </w:rPr>
      </w:pPr>
      <w:r>
        <w:rPr>
          <w:rFonts w:ascii="Times New Roman" w:hAnsi="Times New Roman" w:cs="Times New Roman"/>
          <w:noProof/>
        </w:rPr>
        <w:drawing>
          <wp:inline distT="0" distB="0" distL="0" distR="0" wp14:anchorId="6478DB6E" wp14:editId="20948E4D">
            <wp:extent cx="5943600" cy="2548890"/>
            <wp:effectExtent l="0" t="0" r="0" b="3810"/>
            <wp:docPr id="1156321869" name="Picture 3" descr="A close-up of several images of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21869" name="Picture 3" descr="A close-up of several images of dna&#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48890"/>
                    </a:xfrm>
                    <a:prstGeom prst="rect">
                      <a:avLst/>
                    </a:prstGeom>
                  </pic:spPr>
                </pic:pic>
              </a:graphicData>
            </a:graphic>
          </wp:inline>
        </w:drawing>
      </w:r>
    </w:p>
    <w:p w14:paraId="09E8659C" w14:textId="543EEF07" w:rsidR="008E74C0" w:rsidRPr="00AF396F" w:rsidRDefault="008E74C0" w:rsidP="009E05AF">
      <w:pPr>
        <w:spacing w:after="0" w:line="480" w:lineRule="auto"/>
        <w:rPr>
          <w:rFonts w:ascii="Times New Roman" w:hAnsi="Times New Roman" w:cs="Times New Roman"/>
        </w:rPr>
      </w:pPr>
      <w:r w:rsidRPr="00AF396F">
        <w:rPr>
          <w:rFonts w:ascii="Times New Roman" w:hAnsi="Times New Roman" w:cs="Times New Roman"/>
        </w:rPr>
        <w:lastRenderedPageBreak/>
        <w:t xml:space="preserve">Figure </w:t>
      </w:r>
      <w:r w:rsidR="00A57DA7" w:rsidRPr="00AF396F">
        <w:rPr>
          <w:rFonts w:ascii="Times New Roman" w:hAnsi="Times New Roman" w:cs="Times New Roman"/>
        </w:rPr>
        <w:t>7</w:t>
      </w:r>
      <w:r w:rsidRPr="00AF396F">
        <w:rPr>
          <w:rFonts w:ascii="Times New Roman" w:hAnsi="Times New Roman" w:cs="Times New Roman"/>
        </w:rPr>
        <w:t xml:space="preserve">. </w:t>
      </w:r>
      <w:r w:rsidR="00A57DA7" w:rsidRPr="00AF396F">
        <w:rPr>
          <w:rFonts w:ascii="Times New Roman" w:hAnsi="Times New Roman" w:cs="Times New Roman"/>
        </w:rPr>
        <w:t xml:space="preserve">Polysialylated </w:t>
      </w:r>
      <w:r w:rsidRPr="00AF396F">
        <w:rPr>
          <w:rFonts w:ascii="Times New Roman" w:hAnsi="Times New Roman" w:cs="Times New Roman"/>
        </w:rPr>
        <w:t>QSOX2 is secreted</w:t>
      </w:r>
      <w:r w:rsidR="00DD4C35" w:rsidRPr="00AF396F">
        <w:rPr>
          <w:rFonts w:ascii="Times New Roman" w:hAnsi="Times New Roman" w:cs="Times New Roman"/>
        </w:rPr>
        <w:t xml:space="preserve"> as a soluble protein</w:t>
      </w:r>
      <w:r w:rsidR="00A57DA7" w:rsidRPr="00AF396F">
        <w:rPr>
          <w:rFonts w:ascii="Times New Roman" w:hAnsi="Times New Roman" w:cs="Times New Roman"/>
        </w:rPr>
        <w:t xml:space="preserve"> from MCF-7 cells</w:t>
      </w:r>
      <w:r w:rsidR="00DD4C35" w:rsidRPr="00AF396F">
        <w:rPr>
          <w:rFonts w:ascii="Times New Roman" w:hAnsi="Times New Roman" w:cs="Times New Roman"/>
        </w:rPr>
        <w:t>.</w:t>
      </w:r>
      <w:r w:rsidR="00A57DA7" w:rsidRPr="00AF396F">
        <w:rPr>
          <w:rFonts w:ascii="Times New Roman" w:hAnsi="Times New Roman" w:cs="Times New Roman"/>
        </w:rPr>
        <w:t xml:space="preserve"> A) α-QSOX2 immunoblot of polysialylated proteins immunoprecipitated from conditioned serum-free media after 3 days incubation. B) Imm</w:t>
      </w:r>
      <w:r w:rsidR="004D4839" w:rsidRPr="00AF396F">
        <w:rPr>
          <w:rFonts w:ascii="Times New Roman" w:hAnsi="Times New Roman" w:cs="Times New Roman"/>
        </w:rPr>
        <w:t>unoblot</w:t>
      </w:r>
      <w:r w:rsidR="00923EF1" w:rsidRPr="00AF396F">
        <w:rPr>
          <w:rFonts w:ascii="Times New Roman" w:hAnsi="Times New Roman" w:cs="Times New Roman"/>
        </w:rPr>
        <w:t xml:space="preserve"> of MCF-7 cell lysate, extracellular vesicles</w:t>
      </w:r>
      <w:r w:rsidR="00816003">
        <w:rPr>
          <w:rFonts w:ascii="Times New Roman" w:hAnsi="Times New Roman" w:cs="Times New Roman"/>
        </w:rPr>
        <w:t xml:space="preserve"> (EV lysate)</w:t>
      </w:r>
      <w:r w:rsidR="00923EF1" w:rsidRPr="00AF396F">
        <w:rPr>
          <w:rFonts w:ascii="Times New Roman" w:hAnsi="Times New Roman" w:cs="Times New Roman"/>
        </w:rPr>
        <w:t>, and conditioned media after removal of extracellular vesicles</w:t>
      </w:r>
      <w:r w:rsidR="00816003">
        <w:rPr>
          <w:rFonts w:ascii="Times New Roman" w:hAnsi="Times New Roman" w:cs="Times New Roman"/>
        </w:rPr>
        <w:t xml:space="preserve"> (EV-depleted media)</w:t>
      </w:r>
      <w:r w:rsidR="00923EF1" w:rsidRPr="00AF396F">
        <w:rPr>
          <w:rFonts w:ascii="Times New Roman" w:hAnsi="Times New Roman" w:cs="Times New Roman"/>
        </w:rPr>
        <w:t>. Extracellular vesicles were isolated</w:t>
      </w:r>
      <w:r w:rsidR="00816003">
        <w:rPr>
          <w:rFonts w:ascii="Times New Roman" w:hAnsi="Times New Roman" w:cs="Times New Roman"/>
        </w:rPr>
        <w:t>/removed</w:t>
      </w:r>
      <w:r w:rsidR="00923EF1" w:rsidRPr="00AF396F">
        <w:rPr>
          <w:rFonts w:ascii="Times New Roman" w:hAnsi="Times New Roman" w:cs="Times New Roman"/>
        </w:rPr>
        <w:t xml:space="preserve"> by ultracentrifugation.</w:t>
      </w:r>
      <w:r w:rsidR="004D4839" w:rsidRPr="00AF396F">
        <w:rPr>
          <w:rFonts w:ascii="Times New Roman" w:hAnsi="Times New Roman" w:cs="Times New Roman"/>
        </w:rPr>
        <w:t xml:space="preserve"> </w:t>
      </w:r>
      <w:r w:rsidR="00923EF1" w:rsidRPr="00AF396F">
        <w:rPr>
          <w:rFonts w:ascii="Times New Roman" w:hAnsi="Times New Roman" w:cs="Times New Roman"/>
        </w:rPr>
        <w:t>Protein concentration of MCF</w:t>
      </w:r>
      <w:r w:rsidR="0040581B">
        <w:rPr>
          <w:rFonts w:ascii="Times New Roman" w:hAnsi="Times New Roman" w:cs="Times New Roman"/>
        </w:rPr>
        <w:t xml:space="preserve">-7 </w:t>
      </w:r>
      <w:r w:rsidR="00923EF1" w:rsidRPr="00AF396F">
        <w:rPr>
          <w:rFonts w:ascii="Times New Roman" w:hAnsi="Times New Roman" w:cs="Times New Roman"/>
        </w:rPr>
        <w:t>cell lysate, EV-depleted media, and EV lysate were determined using the BCA assay and an equivalent amount of protein was added in each well.</w:t>
      </w:r>
    </w:p>
    <w:p w14:paraId="233EA715" w14:textId="77777777" w:rsidR="008E74C0" w:rsidRPr="00AF396F" w:rsidRDefault="008E74C0" w:rsidP="009E05AF">
      <w:pPr>
        <w:spacing w:after="0" w:line="480" w:lineRule="auto"/>
        <w:jc w:val="both"/>
        <w:rPr>
          <w:rFonts w:ascii="Times New Roman" w:hAnsi="Times New Roman" w:cs="Times New Roman"/>
        </w:rPr>
      </w:pPr>
    </w:p>
    <w:p w14:paraId="42F4A497" w14:textId="7AB22B85" w:rsidR="001C75BF" w:rsidRPr="00AF396F" w:rsidRDefault="001C75BF" w:rsidP="009E05AF">
      <w:pPr>
        <w:spacing w:after="0" w:line="480" w:lineRule="auto"/>
        <w:jc w:val="both"/>
        <w:rPr>
          <w:rFonts w:ascii="Times New Roman" w:hAnsi="Times New Roman" w:cs="Times New Roman"/>
        </w:rPr>
      </w:pPr>
    </w:p>
    <w:p w14:paraId="1794E592" w14:textId="2ABCEA7A" w:rsidR="00AD1C56" w:rsidRPr="00AF396F" w:rsidRDefault="00153DFD" w:rsidP="005346DA">
      <w:pPr>
        <w:spacing w:after="0" w:line="480" w:lineRule="auto"/>
        <w:jc w:val="both"/>
        <w:rPr>
          <w:rFonts w:ascii="Times New Roman" w:hAnsi="Times New Roman" w:cs="Times New Roman"/>
          <w:bCs/>
        </w:rPr>
      </w:pPr>
      <w:r w:rsidRPr="00AF396F">
        <w:rPr>
          <w:rFonts w:ascii="Times New Roman" w:hAnsi="Times New Roman" w:cs="Times New Roman"/>
          <w:b/>
        </w:rPr>
        <w:t>Discussion</w:t>
      </w:r>
    </w:p>
    <w:p w14:paraId="3EEB84CD" w14:textId="4809326A" w:rsidR="00683CF4" w:rsidRPr="00AF396F" w:rsidRDefault="008B5B57" w:rsidP="005346DA">
      <w:pPr>
        <w:pStyle w:val="mb-25"/>
        <w:spacing w:before="0" w:beforeAutospacing="0" w:after="0" w:afterAutospacing="0" w:line="480" w:lineRule="auto"/>
        <w:ind w:firstLine="720"/>
        <w:jc w:val="both"/>
        <w:rPr>
          <w:sz w:val="22"/>
          <w:szCs w:val="22"/>
        </w:rPr>
      </w:pPr>
      <w:r w:rsidRPr="00AF396F">
        <w:rPr>
          <w:sz w:val="22"/>
          <w:szCs w:val="22"/>
        </w:rPr>
        <w:t>EndoN and EndoN</w:t>
      </w:r>
      <w:r w:rsidRPr="00AF396F">
        <w:rPr>
          <w:sz w:val="22"/>
          <w:szCs w:val="22"/>
          <w:vertAlign w:val="subscript"/>
        </w:rPr>
        <w:t>DM</w:t>
      </w:r>
      <w:r w:rsidRPr="00AF396F">
        <w:rPr>
          <w:sz w:val="22"/>
          <w:szCs w:val="22"/>
          <w:vertAlign w:val="subscript"/>
        </w:rPr>
        <w:softHyphen/>
      </w:r>
      <w:r w:rsidRPr="00AF396F">
        <w:rPr>
          <w:sz w:val="22"/>
          <w:szCs w:val="22"/>
        </w:rPr>
        <w:t xml:space="preserve"> have been important tools for polySia research since they were first characterized decades ago. </w:t>
      </w:r>
      <w:r w:rsidR="00540B85" w:rsidRPr="00AF396F">
        <w:rPr>
          <w:sz w:val="22"/>
          <w:szCs w:val="22"/>
        </w:rPr>
        <w:t>Expanding on this original technology, w</w:t>
      </w:r>
      <w:r w:rsidR="00B34E65" w:rsidRPr="00AF396F">
        <w:rPr>
          <w:sz w:val="22"/>
          <w:szCs w:val="22"/>
        </w:rPr>
        <w:t xml:space="preserve">e have developed new tools which will </w:t>
      </w:r>
      <w:r w:rsidR="00540B85" w:rsidRPr="00AF396F">
        <w:rPr>
          <w:sz w:val="22"/>
          <w:szCs w:val="22"/>
        </w:rPr>
        <w:t>help investigate the mechanisms supporting polySia biology</w:t>
      </w:r>
      <w:r w:rsidR="007C49B1" w:rsidRPr="00AF396F">
        <w:rPr>
          <w:sz w:val="22"/>
          <w:szCs w:val="22"/>
        </w:rPr>
        <w:t xml:space="preserve">. </w:t>
      </w:r>
      <w:r w:rsidR="004C07F8" w:rsidRPr="00AF396F">
        <w:rPr>
          <w:sz w:val="22"/>
          <w:szCs w:val="22"/>
        </w:rPr>
        <w:t>We chose to use s</w:t>
      </w:r>
      <w:r w:rsidR="00683CF4" w:rsidRPr="00AF396F">
        <w:rPr>
          <w:sz w:val="22"/>
          <w:szCs w:val="22"/>
        </w:rPr>
        <w:t>ite specific immobilization</w:t>
      </w:r>
      <w:r w:rsidR="004C07F8" w:rsidRPr="00AF396F">
        <w:rPr>
          <w:sz w:val="22"/>
          <w:szCs w:val="22"/>
        </w:rPr>
        <w:t xml:space="preserve"> of EndoN/EndoN</w:t>
      </w:r>
      <w:r w:rsidR="004C07F8" w:rsidRPr="00AF396F">
        <w:rPr>
          <w:sz w:val="22"/>
          <w:szCs w:val="22"/>
          <w:vertAlign w:val="subscript"/>
        </w:rPr>
        <w:t>DM</w:t>
      </w:r>
      <w:r w:rsidR="003A799F" w:rsidRPr="00AF396F">
        <w:rPr>
          <w:sz w:val="22"/>
          <w:szCs w:val="22"/>
        </w:rPr>
        <w:t xml:space="preserve"> based on the </w:t>
      </w:r>
      <w:r w:rsidR="00DE7C85" w:rsidRPr="00AF396F">
        <w:rPr>
          <w:sz w:val="22"/>
          <w:szCs w:val="22"/>
        </w:rPr>
        <w:t xml:space="preserve">15 amino acid </w:t>
      </w:r>
      <w:r w:rsidR="003A799F" w:rsidRPr="00AF396F">
        <w:rPr>
          <w:sz w:val="22"/>
          <w:szCs w:val="22"/>
        </w:rPr>
        <w:t>Avi-tag biotinylation sequence</w:t>
      </w:r>
      <w:r w:rsidR="00C6054B" w:rsidRPr="00AF396F">
        <w:rPr>
          <w:sz w:val="22"/>
          <w:szCs w:val="22"/>
        </w:rPr>
        <w:t xml:space="preserve"> </w:t>
      </w:r>
      <w:r w:rsidR="00263687" w:rsidRPr="00AF396F">
        <w:rPr>
          <w:sz w:val="22"/>
          <w:szCs w:val="22"/>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263687" w:rsidRPr="00AF396F">
        <w:rPr>
          <w:sz w:val="22"/>
          <w:szCs w:val="22"/>
        </w:rPr>
      </w:r>
      <w:r w:rsidR="00263687" w:rsidRPr="00AF396F">
        <w:rPr>
          <w:sz w:val="22"/>
          <w:szCs w:val="22"/>
        </w:rPr>
        <w:fldChar w:fldCharType="separate"/>
      </w:r>
      <w:r w:rsidR="00926D05" w:rsidRPr="00AF396F">
        <w:rPr>
          <w:noProof/>
          <w:sz w:val="22"/>
          <w:szCs w:val="22"/>
        </w:rPr>
        <w:t>(Li and Sousa 2012)</w:t>
      </w:r>
      <w:r w:rsidR="00263687" w:rsidRPr="00AF396F">
        <w:rPr>
          <w:sz w:val="22"/>
          <w:szCs w:val="22"/>
        </w:rPr>
        <w:fldChar w:fldCharType="end"/>
      </w:r>
      <w:r w:rsidR="003A799F" w:rsidRPr="00AF396F">
        <w:rPr>
          <w:sz w:val="22"/>
          <w:szCs w:val="22"/>
        </w:rPr>
        <w:t xml:space="preserve">. </w:t>
      </w:r>
      <w:bookmarkStart w:id="6" w:name="_Hlk149893463"/>
      <w:r w:rsidR="003A799F" w:rsidRPr="00AF396F">
        <w:rPr>
          <w:sz w:val="22"/>
          <w:szCs w:val="22"/>
        </w:rPr>
        <w:t>Previous experiments immobilizing EndoN</w:t>
      </w:r>
      <w:r w:rsidR="003A799F" w:rsidRPr="00AF396F">
        <w:rPr>
          <w:sz w:val="22"/>
          <w:szCs w:val="22"/>
          <w:vertAlign w:val="subscript"/>
        </w:rPr>
        <w:t>DM</w:t>
      </w:r>
      <w:r w:rsidR="003A799F" w:rsidRPr="00AF396F">
        <w:rPr>
          <w:sz w:val="22"/>
          <w:szCs w:val="22"/>
        </w:rPr>
        <w:t xml:space="preserve"> have relied on chemical crosslinking, like tosyl-activated beads</w:t>
      </w:r>
      <w:r w:rsidR="00263687" w:rsidRPr="00AF396F">
        <w:rPr>
          <w:sz w:val="22"/>
          <w:szCs w:val="22"/>
        </w:rPr>
        <w:t xml:space="preserve"> </w:t>
      </w:r>
      <w:r w:rsidR="00263687" w:rsidRPr="00AF396F">
        <w:rPr>
          <w:sz w:val="22"/>
          <w:szCs w:val="22"/>
        </w:rPr>
        <w:fldChar w:fldCharType="begin">
          <w:fldData xml:space="preserve">PEVuZE5vdGU+PENpdGU+PEF1dGhvcj5LaWVybWFpZXI8L0F1dGhvcj48WWVhcj4yMDE2PC9ZZWFy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E4Ni05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LaWVybWFpZXI8L0F1dGhvcj48WWVhcj4yMDE2PC9ZZWFy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263687" w:rsidRPr="00AF396F">
        <w:rPr>
          <w:sz w:val="22"/>
          <w:szCs w:val="22"/>
        </w:rPr>
      </w:r>
      <w:r w:rsidR="00263687" w:rsidRPr="00AF396F">
        <w:rPr>
          <w:sz w:val="22"/>
          <w:szCs w:val="22"/>
        </w:rPr>
        <w:fldChar w:fldCharType="separate"/>
      </w:r>
      <w:r w:rsidR="00926D05" w:rsidRPr="00AF396F">
        <w:rPr>
          <w:noProof/>
          <w:sz w:val="22"/>
          <w:szCs w:val="22"/>
        </w:rPr>
        <w:t>(Hsu</w:t>
      </w:r>
      <w:r w:rsidR="00926D05" w:rsidRPr="00AF396F">
        <w:rPr>
          <w:i/>
          <w:noProof/>
          <w:sz w:val="22"/>
          <w:szCs w:val="22"/>
        </w:rPr>
        <w:t xml:space="preserve"> et al</w:t>
      </w:r>
      <w:r w:rsidR="00926D05" w:rsidRPr="00AF396F">
        <w:rPr>
          <w:noProof/>
          <w:sz w:val="22"/>
          <w:szCs w:val="22"/>
        </w:rPr>
        <w:t xml:space="preserve"> 2018; Kiermaier and others 2016; Werneburg and others 2016)</w:t>
      </w:r>
      <w:r w:rsidR="00263687" w:rsidRPr="00AF396F">
        <w:rPr>
          <w:sz w:val="22"/>
          <w:szCs w:val="22"/>
        </w:rPr>
        <w:fldChar w:fldCharType="end"/>
      </w:r>
      <w:bookmarkEnd w:id="6"/>
      <w:r w:rsidR="003A799F" w:rsidRPr="00AF396F">
        <w:rPr>
          <w:sz w:val="22"/>
          <w:szCs w:val="22"/>
        </w:rPr>
        <w:t xml:space="preserve">. More recently, aldehyde cross-linking was also used to non-specifically immobilize </w:t>
      </w:r>
      <w:r w:rsidR="00A45345" w:rsidRPr="00AF396F">
        <w:rPr>
          <w:sz w:val="22"/>
          <w:szCs w:val="22"/>
        </w:rPr>
        <w:t>a catalytically inactive point-mutant of the mucin protease</w:t>
      </w:r>
      <w:r w:rsidR="003A799F" w:rsidRPr="00AF396F">
        <w:rPr>
          <w:sz w:val="22"/>
          <w:szCs w:val="22"/>
        </w:rPr>
        <w:t xml:space="preserve"> </w:t>
      </w:r>
      <w:r w:rsidR="00A45345" w:rsidRPr="00AF396F">
        <w:rPr>
          <w:sz w:val="22"/>
          <w:szCs w:val="22"/>
        </w:rPr>
        <w:t>StcE</w:t>
      </w:r>
      <w:r w:rsidR="003A799F" w:rsidRPr="00AF396F">
        <w:rPr>
          <w:sz w:val="22"/>
          <w:szCs w:val="22"/>
        </w:rPr>
        <w:t xml:space="preserve"> </w:t>
      </w:r>
      <w:r w:rsidR="00A45345" w:rsidRPr="00AF396F">
        <w:rPr>
          <w:sz w:val="22"/>
          <w:szCs w:val="22"/>
        </w:rPr>
        <w:fldChar w:fldCharType="begin">
          <w:fldData xml:space="preserve">PEVuZE5vdGU+PENpdGU+PEF1dGhvcj5NYWxha2VyPC9BdXRob3I+PFllYXI+MjAxOTwvWWVhcj48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cyNzgtNzI4NzwvcGFn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==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NYWxha2VyPC9BdXRob3I+PFllYXI+MjAxOTwvWWVhcj48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cyNzgtNzI4NzwvcGFn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==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A45345" w:rsidRPr="00AF396F">
        <w:rPr>
          <w:sz w:val="22"/>
          <w:szCs w:val="22"/>
        </w:rPr>
      </w:r>
      <w:r w:rsidR="00A45345" w:rsidRPr="00AF396F">
        <w:rPr>
          <w:sz w:val="22"/>
          <w:szCs w:val="22"/>
        </w:rPr>
        <w:fldChar w:fldCharType="separate"/>
      </w:r>
      <w:r w:rsidR="00926D05" w:rsidRPr="00AF396F">
        <w:rPr>
          <w:noProof/>
          <w:sz w:val="22"/>
          <w:szCs w:val="22"/>
        </w:rPr>
        <w:t>(Malaker</w:t>
      </w:r>
      <w:r w:rsidR="00926D05" w:rsidRPr="00AF396F">
        <w:rPr>
          <w:i/>
          <w:noProof/>
          <w:sz w:val="22"/>
          <w:szCs w:val="22"/>
        </w:rPr>
        <w:t xml:space="preserve"> et al</w:t>
      </w:r>
      <w:r w:rsidR="00926D05" w:rsidRPr="00AF396F">
        <w:rPr>
          <w:noProof/>
          <w:sz w:val="22"/>
          <w:szCs w:val="22"/>
        </w:rPr>
        <w:t xml:space="preserve"> 2019)</w:t>
      </w:r>
      <w:r w:rsidR="00A45345" w:rsidRPr="00AF396F">
        <w:rPr>
          <w:sz w:val="22"/>
          <w:szCs w:val="22"/>
        </w:rPr>
        <w:fldChar w:fldCharType="end"/>
      </w:r>
      <w:r w:rsidR="003A799F" w:rsidRPr="00AF396F">
        <w:rPr>
          <w:sz w:val="22"/>
          <w:szCs w:val="22"/>
        </w:rPr>
        <w:t xml:space="preserve">. </w:t>
      </w:r>
      <w:r w:rsidR="008D1507" w:rsidRPr="00AF396F">
        <w:rPr>
          <w:sz w:val="22"/>
          <w:szCs w:val="22"/>
        </w:rPr>
        <w:t>While c</w:t>
      </w:r>
      <w:r w:rsidR="003A799F" w:rsidRPr="00AF396F">
        <w:rPr>
          <w:sz w:val="22"/>
          <w:szCs w:val="22"/>
        </w:rPr>
        <w:t>hemical cross-linking is</w:t>
      </w:r>
      <w:r w:rsidR="008D1507" w:rsidRPr="00AF396F">
        <w:rPr>
          <w:sz w:val="22"/>
          <w:szCs w:val="22"/>
        </w:rPr>
        <w:t xml:space="preserve"> convenient,</w:t>
      </w:r>
      <w:r w:rsidR="003A799F" w:rsidRPr="00AF396F">
        <w:rPr>
          <w:sz w:val="22"/>
          <w:szCs w:val="22"/>
        </w:rPr>
        <w:t xml:space="preserve"> the heterogeneous nature of the immobilization may actually block the binding domains/active site in the immobilized protein.</w:t>
      </w:r>
      <w:r w:rsidR="00807895" w:rsidRPr="00AF396F">
        <w:rPr>
          <w:sz w:val="22"/>
          <w:szCs w:val="22"/>
        </w:rPr>
        <w:t xml:space="preserve"> Additionally, if the protein of interest isn’t of high purity, </w:t>
      </w:r>
      <w:r w:rsidR="007463BF" w:rsidRPr="00AF396F">
        <w:rPr>
          <w:sz w:val="22"/>
          <w:szCs w:val="22"/>
        </w:rPr>
        <w:t>non-specific proteins can also be immobilized, potentially complicating the analysis.</w:t>
      </w:r>
      <w:r w:rsidR="003A799F" w:rsidRPr="00AF396F">
        <w:rPr>
          <w:sz w:val="22"/>
          <w:szCs w:val="22"/>
        </w:rPr>
        <w:t xml:space="preserve"> </w:t>
      </w:r>
      <w:r w:rsidR="0006660F" w:rsidRPr="00AF396F">
        <w:rPr>
          <w:sz w:val="22"/>
          <w:szCs w:val="22"/>
        </w:rPr>
        <w:t>By genetically encoding the Avi-tag into our protein of interest, we were able to efficiently biotinylate EndoN/EndoN</w:t>
      </w:r>
      <w:r w:rsidR="0006660F" w:rsidRPr="00AF396F">
        <w:rPr>
          <w:sz w:val="22"/>
          <w:szCs w:val="22"/>
          <w:vertAlign w:val="subscript"/>
        </w:rPr>
        <w:t>DM</w:t>
      </w:r>
      <w:r w:rsidR="0006660F" w:rsidRPr="00AF396F">
        <w:rPr>
          <w:sz w:val="22"/>
          <w:szCs w:val="22"/>
        </w:rPr>
        <w:t xml:space="preserve"> with recombinant BirA.</w:t>
      </w:r>
      <w:r w:rsidR="00934078" w:rsidRPr="00AF396F">
        <w:rPr>
          <w:sz w:val="22"/>
          <w:szCs w:val="22"/>
        </w:rPr>
        <w:t xml:space="preserve"> </w:t>
      </w:r>
      <w:r w:rsidR="00B51B4A">
        <w:rPr>
          <w:sz w:val="22"/>
          <w:szCs w:val="22"/>
        </w:rPr>
        <w:t>T</w:t>
      </w:r>
      <w:r w:rsidR="00934078" w:rsidRPr="00AF396F">
        <w:rPr>
          <w:sz w:val="22"/>
          <w:szCs w:val="22"/>
        </w:rPr>
        <w:t>he detergent-stability of EndoN/EndoN</w:t>
      </w:r>
      <w:r w:rsidR="00934078" w:rsidRPr="00AF396F">
        <w:rPr>
          <w:sz w:val="22"/>
          <w:szCs w:val="22"/>
          <w:vertAlign w:val="subscript"/>
        </w:rPr>
        <w:t>DM</w:t>
      </w:r>
      <w:r w:rsidR="00934078" w:rsidRPr="00AF396F">
        <w:rPr>
          <w:sz w:val="22"/>
          <w:szCs w:val="22"/>
        </w:rPr>
        <w:t xml:space="preserve"> and the near covalent</w:t>
      </w:r>
      <w:r w:rsidR="00EF7902" w:rsidRPr="00AF396F">
        <w:rPr>
          <w:sz w:val="22"/>
          <w:szCs w:val="22"/>
        </w:rPr>
        <w:t xml:space="preserve"> interaction between streptavidin and biotin </w:t>
      </w:r>
      <w:r w:rsidR="00263687" w:rsidRPr="00AF396F">
        <w:rPr>
          <w:sz w:val="22"/>
          <w:szCs w:val="22"/>
        </w:rPr>
        <w:fldChar w:fldCharType="begin">
          <w:fldData xml:space="preserve">PEVuZE5vdGU+PENpdGU+PEF1dGhvcj5Dcm9uYW48L0F1dGhvcj48WWVhcj4xOTkwPC9ZZWFyPjxS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Dcm9uYW48L0F1dGhvcj48WWVhcj4xOTkwPC9ZZWFyPjxS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263687" w:rsidRPr="00AF396F">
        <w:rPr>
          <w:sz w:val="22"/>
          <w:szCs w:val="22"/>
        </w:rPr>
      </w:r>
      <w:r w:rsidR="00263687" w:rsidRPr="00AF396F">
        <w:rPr>
          <w:sz w:val="22"/>
          <w:szCs w:val="22"/>
        </w:rPr>
        <w:fldChar w:fldCharType="separate"/>
      </w:r>
      <w:r w:rsidR="00926D05" w:rsidRPr="00AF396F">
        <w:rPr>
          <w:noProof/>
          <w:sz w:val="22"/>
          <w:szCs w:val="22"/>
        </w:rPr>
        <w:t>(Cronan 1990; Stummeyer</w:t>
      </w:r>
      <w:r w:rsidR="00926D05" w:rsidRPr="00AF396F">
        <w:rPr>
          <w:i/>
          <w:noProof/>
          <w:sz w:val="22"/>
          <w:szCs w:val="22"/>
        </w:rPr>
        <w:t xml:space="preserve"> et al</w:t>
      </w:r>
      <w:r w:rsidR="00926D05" w:rsidRPr="00AF396F">
        <w:rPr>
          <w:noProof/>
          <w:sz w:val="22"/>
          <w:szCs w:val="22"/>
        </w:rPr>
        <w:t xml:space="preserve"> 2005)</w:t>
      </w:r>
      <w:r w:rsidR="00263687" w:rsidRPr="00AF396F">
        <w:rPr>
          <w:sz w:val="22"/>
          <w:szCs w:val="22"/>
        </w:rPr>
        <w:fldChar w:fldCharType="end"/>
      </w:r>
      <w:r w:rsidR="00EF7902" w:rsidRPr="00AF396F">
        <w:rPr>
          <w:sz w:val="22"/>
          <w:szCs w:val="22"/>
        </w:rPr>
        <w:t>, allow</w:t>
      </w:r>
      <w:r w:rsidR="003B4EDD" w:rsidRPr="00AF396F">
        <w:rPr>
          <w:sz w:val="22"/>
          <w:szCs w:val="22"/>
        </w:rPr>
        <w:t>ed</w:t>
      </w:r>
      <w:r w:rsidR="00EF7902" w:rsidRPr="00AF396F">
        <w:rPr>
          <w:sz w:val="22"/>
          <w:szCs w:val="22"/>
        </w:rPr>
        <w:t xml:space="preserve"> us to remove </w:t>
      </w:r>
      <w:r w:rsidR="00934078" w:rsidRPr="00AF396F">
        <w:rPr>
          <w:sz w:val="22"/>
          <w:szCs w:val="22"/>
        </w:rPr>
        <w:t>any</w:t>
      </w:r>
      <w:r w:rsidR="00EF7902" w:rsidRPr="00AF396F">
        <w:rPr>
          <w:sz w:val="22"/>
          <w:szCs w:val="22"/>
        </w:rPr>
        <w:t xml:space="preserve"> non-specific</w:t>
      </w:r>
      <w:r w:rsidR="00934078" w:rsidRPr="00AF396F">
        <w:rPr>
          <w:sz w:val="22"/>
          <w:szCs w:val="22"/>
        </w:rPr>
        <w:t>ally bound</w:t>
      </w:r>
      <w:r w:rsidR="00EF7902" w:rsidRPr="00AF396F">
        <w:rPr>
          <w:sz w:val="22"/>
          <w:szCs w:val="22"/>
        </w:rPr>
        <w:t xml:space="preserve"> proteins </w:t>
      </w:r>
      <w:r w:rsidR="00B51B4A">
        <w:rPr>
          <w:sz w:val="22"/>
          <w:szCs w:val="22"/>
        </w:rPr>
        <w:t xml:space="preserve">after immobilization </w:t>
      </w:r>
      <w:r w:rsidR="00EF7902" w:rsidRPr="00AF396F">
        <w:rPr>
          <w:sz w:val="22"/>
          <w:szCs w:val="22"/>
        </w:rPr>
        <w:t>by washing with SDS</w:t>
      </w:r>
      <w:r w:rsidR="003B4EDD" w:rsidRPr="00AF396F">
        <w:rPr>
          <w:sz w:val="22"/>
          <w:szCs w:val="22"/>
        </w:rPr>
        <w:t>, thereby providing an extra layer of specificity.</w:t>
      </w:r>
    </w:p>
    <w:p w14:paraId="4C818A5F" w14:textId="7EE85603" w:rsidR="00B34E65" w:rsidRPr="00AF396F" w:rsidRDefault="00C50423" w:rsidP="005346DA">
      <w:pPr>
        <w:pStyle w:val="mb-25"/>
        <w:spacing w:before="0" w:beforeAutospacing="0" w:after="0" w:afterAutospacing="0" w:line="480" w:lineRule="auto"/>
        <w:jc w:val="both"/>
        <w:rPr>
          <w:sz w:val="22"/>
          <w:szCs w:val="22"/>
        </w:rPr>
      </w:pPr>
      <w:r w:rsidRPr="00AF396F">
        <w:rPr>
          <w:sz w:val="22"/>
          <w:szCs w:val="22"/>
        </w:rPr>
        <w:lastRenderedPageBreak/>
        <w:tab/>
        <w:t>The immobilized EndoN will be useful when studying the interactions between cells expressing polySia or between these cells and the</w:t>
      </w:r>
      <w:r w:rsidR="008D1507" w:rsidRPr="00AF396F">
        <w:rPr>
          <w:sz w:val="22"/>
          <w:szCs w:val="22"/>
        </w:rPr>
        <w:t>ir environment (e.g. serum and extracellular vesicles).</w:t>
      </w:r>
      <w:r w:rsidRPr="00AF396F">
        <w:rPr>
          <w:sz w:val="22"/>
          <w:szCs w:val="22"/>
        </w:rPr>
        <w:t xml:space="preserve"> Temporal experiments looking at polySia dynamics are also now possible with this methodology. While EndoN only removes cell surface polySia, combination experiments with the newly develop</w:t>
      </w:r>
      <w:r w:rsidR="00786B96" w:rsidRPr="00AF396F">
        <w:rPr>
          <w:sz w:val="22"/>
          <w:szCs w:val="22"/>
        </w:rPr>
        <w:t>ed</w:t>
      </w:r>
      <w:r w:rsidRPr="00AF396F">
        <w:rPr>
          <w:sz w:val="22"/>
          <w:szCs w:val="22"/>
        </w:rPr>
        <w:t xml:space="preserve"> polySia biosynthesis inhibitor </w:t>
      </w:r>
      <w:r w:rsidRPr="00AF396F">
        <w:rPr>
          <w:sz w:val="22"/>
          <w:szCs w:val="22"/>
        </w:rPr>
        <w:fldChar w:fldCharType="begin"/>
      </w:r>
      <w:r w:rsidR="00926D05" w:rsidRPr="00AF396F">
        <w:rPr>
          <w:sz w:val="22"/>
          <w:szCs w:val="22"/>
        </w:rPr>
        <w:instrText xml:space="preserve"> ADDIN EN.CITE &lt;EndNote&gt;&lt;Cite&gt;&lt;Author&gt;Hunter&lt;/Author&gt;&lt;Year&gt;2023&lt;/Year&gt;&lt;RecNum&gt;675&lt;/RecNum&gt;&lt;DisplayText&gt;(Hunter&lt;style face="italic"&gt; et al&lt;/style&gt; 2023)&lt;/DisplayText&gt;&lt;record&gt;&lt;rec-number&gt;675&lt;/rec-number&gt;&lt;foreign-keys&gt;&lt;key app="EN" db-id="fs2eve9prp9xv5e2a5gvxarkv02apa2watxv" timestamp="1676324922"&gt;675&lt;/key&gt;&lt;/foreign-keys&gt;&lt;ref-type name="Journal Article"&gt;17&lt;/ref-type&gt;&lt;contributors&gt;&lt;authors&gt;&lt;author&gt;Hunter, C.&lt;/author&gt;&lt;author&gt;Gao, Z.&lt;/author&gt;&lt;author&gt;Chen, H. M.&lt;/author&gt;&lt;author&gt;Thompson, N.&lt;/author&gt;&lt;author&gt;Wakarchuk, W.&lt;/author&gt;&lt;author&gt;Nitz, M.&lt;/author&gt;&lt;author&gt;Withers, S. G.&lt;/author&gt;&lt;author&gt;Willis, L. M.&lt;/author&gt;&lt;/authors&gt;&lt;/contributors&gt;&lt;auth-address&gt;Department of Biological Sciences, University of Alberta, Edmonton, T6G 2R3, Canada.&amp;#xD;Department of Chemistry, University of British Columbia, Vancouver, V6T 1Z1, Canada.&amp;#xD;Department of Chemistry, University of Toronto, Toronto, M5S 3H6, Canada.&lt;/auth-address&gt;&lt;titles&gt;&lt;title&gt;Attenuation of Polysialic Acid Biosynthesis in Cells by the Small Molecule Inhibitor 8-Keto-sialic acid&lt;/title&gt;&lt;secondary-title&gt;ACS Chem Biol&lt;/secondary-title&gt;&lt;/titles&gt;&lt;periodical&gt;&lt;full-title&gt;ACS Chem Biol&lt;/full-title&gt;&lt;abbr-1&gt;ACS chemical biology&lt;/abbr-1&gt;&lt;/periodical&gt;&lt;pages&gt;41-48&lt;/pages&gt;&lt;volume&gt;18&lt;/volume&gt;&lt;number&gt;1&lt;/number&gt;&lt;edition&gt;2022/12/29&lt;/edition&gt;&lt;keywords&gt;&lt;keyword&gt;*N-Acetylneuraminic Acid&lt;/keyword&gt;&lt;keyword&gt;*Sialic Acids/chemistry&lt;/keyword&gt;&lt;keyword&gt;Sialyltransferases/metabolism&lt;/keyword&gt;&lt;keyword&gt;Cell Membrane/metabolism&lt;/keyword&gt;&lt;/keywords&gt;&lt;dates&gt;&lt;year&gt;2023&lt;/year&gt;&lt;pub-dates&gt;&lt;date&gt;Jan 20&lt;/date&gt;&lt;/pub-dates&gt;&lt;/dates&gt;&lt;isbn&gt;1554-8929&lt;/isbn&gt;&lt;accession-num&gt;36577399&lt;/accession-num&gt;&lt;urls&gt;&lt;/urls&gt;&lt;electronic-resource-num&gt;10.1021/acschembio.2c00638&lt;/electronic-resource-num&gt;&lt;remote-database-provider&gt;NLM&lt;/remote-database-provider&gt;&lt;language&gt;eng&lt;/language&gt;&lt;/record&gt;&lt;/Cite&gt;&lt;/EndNote&gt;</w:instrText>
      </w:r>
      <w:r w:rsidRPr="00AF396F">
        <w:rPr>
          <w:sz w:val="22"/>
          <w:szCs w:val="22"/>
        </w:rPr>
        <w:fldChar w:fldCharType="separate"/>
      </w:r>
      <w:r w:rsidR="00926D05" w:rsidRPr="00AF396F">
        <w:rPr>
          <w:noProof/>
          <w:sz w:val="22"/>
          <w:szCs w:val="22"/>
        </w:rPr>
        <w:t>(Hunter</w:t>
      </w:r>
      <w:r w:rsidR="00926D05" w:rsidRPr="00AF396F">
        <w:rPr>
          <w:i/>
          <w:noProof/>
          <w:sz w:val="22"/>
          <w:szCs w:val="22"/>
        </w:rPr>
        <w:t xml:space="preserve"> et al</w:t>
      </w:r>
      <w:r w:rsidR="00926D05" w:rsidRPr="00AF396F">
        <w:rPr>
          <w:noProof/>
          <w:sz w:val="22"/>
          <w:szCs w:val="22"/>
        </w:rPr>
        <w:t xml:space="preserve"> 2023)</w:t>
      </w:r>
      <w:r w:rsidRPr="00AF396F">
        <w:rPr>
          <w:sz w:val="22"/>
          <w:szCs w:val="22"/>
        </w:rPr>
        <w:fldChar w:fldCharType="end"/>
      </w:r>
      <w:r w:rsidRPr="00AF396F">
        <w:rPr>
          <w:sz w:val="22"/>
          <w:szCs w:val="22"/>
        </w:rPr>
        <w:t xml:space="preserve"> would allow for a more in depth exploration of polySia dynamics</w:t>
      </w:r>
      <w:r w:rsidR="00A45345" w:rsidRPr="00AF396F">
        <w:rPr>
          <w:sz w:val="22"/>
          <w:szCs w:val="22"/>
        </w:rPr>
        <w:t xml:space="preserve"> by targeting both cell surface and internal polySia</w:t>
      </w:r>
      <w:r w:rsidRPr="00AF396F">
        <w:rPr>
          <w:sz w:val="22"/>
          <w:szCs w:val="22"/>
        </w:rPr>
        <w:t>.</w:t>
      </w:r>
    </w:p>
    <w:p w14:paraId="276C91B9" w14:textId="47F4F3EF" w:rsidR="003F1F15" w:rsidRPr="00AF396F" w:rsidRDefault="00786B96" w:rsidP="005346DA">
      <w:pPr>
        <w:pStyle w:val="mb-25"/>
        <w:spacing w:before="0" w:beforeAutospacing="0" w:after="0" w:afterAutospacing="0" w:line="480" w:lineRule="auto"/>
        <w:jc w:val="both"/>
        <w:rPr>
          <w:sz w:val="22"/>
          <w:szCs w:val="22"/>
        </w:rPr>
      </w:pPr>
      <w:r w:rsidRPr="00AF396F">
        <w:rPr>
          <w:sz w:val="22"/>
          <w:szCs w:val="22"/>
        </w:rPr>
        <w:tab/>
      </w:r>
      <w:r w:rsidR="005B0E58" w:rsidRPr="00AF396F">
        <w:rPr>
          <w:sz w:val="22"/>
          <w:szCs w:val="22"/>
        </w:rPr>
        <w:t>Immobilized EndoN</w:t>
      </w:r>
      <w:r w:rsidR="005B0E58" w:rsidRPr="00AF396F">
        <w:rPr>
          <w:sz w:val="22"/>
          <w:szCs w:val="22"/>
          <w:vertAlign w:val="subscript"/>
        </w:rPr>
        <w:t>DM</w:t>
      </w:r>
      <w:r w:rsidR="005B0E58" w:rsidRPr="00AF396F">
        <w:rPr>
          <w:sz w:val="22"/>
          <w:szCs w:val="22"/>
        </w:rPr>
        <w:t xml:space="preserve"> </w:t>
      </w:r>
      <w:r w:rsidR="008D1507" w:rsidRPr="00AF396F">
        <w:rPr>
          <w:sz w:val="22"/>
          <w:szCs w:val="22"/>
        </w:rPr>
        <w:t>represents an additional tool</w:t>
      </w:r>
      <w:r w:rsidR="005B0E58" w:rsidRPr="00AF396F">
        <w:rPr>
          <w:sz w:val="22"/>
          <w:szCs w:val="22"/>
        </w:rPr>
        <w:t xml:space="preserve"> for isolating and identifying polysialylated proteins. Because the EndoN</w:t>
      </w:r>
      <w:r w:rsidR="005B0E58" w:rsidRPr="00AF396F">
        <w:rPr>
          <w:sz w:val="22"/>
          <w:szCs w:val="22"/>
          <w:vertAlign w:val="subscript"/>
        </w:rPr>
        <w:t>DM</w:t>
      </w:r>
      <w:r w:rsidR="005B0E58" w:rsidRPr="00AF396F">
        <w:rPr>
          <w:sz w:val="22"/>
          <w:szCs w:val="22"/>
        </w:rPr>
        <w:t xml:space="preserve">-biotin-streptavidin complex is detergent-stable, it is possible to perform the pull down in </w:t>
      </w:r>
      <w:r w:rsidR="006C6D98" w:rsidRPr="00AF396F">
        <w:rPr>
          <w:sz w:val="22"/>
          <w:szCs w:val="22"/>
        </w:rPr>
        <w:t xml:space="preserve">a </w:t>
      </w:r>
      <w:r w:rsidR="005B0E58" w:rsidRPr="00AF396F">
        <w:rPr>
          <w:sz w:val="22"/>
          <w:szCs w:val="22"/>
        </w:rPr>
        <w:t>high</w:t>
      </w:r>
      <w:r w:rsidR="006C6D98" w:rsidRPr="00AF396F">
        <w:rPr>
          <w:sz w:val="22"/>
          <w:szCs w:val="22"/>
        </w:rPr>
        <w:t xml:space="preserve"> concentration of</w:t>
      </w:r>
      <w:r w:rsidR="005B0E58" w:rsidRPr="00AF396F">
        <w:rPr>
          <w:sz w:val="22"/>
          <w:szCs w:val="22"/>
        </w:rPr>
        <w:t xml:space="preserve"> detergent to reduce non-specific interactions that frequently plague polySia-based pull downs.</w:t>
      </w:r>
      <w:r w:rsidR="006C6D98" w:rsidRPr="00AF396F">
        <w:rPr>
          <w:sz w:val="22"/>
          <w:szCs w:val="22"/>
        </w:rPr>
        <w:t xml:space="preserve"> Additionally, the detergent can be removed through extensive washing, allowing for detergent-sensitive downstream applications, such as proteomics. Our proteomic analysis</w:t>
      </w:r>
      <w:r w:rsidR="00D1541E" w:rsidRPr="00AF396F">
        <w:rPr>
          <w:sz w:val="22"/>
          <w:szCs w:val="22"/>
        </w:rPr>
        <w:t xml:space="preserve"> of NK-92 cells</w:t>
      </w:r>
      <w:r w:rsidR="006C6D98" w:rsidRPr="00AF396F">
        <w:rPr>
          <w:sz w:val="22"/>
          <w:szCs w:val="22"/>
        </w:rPr>
        <w:t xml:space="preserve"> found that immobilized EndoN</w:t>
      </w:r>
      <w:r w:rsidR="006C6D98" w:rsidRPr="00AF396F">
        <w:rPr>
          <w:sz w:val="22"/>
          <w:szCs w:val="22"/>
          <w:vertAlign w:val="subscript"/>
        </w:rPr>
        <w:t>DM</w:t>
      </w:r>
      <w:r w:rsidR="006C6D98" w:rsidRPr="00AF396F">
        <w:rPr>
          <w:sz w:val="22"/>
          <w:szCs w:val="22"/>
        </w:rPr>
        <w:t xml:space="preserve"> significantly enriched NCAM and </w:t>
      </w:r>
      <w:r w:rsidR="00DE104B" w:rsidRPr="00AF396F">
        <w:rPr>
          <w:sz w:val="22"/>
          <w:szCs w:val="22"/>
        </w:rPr>
        <w:t xml:space="preserve">to a lesser extent </w:t>
      </w:r>
      <w:r w:rsidR="006C6D98" w:rsidRPr="00AF396F">
        <w:rPr>
          <w:sz w:val="22"/>
          <w:szCs w:val="22"/>
        </w:rPr>
        <w:t xml:space="preserve">ST8Sia4. This is one of the few </w:t>
      </w:r>
      <w:r w:rsidR="009F1297" w:rsidRPr="00AF396F">
        <w:rPr>
          <w:sz w:val="22"/>
          <w:szCs w:val="22"/>
        </w:rPr>
        <w:t>polySia-</w:t>
      </w:r>
      <w:r w:rsidR="006C6D98" w:rsidRPr="00AF396F">
        <w:rPr>
          <w:sz w:val="22"/>
          <w:szCs w:val="22"/>
        </w:rPr>
        <w:t>proteomic experiments to identify a polysialyltransferase</w:t>
      </w:r>
      <w:r w:rsidR="00D1541E" w:rsidRPr="00AF396F">
        <w:rPr>
          <w:sz w:val="22"/>
          <w:szCs w:val="22"/>
        </w:rPr>
        <w:t xml:space="preserve">, despite the fact that </w:t>
      </w:r>
      <w:r w:rsidR="00540B85" w:rsidRPr="00AF396F">
        <w:rPr>
          <w:sz w:val="22"/>
          <w:szCs w:val="22"/>
        </w:rPr>
        <w:t>both ST8Sia2 and ST8Sia4</w:t>
      </w:r>
      <w:r w:rsidR="00D1541E" w:rsidRPr="00AF396F">
        <w:rPr>
          <w:sz w:val="22"/>
          <w:szCs w:val="22"/>
        </w:rPr>
        <w:t xml:space="preserve"> autopolysialylate</w:t>
      </w:r>
      <w:r w:rsidR="00125692" w:rsidRPr="00AF396F">
        <w:rPr>
          <w:sz w:val="22"/>
          <w:szCs w:val="22"/>
        </w:rPr>
        <w:t>.</w:t>
      </w:r>
      <w:r w:rsidR="009F1297" w:rsidRPr="00AF396F">
        <w:rPr>
          <w:sz w:val="22"/>
          <w:szCs w:val="22"/>
        </w:rPr>
        <w:t xml:space="preserve"> </w:t>
      </w:r>
      <w:r w:rsidR="00540B85" w:rsidRPr="00AF396F">
        <w:rPr>
          <w:sz w:val="22"/>
          <w:szCs w:val="22"/>
        </w:rPr>
        <w:t>W</w:t>
      </w:r>
      <w:r w:rsidR="009F1297" w:rsidRPr="00AF396F">
        <w:rPr>
          <w:sz w:val="22"/>
          <w:szCs w:val="22"/>
        </w:rPr>
        <w:t xml:space="preserve">e were </w:t>
      </w:r>
      <w:r w:rsidR="00540B85" w:rsidRPr="00AF396F">
        <w:rPr>
          <w:sz w:val="22"/>
          <w:szCs w:val="22"/>
        </w:rPr>
        <w:t xml:space="preserve">also </w:t>
      </w:r>
      <w:r w:rsidR="009F1297" w:rsidRPr="00AF396F">
        <w:rPr>
          <w:sz w:val="22"/>
          <w:szCs w:val="22"/>
        </w:rPr>
        <w:t xml:space="preserve">able to significantly enrich </w:t>
      </w:r>
      <w:r w:rsidR="00540B85" w:rsidRPr="00AF396F">
        <w:rPr>
          <w:sz w:val="22"/>
          <w:szCs w:val="22"/>
        </w:rPr>
        <w:t>polysialylated proteins from serum using the immobilized EndoN</w:t>
      </w:r>
      <w:r w:rsidR="00540B85" w:rsidRPr="00AF396F">
        <w:rPr>
          <w:sz w:val="22"/>
          <w:szCs w:val="22"/>
          <w:vertAlign w:val="subscript"/>
        </w:rPr>
        <w:t>DM</w:t>
      </w:r>
      <w:r w:rsidR="00540B85" w:rsidRPr="00AF396F">
        <w:rPr>
          <w:sz w:val="22"/>
          <w:szCs w:val="22"/>
        </w:rPr>
        <w:t>, in contrast to mAb 735-based immuno</w:t>
      </w:r>
      <w:r w:rsidR="00C80695" w:rsidRPr="00AF396F">
        <w:rPr>
          <w:sz w:val="22"/>
          <w:szCs w:val="22"/>
        </w:rPr>
        <w:t>p</w:t>
      </w:r>
      <w:r w:rsidR="00540B85" w:rsidRPr="00AF396F">
        <w:rPr>
          <w:sz w:val="22"/>
          <w:szCs w:val="22"/>
        </w:rPr>
        <w:t xml:space="preserve">recipitation, which was plagued with high levels of non-specifically bound proteins. </w:t>
      </w:r>
      <w:r w:rsidR="00C80695" w:rsidRPr="00AF396F">
        <w:rPr>
          <w:sz w:val="22"/>
          <w:szCs w:val="22"/>
        </w:rPr>
        <w:t xml:space="preserve">Similar to NK-92 cells, </w:t>
      </w:r>
      <w:r w:rsidR="00540B85" w:rsidRPr="00AF396F">
        <w:rPr>
          <w:sz w:val="22"/>
          <w:szCs w:val="22"/>
        </w:rPr>
        <w:t xml:space="preserve">human serum contained </w:t>
      </w:r>
      <w:r w:rsidR="009F1297" w:rsidRPr="00AF396F">
        <w:rPr>
          <w:sz w:val="22"/>
          <w:szCs w:val="22"/>
        </w:rPr>
        <w:t>both NCAM and ST8Sia4</w:t>
      </w:r>
      <w:r w:rsidR="00540B85" w:rsidRPr="00AF396F">
        <w:rPr>
          <w:sz w:val="22"/>
          <w:szCs w:val="22"/>
        </w:rPr>
        <w:t>.</w:t>
      </w:r>
      <w:r w:rsidR="009F1297" w:rsidRPr="00AF396F">
        <w:rPr>
          <w:sz w:val="22"/>
          <w:szCs w:val="22"/>
        </w:rPr>
        <w:t xml:space="preserve"> </w:t>
      </w:r>
      <w:r w:rsidR="00C374F4" w:rsidRPr="00AF396F">
        <w:rPr>
          <w:sz w:val="22"/>
          <w:szCs w:val="22"/>
        </w:rPr>
        <w:t xml:space="preserve">NCAM/CD56 </w:t>
      </w:r>
      <w:r w:rsidR="0061671C" w:rsidRPr="00AF396F">
        <w:rPr>
          <w:sz w:val="22"/>
          <w:szCs w:val="22"/>
        </w:rPr>
        <w:t>expressed on the s</w:t>
      </w:r>
      <w:r w:rsidR="00C374F4" w:rsidRPr="00AF396F">
        <w:rPr>
          <w:sz w:val="22"/>
          <w:szCs w:val="22"/>
        </w:rPr>
        <w:t xml:space="preserve">urface </w:t>
      </w:r>
      <w:r w:rsidR="0061671C" w:rsidRPr="00AF396F">
        <w:rPr>
          <w:sz w:val="22"/>
          <w:szCs w:val="22"/>
        </w:rPr>
        <w:t xml:space="preserve">of </w:t>
      </w:r>
      <w:r w:rsidR="00C374F4" w:rsidRPr="00AF396F">
        <w:rPr>
          <w:sz w:val="22"/>
          <w:szCs w:val="22"/>
        </w:rPr>
        <w:t>NK cells is susceptible to</w:t>
      </w:r>
      <w:r w:rsidR="0061671C" w:rsidRPr="00AF396F">
        <w:rPr>
          <w:sz w:val="22"/>
          <w:szCs w:val="22"/>
        </w:rPr>
        <w:t xml:space="preserve"> numerous proteases, including matrix metalloproteases MMP2/9 </w:t>
      </w:r>
      <w:r w:rsidR="0061671C" w:rsidRPr="00AF396F">
        <w:rPr>
          <w:sz w:val="22"/>
          <w:szCs w:val="22"/>
        </w:rPr>
        <w:fldChar w:fldCharType="begin"/>
      </w:r>
      <w:r w:rsidR="00926D05" w:rsidRPr="00AF396F">
        <w:rPr>
          <w:sz w:val="22"/>
          <w:szCs w:val="22"/>
        </w:rPr>
        <w:instrText xml:space="preserve"> ADDIN EN.CITE &lt;EndNote&gt;&lt;Cite&gt;&lt;Author&gt;Shichi&lt;/Author&gt;&lt;Year&gt;2011&lt;/Year&gt;&lt;RecNum&gt;447&lt;/RecNum&gt;&lt;DisplayText&gt;(Shichi&lt;style face="italic"&gt; et al&lt;/style&gt; 2011)&lt;/DisplayText&gt;&lt;record&gt;&lt;rec-number&gt;447&lt;/rec-number&gt;&lt;foreign-keys&gt;&lt;key app="EN" db-id="fs2eve9prp9xv5e2a5gvxarkv02apa2watxv" timestamp="1599331076"&gt;447&lt;/key&gt;&lt;/foreign-keys&gt;&lt;ref-type name="Journal Article"&gt;17&lt;/ref-type&gt;&lt;contributors&gt;&lt;authors&gt;&lt;author&gt;Shichi, K.&lt;/author&gt;&lt;author&gt;Fujita-Hamabe, W.&lt;/author&gt;&lt;author&gt;Harada, S.&lt;/author&gt;&lt;author&gt;Mizoguchi, H.&lt;/author&gt;&lt;author&gt;Yamada, K.&lt;/author&gt;&lt;author&gt;Nabeshima, T.&lt;/author&gt;&lt;author&gt;Tokuyama, S.&lt;/author&gt;&lt;/authors&gt;&lt;/contributors&gt;&lt;auth-address&gt;Department of Clinical Pharmacy, Kobe Gakuin University School of Pharmaceutical Sciences, 1-1-3 Minatojima, Chuo-ku, Kobe 650-8586, Japan.&lt;/auth-address&gt;&lt;titles&gt;&lt;title&gt;Involvement of matrix metalloproteinase-mediated proteolysis of neural cell adhesion molecule in the development of cerebral ischemic neuronal damage&lt;/title&gt;&lt;secondary-title&gt;J Pharmacol Exp Ther&lt;/secondary-title&gt;&lt;/titles&gt;&lt;periodical&gt;&lt;full-title&gt;J Pharmacol Exp Ther&lt;/full-title&gt;&lt;/periodical&gt;&lt;pages&gt;701-10&lt;/pages&gt;&lt;volume&gt;338&lt;/volume&gt;&lt;number&gt;2&lt;/number&gt;&lt;edition&gt;2011/05/24&lt;/edition&gt;&lt;keywords&gt;&lt;keyword&gt;Animals&lt;/keyword&gt;&lt;keyword&gt;Brain Ischemia/enzymology/*metabolism/pathology&lt;/keyword&gt;&lt;keyword&gt;Disease Models, Animal&lt;/keyword&gt;&lt;keyword&gt;Hydrolysis&lt;/keyword&gt;&lt;keyword&gt;Male&lt;/keyword&gt;&lt;keyword&gt;Matrix Metalloproteinase 2/*physiology&lt;/keyword&gt;&lt;keyword&gt;Matrix Metalloproteinase 9/*physiology&lt;/keyword&gt;&lt;keyword&gt;Mice&lt;/keyword&gt;&lt;keyword&gt;Mice, Inbred C57BL&lt;/keyword&gt;&lt;keyword&gt;Mice, Knockout&lt;/keyword&gt;&lt;keyword&gt;Neural Cell Adhesion Molecules/*metabolism&lt;/keyword&gt;&lt;keyword&gt;Neurons/enzymology/*metabolism/pathology&lt;/keyword&gt;&lt;/keywords&gt;&lt;dates&gt;&lt;year&gt;2011&lt;/year&gt;&lt;pub-dates&gt;&lt;date&gt;Aug&lt;/date&gt;&lt;/pub-dates&gt;&lt;/dates&gt;&lt;isbn&gt;0022-3565&lt;/isbn&gt;&lt;accession-num&gt;21602423&lt;/accession-num&gt;&lt;urls&gt;&lt;/urls&gt;&lt;electronic-resource-num&gt;10.1124/jpet.110.178079&lt;/electronic-resource-num&gt;&lt;remote-database-provider&gt;NLM&lt;/remote-database-provider&gt;&lt;language&gt;eng&lt;/language&gt;&lt;/record&gt;&lt;/Cite&gt;&lt;/EndNote&gt;</w:instrText>
      </w:r>
      <w:r w:rsidR="0061671C" w:rsidRPr="00AF396F">
        <w:rPr>
          <w:sz w:val="22"/>
          <w:szCs w:val="22"/>
        </w:rPr>
        <w:fldChar w:fldCharType="separate"/>
      </w:r>
      <w:r w:rsidR="00926D05" w:rsidRPr="00AF396F">
        <w:rPr>
          <w:noProof/>
          <w:sz w:val="22"/>
          <w:szCs w:val="22"/>
        </w:rPr>
        <w:t>(Shichi</w:t>
      </w:r>
      <w:r w:rsidR="00926D05" w:rsidRPr="00AF396F">
        <w:rPr>
          <w:i/>
          <w:noProof/>
          <w:sz w:val="22"/>
          <w:szCs w:val="22"/>
        </w:rPr>
        <w:t xml:space="preserve"> et al</w:t>
      </w:r>
      <w:r w:rsidR="00926D05" w:rsidRPr="00AF396F">
        <w:rPr>
          <w:noProof/>
          <w:sz w:val="22"/>
          <w:szCs w:val="22"/>
        </w:rPr>
        <w:t xml:space="preserve"> 2011)</w:t>
      </w:r>
      <w:r w:rsidR="0061671C" w:rsidRPr="00AF396F">
        <w:rPr>
          <w:sz w:val="22"/>
          <w:szCs w:val="22"/>
        </w:rPr>
        <w:fldChar w:fldCharType="end"/>
      </w:r>
      <w:r w:rsidR="00C80695" w:rsidRPr="00AF396F">
        <w:rPr>
          <w:sz w:val="22"/>
          <w:szCs w:val="22"/>
        </w:rPr>
        <w:t>,</w:t>
      </w:r>
      <w:r w:rsidR="0061671C" w:rsidRPr="00AF396F">
        <w:rPr>
          <w:sz w:val="22"/>
          <w:szCs w:val="22"/>
        </w:rPr>
        <w:t xml:space="preserve"> tumor necrosis factor-α-converting enzyme (TACE/ADAM17)</w:t>
      </w:r>
      <w:r w:rsidR="00B51B4A">
        <w:rPr>
          <w:sz w:val="22"/>
          <w:szCs w:val="22"/>
        </w:rPr>
        <w:t>,</w:t>
      </w:r>
      <w:r w:rsidR="00C80695" w:rsidRPr="00AF396F">
        <w:rPr>
          <w:sz w:val="22"/>
          <w:szCs w:val="22"/>
        </w:rPr>
        <w:t xml:space="preserve"> and the β-site APP cleaving enzyme 1 (BACE1) secretase</w:t>
      </w:r>
      <w:r w:rsidR="00325D06" w:rsidRPr="00AF396F">
        <w:rPr>
          <w:sz w:val="22"/>
          <w:szCs w:val="22"/>
        </w:rPr>
        <w:t xml:space="preserve">, so it may be released into serum after proteolysis. </w:t>
      </w:r>
      <w:r w:rsidR="00C80695" w:rsidRPr="00AF396F">
        <w:rPr>
          <w:sz w:val="22"/>
          <w:szCs w:val="22"/>
        </w:rPr>
        <w:t xml:space="preserve">The mechanism by which </w:t>
      </w:r>
      <w:r w:rsidR="00325D06" w:rsidRPr="00AF396F">
        <w:rPr>
          <w:sz w:val="22"/>
          <w:szCs w:val="22"/>
        </w:rPr>
        <w:t xml:space="preserve">ST8Sia4 </w:t>
      </w:r>
      <w:r w:rsidR="00C80695" w:rsidRPr="00AF396F">
        <w:rPr>
          <w:sz w:val="22"/>
          <w:szCs w:val="22"/>
        </w:rPr>
        <w:t>gets into serum is less clear though it is also su</w:t>
      </w:r>
      <w:r w:rsidR="00325D06" w:rsidRPr="00AF396F">
        <w:rPr>
          <w:sz w:val="22"/>
          <w:szCs w:val="22"/>
        </w:rPr>
        <w:t>bject to</w:t>
      </w:r>
      <w:r w:rsidR="0061671C" w:rsidRPr="00AF396F">
        <w:rPr>
          <w:sz w:val="22"/>
          <w:szCs w:val="22"/>
        </w:rPr>
        <w:t xml:space="preserve"> </w:t>
      </w:r>
      <w:r w:rsidR="003C58E7" w:rsidRPr="00AF396F">
        <w:rPr>
          <w:sz w:val="22"/>
          <w:szCs w:val="22"/>
        </w:rPr>
        <w:t>prot</w:t>
      </w:r>
      <w:r w:rsidR="00C374F4" w:rsidRPr="00AF396F">
        <w:rPr>
          <w:sz w:val="22"/>
          <w:szCs w:val="22"/>
        </w:rPr>
        <w:t>eolysis by</w:t>
      </w:r>
      <w:r w:rsidR="00C80695" w:rsidRPr="00AF396F">
        <w:rPr>
          <w:sz w:val="22"/>
          <w:szCs w:val="22"/>
        </w:rPr>
        <w:t xml:space="preserve"> BACE1</w:t>
      </w:r>
      <w:r w:rsidR="00C374F4" w:rsidRPr="00AF396F">
        <w:rPr>
          <w:sz w:val="22"/>
          <w:szCs w:val="22"/>
        </w:rPr>
        <w:t xml:space="preserve"> </w:t>
      </w:r>
      <w:r w:rsidR="00C374F4" w:rsidRPr="00AF396F">
        <w:rPr>
          <w:sz w:val="22"/>
          <w:szCs w:val="22"/>
        </w:rPr>
        <w:fldChar w:fldCharType="begin">
          <w:fldData xml:space="preserve">PEVuZE5vdGU+PENpdGU+PEF1dGhvcj5IZW1taW5nPC9BdXRob3I+PFllYXI+MjAwOTwvWWVhcj48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Q3NzwvcGFnZXM+PHZvbHVtZT40PC92b2x1bWU+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IZW1taW5nPC9BdXRob3I+PFllYXI+MjAwOTwvWWVhcj48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C374F4" w:rsidRPr="00AF396F">
        <w:rPr>
          <w:sz w:val="22"/>
          <w:szCs w:val="22"/>
        </w:rPr>
      </w:r>
      <w:r w:rsidR="00C374F4" w:rsidRPr="00AF396F">
        <w:rPr>
          <w:sz w:val="22"/>
          <w:szCs w:val="22"/>
        </w:rPr>
        <w:fldChar w:fldCharType="separate"/>
      </w:r>
      <w:r w:rsidR="00926D05" w:rsidRPr="00AF396F">
        <w:rPr>
          <w:noProof/>
          <w:sz w:val="22"/>
          <w:szCs w:val="22"/>
        </w:rPr>
        <w:t>(Hemming</w:t>
      </w:r>
      <w:r w:rsidR="00926D05" w:rsidRPr="00AF396F">
        <w:rPr>
          <w:i/>
          <w:noProof/>
          <w:sz w:val="22"/>
          <w:szCs w:val="22"/>
        </w:rPr>
        <w:t xml:space="preserve"> et al</w:t>
      </w:r>
      <w:r w:rsidR="00926D05" w:rsidRPr="00AF396F">
        <w:rPr>
          <w:noProof/>
          <w:sz w:val="22"/>
          <w:szCs w:val="22"/>
        </w:rPr>
        <w:t xml:space="preserve"> 2009; Kitazume</w:t>
      </w:r>
      <w:r w:rsidR="00926D05" w:rsidRPr="00AF396F">
        <w:rPr>
          <w:i/>
          <w:noProof/>
          <w:sz w:val="22"/>
          <w:szCs w:val="22"/>
        </w:rPr>
        <w:t xml:space="preserve"> et al</w:t>
      </w:r>
      <w:r w:rsidR="00926D05" w:rsidRPr="00AF396F">
        <w:rPr>
          <w:noProof/>
          <w:sz w:val="22"/>
          <w:szCs w:val="22"/>
        </w:rPr>
        <w:t xml:space="preserve"> 2006)</w:t>
      </w:r>
      <w:r w:rsidR="00C374F4" w:rsidRPr="00AF396F">
        <w:rPr>
          <w:sz w:val="22"/>
          <w:szCs w:val="22"/>
        </w:rPr>
        <w:fldChar w:fldCharType="end"/>
      </w:r>
      <w:r w:rsidR="00C374F4" w:rsidRPr="00AF396F">
        <w:rPr>
          <w:sz w:val="22"/>
          <w:szCs w:val="22"/>
        </w:rPr>
        <w:t xml:space="preserve">. </w:t>
      </w:r>
      <w:r w:rsidR="00C80695" w:rsidRPr="00AF396F">
        <w:rPr>
          <w:sz w:val="22"/>
          <w:szCs w:val="22"/>
        </w:rPr>
        <w:t xml:space="preserve">Alternatively, ST8Sia4 may be released into serum by activated platelets </w:t>
      </w:r>
      <w:r w:rsidR="00C80695" w:rsidRPr="00AF396F">
        <w:rPr>
          <w:sz w:val="22"/>
          <w:szCs w:val="22"/>
        </w:rPr>
        <w:fldChar w:fldCharType="begin"/>
      </w:r>
      <w:r w:rsidR="00C80695" w:rsidRPr="00AF396F">
        <w:rPr>
          <w:sz w:val="22"/>
          <w:szCs w:val="22"/>
        </w:rPr>
        <w:instrText xml:space="preserve"> ADDIN EN.CITE &lt;EndNote&gt;&lt;Cite&gt;&lt;Author&gt;Lee-Sundlov&lt;/Author&gt;&lt;Year&gt;2017&lt;/Year&gt;&lt;RecNum&gt;737&lt;/RecNum&gt;&lt;DisplayText&gt;(Lee-Sundlov&lt;style face="italic"&gt; et al&lt;/style&gt; 2017)&lt;/DisplayText&gt;&lt;record&gt;&lt;rec-number&gt;737&lt;/rec-number&gt;&lt;foreign-keys&gt;&lt;key app="EN" db-id="fs2eve9prp9xv5e2a5gvxarkv02apa2watxv" timestamp="1698781557"&gt;737&lt;/key&gt;&lt;/foreign-keys&gt;&lt;ref-type name="Journal Article"&gt;17&lt;/ref-type&gt;&lt;contributors&gt;&lt;authors&gt;&lt;author&gt;Lee-Sundlov, Melissa M&lt;/author&gt;&lt;author&gt;Ashline, David J&lt;/author&gt;&lt;author&gt;Hanneman, Andrew J&lt;/author&gt;&lt;author&gt;Grozovsky, Renata&lt;/author&gt;&lt;author&gt;Reinhold, Vernon N&lt;/author&gt;&lt;author&gt;Hoffmeister, Karin M&lt;/author&gt;&lt;author&gt;Lau, Joseph TY&lt;/author&gt;&lt;/authors&gt;&lt;/contributors&gt;&lt;titles&gt;&lt;title&gt;Circulating blood and platelets supply glycosyltransferases that enable extrinsic extracellular glycosylation&lt;/title&gt;&lt;secondary-title&gt;Glycobiology&lt;/secondary-title&gt;&lt;/titles&gt;&lt;periodical&gt;&lt;full-title&gt;Glycobiology&lt;/full-title&gt;&lt;abbr-1&gt;Glycobiology&lt;/abbr-1&gt;&lt;/periodical&gt;&lt;pages&gt;188-198&lt;/pages&gt;&lt;volume&gt;27&lt;/volume&gt;&lt;number&gt;2&lt;/number&gt;&lt;dates&gt;&lt;year&gt;2017&lt;/year&gt;&lt;/dates&gt;&lt;isbn&gt;0959-6658&lt;/isbn&gt;&lt;urls&gt;&lt;related-urls&gt;&lt;url&gt;https://doi.org/10.1093/glycob/cww108&lt;/url&gt;&lt;/related-urls&gt;&lt;/urls&gt;&lt;electronic-resource-num&gt;10.1093/glycob/cww108&lt;/electronic-resource-num&gt;&lt;access-date&gt;10/31/2023&lt;/access-date&gt;&lt;/record&gt;&lt;/Cite&gt;&lt;/EndNote&gt;</w:instrText>
      </w:r>
      <w:r w:rsidR="00C80695" w:rsidRPr="00AF396F">
        <w:rPr>
          <w:sz w:val="22"/>
          <w:szCs w:val="22"/>
        </w:rPr>
        <w:fldChar w:fldCharType="separate"/>
      </w:r>
      <w:r w:rsidR="00C80695" w:rsidRPr="00AF396F">
        <w:rPr>
          <w:noProof/>
          <w:sz w:val="22"/>
          <w:szCs w:val="22"/>
        </w:rPr>
        <w:t>(Lee-Sundlov</w:t>
      </w:r>
      <w:r w:rsidR="00C80695" w:rsidRPr="00AF396F">
        <w:rPr>
          <w:i/>
          <w:noProof/>
          <w:sz w:val="22"/>
          <w:szCs w:val="22"/>
        </w:rPr>
        <w:t xml:space="preserve"> et al</w:t>
      </w:r>
      <w:r w:rsidR="00C80695" w:rsidRPr="00AF396F">
        <w:rPr>
          <w:noProof/>
          <w:sz w:val="22"/>
          <w:szCs w:val="22"/>
        </w:rPr>
        <w:t xml:space="preserve"> 2017)</w:t>
      </w:r>
      <w:r w:rsidR="00C80695" w:rsidRPr="00AF396F">
        <w:rPr>
          <w:sz w:val="22"/>
          <w:szCs w:val="22"/>
        </w:rPr>
        <w:fldChar w:fldCharType="end"/>
      </w:r>
      <w:r w:rsidR="00C80695" w:rsidRPr="00AF396F">
        <w:rPr>
          <w:sz w:val="22"/>
          <w:szCs w:val="22"/>
        </w:rPr>
        <w:t xml:space="preserve">, and </w:t>
      </w:r>
      <w:r w:rsidR="00B51B4A">
        <w:rPr>
          <w:sz w:val="22"/>
          <w:szCs w:val="22"/>
        </w:rPr>
        <w:t xml:space="preserve">thus </w:t>
      </w:r>
      <w:r w:rsidR="00C80695" w:rsidRPr="00AF396F">
        <w:rPr>
          <w:sz w:val="22"/>
          <w:szCs w:val="22"/>
        </w:rPr>
        <w:t>could have an impact on remodeling extracellular environments.</w:t>
      </w:r>
    </w:p>
    <w:p w14:paraId="634E533D" w14:textId="09950E4A" w:rsidR="00420DAF" w:rsidRPr="00AF396F" w:rsidRDefault="00420DAF" w:rsidP="005346DA">
      <w:pPr>
        <w:pStyle w:val="mb-25"/>
        <w:spacing w:before="0" w:beforeAutospacing="0" w:after="0" w:afterAutospacing="0" w:line="480" w:lineRule="auto"/>
        <w:jc w:val="both"/>
        <w:rPr>
          <w:sz w:val="22"/>
          <w:szCs w:val="22"/>
        </w:rPr>
      </w:pPr>
      <w:r w:rsidRPr="00AF396F">
        <w:rPr>
          <w:sz w:val="22"/>
          <w:szCs w:val="22"/>
        </w:rPr>
        <w:tab/>
      </w:r>
      <w:r w:rsidR="00533F88" w:rsidRPr="00AF396F">
        <w:rPr>
          <w:sz w:val="22"/>
          <w:szCs w:val="22"/>
        </w:rPr>
        <w:t>Using our immobilized EndoN</w:t>
      </w:r>
      <w:r w:rsidR="00533F88" w:rsidRPr="00AF396F">
        <w:rPr>
          <w:sz w:val="22"/>
          <w:szCs w:val="22"/>
          <w:vertAlign w:val="subscript"/>
        </w:rPr>
        <w:t>DM</w:t>
      </w:r>
      <w:r w:rsidR="00533F88" w:rsidRPr="00AF396F">
        <w:rPr>
          <w:sz w:val="22"/>
          <w:szCs w:val="22"/>
        </w:rPr>
        <w:t>, we</w:t>
      </w:r>
      <w:r w:rsidR="00FE0A82" w:rsidRPr="00AF396F">
        <w:rPr>
          <w:sz w:val="22"/>
          <w:szCs w:val="22"/>
        </w:rPr>
        <w:t xml:space="preserve"> </w:t>
      </w:r>
      <w:r w:rsidR="00C80695" w:rsidRPr="00AF396F">
        <w:rPr>
          <w:sz w:val="22"/>
          <w:szCs w:val="22"/>
        </w:rPr>
        <w:t xml:space="preserve">also </w:t>
      </w:r>
      <w:r w:rsidR="00FE0A82" w:rsidRPr="00AF396F">
        <w:rPr>
          <w:sz w:val="22"/>
          <w:szCs w:val="22"/>
        </w:rPr>
        <w:t xml:space="preserve">discovered that </w:t>
      </w:r>
      <w:r w:rsidRPr="00AF396F">
        <w:rPr>
          <w:sz w:val="22"/>
          <w:szCs w:val="22"/>
        </w:rPr>
        <w:t>QSOX2</w:t>
      </w:r>
      <w:r w:rsidR="00FE0A82" w:rsidRPr="00AF396F">
        <w:rPr>
          <w:sz w:val="22"/>
          <w:szCs w:val="22"/>
        </w:rPr>
        <w:t xml:space="preserve"> is a novel polysialylated protein</w:t>
      </w:r>
      <w:r w:rsidR="00414EFB" w:rsidRPr="00AF396F">
        <w:rPr>
          <w:sz w:val="22"/>
          <w:szCs w:val="22"/>
        </w:rPr>
        <w:t xml:space="preserve">. </w:t>
      </w:r>
      <w:r w:rsidR="00FE0A82" w:rsidRPr="00AF396F">
        <w:rPr>
          <w:sz w:val="22"/>
          <w:szCs w:val="22"/>
        </w:rPr>
        <w:t>QSOX2</w:t>
      </w:r>
      <w:r w:rsidRPr="00AF396F">
        <w:rPr>
          <w:sz w:val="22"/>
          <w:szCs w:val="22"/>
        </w:rPr>
        <w:t xml:space="preserve"> is a sulfhydryl oxidase which makes disulfides </w:t>
      </w:r>
      <w:r w:rsidRPr="00AF396F">
        <w:rPr>
          <w:i/>
          <w:iCs/>
          <w:sz w:val="22"/>
          <w:szCs w:val="22"/>
        </w:rPr>
        <w:t>de novo</w:t>
      </w:r>
      <w:r w:rsidR="00414EFB" w:rsidRPr="00AF396F">
        <w:rPr>
          <w:sz w:val="22"/>
          <w:szCs w:val="22"/>
        </w:rPr>
        <w:t xml:space="preserve"> </w:t>
      </w:r>
      <w:r w:rsidR="00414EFB" w:rsidRPr="00AF396F">
        <w:rPr>
          <w:sz w:val="22"/>
          <w:szCs w:val="22"/>
        </w:rPr>
        <w:fldChar w:fldCharType="begin"/>
      </w:r>
      <w:r w:rsidR="00926D05" w:rsidRPr="00AF396F">
        <w:rPr>
          <w:sz w:val="22"/>
          <w:szCs w:val="22"/>
        </w:rPr>
        <w:instrText xml:space="preserve"> ADDIN EN.CITE &lt;EndNote&gt;&lt;Cite&gt;&lt;Author&gt;Reznik&lt;/Author&gt;&lt;Year&gt;2022&lt;/Year&gt;&lt;RecNum&gt;733&lt;/RecNum&gt;&lt;DisplayText&gt;(Reznik and Fass 2022)&lt;/DisplayText&gt;&lt;record&gt;&lt;rec-number&gt;733&lt;/rec-number&gt;&lt;foreign-keys&gt;&lt;key app="EN" db-id="fs2eve9prp9xv5e2a5gvxarkv02apa2watxv" timestamp="1697116132"&gt;733&lt;/key&gt;&lt;/foreign-keys&gt;&lt;ref-type name="Journal Article"&gt;17&lt;/ref-type&gt;&lt;contributors&gt;&lt;authors&gt;&lt;author&gt;Reznik, N.&lt;/author&gt;&lt;author&gt;Fass, D.&lt;/author&gt;&lt;/authors&gt;&lt;/contributors&gt;&lt;auth-address&gt;Weizmann Institute of Science, Rehovot, Israel.&lt;/auth-address&gt;&lt;titles&gt;&lt;title&gt;Disulfide bond formation and redox regulation in the Golgi apparatus&lt;/title&gt;&lt;secondary-title&gt;FEBS Lett&lt;/secondary-title&gt;&lt;/titles&gt;&lt;periodical&gt;&lt;full-title&gt;FEBS Lett&lt;/full-title&gt;&lt;/periodical&gt;&lt;pages&gt;2859-2872&lt;/pages&gt;&lt;volume&gt;596&lt;/volume&gt;&lt;number&gt;22&lt;/number&gt;&lt;edition&gt;2022/10/11&lt;/edition&gt;&lt;keywords&gt;&lt;keyword&gt;*Golgi Apparatus/metabolism&lt;/keyword&gt;&lt;keyword&gt;*Endoplasmic Reticulum/metabolism&lt;/keyword&gt;&lt;keyword&gt;Proteins/metabolism&lt;/keyword&gt;&lt;keyword&gt;Oxidation-Reduction&lt;/keyword&gt;&lt;keyword&gt;Disulfides/metabolism&lt;/keyword&gt;&lt;keyword&gt;Golgi&lt;/keyword&gt;&lt;keyword&gt;Qsox1&lt;/keyword&gt;&lt;keyword&gt;disulfide bonds&lt;/keyword&gt;&lt;keyword&gt;glycosyltransferases&lt;/keyword&gt;&lt;keyword&gt;mucins&lt;/keyword&gt;&lt;keyword&gt;redox regulation&lt;/keyword&gt;&lt;keyword&gt;secretory pathway&lt;/keyword&gt;&lt;keyword&gt;sialic acid&lt;/keyword&gt;&lt;keyword&gt;von Willebrand factor&lt;/keyword&gt;&lt;/keywords&gt;&lt;dates&gt;&lt;year&gt;2022&lt;/year&gt;&lt;pub-dates&gt;&lt;date&gt;Nov&lt;/date&gt;&lt;/pub-dates&gt;&lt;/dates&gt;&lt;isbn&gt;0014-5793&lt;/isbn&gt;&lt;accession-num&gt;36214053&lt;/accession-num&gt;&lt;urls&gt;&lt;/urls&gt;&lt;electronic-resource-num&gt;10.1002/1873-3468.14510&lt;/electronic-resource-num&gt;&lt;remote-database-provider&gt;NLM&lt;/remote-database-provider&gt;&lt;language&gt;eng&lt;/language&gt;&lt;/record&gt;&lt;/Cite&gt;&lt;/EndNote&gt;</w:instrText>
      </w:r>
      <w:r w:rsidR="00414EFB" w:rsidRPr="00AF396F">
        <w:rPr>
          <w:sz w:val="22"/>
          <w:szCs w:val="22"/>
        </w:rPr>
        <w:fldChar w:fldCharType="separate"/>
      </w:r>
      <w:r w:rsidR="00926D05" w:rsidRPr="00AF396F">
        <w:rPr>
          <w:noProof/>
          <w:sz w:val="22"/>
          <w:szCs w:val="22"/>
        </w:rPr>
        <w:t>(Reznik and Fass 2022)</w:t>
      </w:r>
      <w:r w:rsidR="00414EFB" w:rsidRPr="00AF396F">
        <w:rPr>
          <w:sz w:val="22"/>
          <w:szCs w:val="22"/>
        </w:rPr>
        <w:fldChar w:fldCharType="end"/>
      </w:r>
      <w:r w:rsidRPr="00AF396F">
        <w:rPr>
          <w:sz w:val="22"/>
          <w:szCs w:val="22"/>
        </w:rPr>
        <w:t>.</w:t>
      </w:r>
      <w:r w:rsidR="00097B0E" w:rsidRPr="00AF396F">
        <w:rPr>
          <w:sz w:val="22"/>
          <w:szCs w:val="22"/>
        </w:rPr>
        <w:t xml:space="preserve"> It is localized to the Golgi and </w:t>
      </w:r>
      <w:r w:rsidR="007F584A" w:rsidRPr="00AF396F">
        <w:rPr>
          <w:sz w:val="22"/>
          <w:szCs w:val="22"/>
        </w:rPr>
        <w:t>is</w:t>
      </w:r>
      <w:r w:rsidR="00097B0E" w:rsidRPr="00AF396F">
        <w:rPr>
          <w:sz w:val="22"/>
          <w:szCs w:val="22"/>
        </w:rPr>
        <w:t xml:space="preserve"> also secreted, consistent with our observations. QSOX2</w:t>
      </w:r>
      <w:r w:rsidRPr="00AF396F">
        <w:rPr>
          <w:sz w:val="22"/>
          <w:szCs w:val="22"/>
        </w:rPr>
        <w:t xml:space="preserve"> is a relatively unstudied protein </w:t>
      </w:r>
      <w:r w:rsidRPr="00AF396F">
        <w:rPr>
          <w:sz w:val="22"/>
          <w:szCs w:val="22"/>
        </w:rPr>
        <w:lastRenderedPageBreak/>
        <w:t xml:space="preserve">but is </w:t>
      </w:r>
      <w:r w:rsidR="007F584A" w:rsidRPr="00AF396F">
        <w:rPr>
          <w:sz w:val="22"/>
          <w:szCs w:val="22"/>
        </w:rPr>
        <w:t>gaining</w:t>
      </w:r>
      <w:r w:rsidRPr="00AF396F">
        <w:rPr>
          <w:sz w:val="22"/>
          <w:szCs w:val="22"/>
        </w:rPr>
        <w:t xml:space="preserve"> attention </w:t>
      </w:r>
      <w:r w:rsidR="007F584A" w:rsidRPr="00AF396F">
        <w:rPr>
          <w:sz w:val="22"/>
          <w:szCs w:val="22"/>
        </w:rPr>
        <w:t>because of its association with</w:t>
      </w:r>
      <w:r w:rsidRPr="00AF396F">
        <w:rPr>
          <w:sz w:val="22"/>
          <w:szCs w:val="22"/>
        </w:rPr>
        <w:t xml:space="preserve"> cancer. In a genetic study of colorectal cancer, QSOX2 overexpression was a predictor of poor prognosis </w:t>
      </w:r>
      <w:r w:rsidRPr="00AF396F">
        <w:rPr>
          <w:sz w:val="22"/>
          <w:szCs w:val="22"/>
        </w:rPr>
        <w:fldChar w:fldCharType="begin"/>
      </w:r>
      <w:r w:rsidR="00926D05" w:rsidRPr="00AF396F">
        <w:rPr>
          <w:sz w:val="22"/>
          <w:szCs w:val="22"/>
        </w:rPr>
        <w:instrText xml:space="preserve"> ADDIN EN.CITE &lt;EndNote&gt;&lt;Cite&gt;&lt;Author&gt;Nazempour&lt;/Author&gt;&lt;Year&gt;2021&lt;/Year&gt;&lt;RecNum&gt;88&lt;/RecNum&gt;&lt;DisplayText&gt;(Nazempour&lt;style face="italic"&gt; et al&lt;/style&gt; 2021)&lt;/DisplayText&gt;&lt;record&gt;&lt;rec-number&gt;88&lt;/rec-number&gt;&lt;foreign-keys&gt;&lt;key app="EN" db-id="0ava0sdvmdaaa0epvpdxawebzttf5aspadxt" timestamp="1648481876"&gt;88&lt;/key&gt;&lt;/foreign-keys&gt;&lt;ref-type name="Journal Article"&gt;17&lt;/ref-type&gt;&lt;contributors&gt;&lt;authors&gt;&lt;author&gt;Nazempour, Nasrin&lt;/author&gt;&lt;author&gt;Taleqani, Mohammad Hossein&lt;/author&gt;&lt;author&gt;Taheri, Navid&lt;/author&gt;&lt;author&gt;Najafabadi, Amir Hossein Haji Ali Asgary&lt;/author&gt;&lt;author&gt;Shokrollahi, Alireza&lt;/author&gt;&lt;author&gt;Zamani, Atefeh&lt;/author&gt;&lt;author&gt;Dolatabadi, Nasrin Fattahi&lt;/author&gt;&lt;author&gt;Peymani, Maryam&lt;/author&gt;&lt;author&gt;Mahdevar, Mohammad&lt;/author&gt;&lt;/authors&gt;&lt;/contributors&gt;&lt;titles&gt;&lt;title&gt;The role of cell surface proteins gene expression in diagnosis, prognosis, and drug resistance of colorectal cancer: In silico analysis and validation&lt;/title&gt;&lt;secondary-title&gt;Experimental and Molecular Pathology&lt;/secondary-title&gt;&lt;/titles&gt;&lt;periodical&gt;&lt;full-title&gt;Experimental and Molecular Pathology&lt;/full-title&gt;&lt;/periodical&gt;&lt;pages&gt;104688&lt;/pages&gt;&lt;volume&gt;123&lt;/volume&gt;&lt;dates&gt;&lt;year&gt;2021&lt;/year&gt;&lt;/dates&gt;&lt;isbn&gt;0014-4800&lt;/isbn&gt;&lt;urls&gt;&lt;/urls&gt;&lt;/record&gt;&lt;/Cite&gt;&lt;/EndNote&gt;</w:instrText>
      </w:r>
      <w:r w:rsidRPr="00AF396F">
        <w:rPr>
          <w:sz w:val="22"/>
          <w:szCs w:val="22"/>
        </w:rPr>
        <w:fldChar w:fldCharType="separate"/>
      </w:r>
      <w:r w:rsidR="00926D05" w:rsidRPr="00AF396F">
        <w:rPr>
          <w:noProof/>
          <w:sz w:val="22"/>
          <w:szCs w:val="22"/>
        </w:rPr>
        <w:t>(Nazempour</w:t>
      </w:r>
      <w:r w:rsidR="00926D05" w:rsidRPr="00AF396F">
        <w:rPr>
          <w:i/>
          <w:noProof/>
          <w:sz w:val="22"/>
          <w:szCs w:val="22"/>
        </w:rPr>
        <w:t xml:space="preserve"> et al</w:t>
      </w:r>
      <w:r w:rsidR="00926D05" w:rsidRPr="00AF396F">
        <w:rPr>
          <w:noProof/>
          <w:sz w:val="22"/>
          <w:szCs w:val="22"/>
        </w:rPr>
        <w:t xml:space="preserve"> 2021)</w:t>
      </w:r>
      <w:r w:rsidRPr="00AF396F">
        <w:rPr>
          <w:sz w:val="22"/>
          <w:szCs w:val="22"/>
        </w:rPr>
        <w:fldChar w:fldCharType="end"/>
      </w:r>
      <w:r w:rsidRPr="00AF396F">
        <w:rPr>
          <w:sz w:val="22"/>
          <w:szCs w:val="22"/>
        </w:rPr>
        <w:t xml:space="preserve">. Knockdown of QSOX2 significantly reduced proliferation of colorectal cancer </w:t>
      </w:r>
      <w:r w:rsidRPr="00AF396F">
        <w:rPr>
          <w:sz w:val="22"/>
          <w:szCs w:val="22"/>
        </w:rPr>
        <w:fldChar w:fldCharType="begin"/>
      </w:r>
      <w:r w:rsidR="006D4F19" w:rsidRPr="00AF396F">
        <w:rPr>
          <w:sz w:val="22"/>
          <w:szCs w:val="22"/>
        </w:rPr>
        <w:instrText xml:space="preserve"> ADDIN EN.CITE &lt;EndNote&gt;&lt;Cite&gt;&lt;Author&gt;Jiang&lt;/Author&gt;&lt;Year&gt;2021&lt;/Year&gt;&lt;RecNum&gt;84&lt;/RecNum&gt;&lt;DisplayText&gt;(Jiang and others 2021)&lt;/DisplayText&gt;&lt;record&gt;&lt;rec-number&gt;84&lt;/rec-number&gt;&lt;foreign-keys&gt;&lt;key app="EN" db-id="0ava0sdvmdaaa0epvpdxawebzttf5aspadxt" timestamp="1648239721"&gt;84&lt;/key&gt;&lt;/foreign-keys&gt;&lt;ref-type name="Journal Article"&gt;17&lt;/ref-type&gt;&lt;contributors&gt;&lt;authors&gt;&lt;author&gt;Jiang, Tao&lt;/author&gt;&lt;author&gt;Zheng, Li&lt;/author&gt;&lt;author&gt;Li, Xia&lt;/author&gt;&lt;author&gt;Liu, Jia&lt;/author&gt;&lt;author&gt;Song, Hu&lt;/author&gt;&lt;author&gt;Xu, Yixin&lt;/author&gt;&lt;author&gt;Dong, Chenhua&lt;/author&gt;&lt;author&gt;Liu, Lianyu&lt;/author&gt;&lt;author&gt;Wang, Hongyu&lt;/author&gt;&lt;author&gt;Wang, Shuai&lt;/author&gt;&lt;/authors&gt;&lt;/contributors&gt;&lt;titles&gt;&lt;title&gt;Quiescin Sulfhydryl Oxidase 2 Overexpression Predicts Poor Prognosis and Tumor Progression in Patients With Colorectal Cancer: A Study Based on Data Mining and Clinical Verification&lt;/title&gt;&lt;secondary-title&gt;Frontiers in Cell and Developmental Biology&lt;/secondary-title&gt;&lt;/titles&gt;&lt;periodical&gt;&lt;full-title&gt;Frontiers in cell and developmental biology&lt;/full-title&gt;&lt;/periodical&gt;&lt;pages&gt;678770&lt;/pages&gt;&lt;volume&gt;9&lt;/volume&gt;&lt;dates&gt;&lt;year&gt;2021&lt;/year&gt;&lt;/dates&gt;&lt;isbn&gt;2296-634X&lt;/isbn&gt;&lt;urls&gt;&lt;/urls&gt;&lt;/record&gt;&lt;/Cite&gt;&lt;/EndNote&gt;</w:instrText>
      </w:r>
      <w:r w:rsidRPr="00AF396F">
        <w:rPr>
          <w:sz w:val="22"/>
          <w:szCs w:val="22"/>
        </w:rPr>
        <w:fldChar w:fldCharType="separate"/>
      </w:r>
      <w:r w:rsidR="006D4F19" w:rsidRPr="00AF396F">
        <w:rPr>
          <w:noProof/>
          <w:sz w:val="22"/>
          <w:szCs w:val="22"/>
        </w:rPr>
        <w:t>(Jiang and others 2021)</w:t>
      </w:r>
      <w:r w:rsidRPr="00AF396F">
        <w:rPr>
          <w:sz w:val="22"/>
          <w:szCs w:val="22"/>
        </w:rPr>
        <w:fldChar w:fldCharType="end"/>
      </w:r>
      <w:r w:rsidRPr="00AF396F">
        <w:rPr>
          <w:i/>
          <w:iCs/>
          <w:sz w:val="22"/>
          <w:szCs w:val="22"/>
        </w:rPr>
        <w:t xml:space="preserve"> </w:t>
      </w:r>
      <w:r w:rsidRPr="00AF396F">
        <w:rPr>
          <w:sz w:val="22"/>
          <w:szCs w:val="22"/>
        </w:rPr>
        <w:t xml:space="preserve">and non-small cell lung cancer cells </w:t>
      </w:r>
      <w:r w:rsidRPr="00AF396F">
        <w:rPr>
          <w:sz w:val="22"/>
          <w:szCs w:val="22"/>
        </w:rPr>
        <w:fldChar w:fldCharType="begin"/>
      </w:r>
      <w:r w:rsidR="006D4F19" w:rsidRPr="00AF396F">
        <w:rPr>
          <w:sz w:val="22"/>
          <w:szCs w:val="22"/>
        </w:rPr>
        <w:instrText xml:space="preserve"> ADDIN EN.CITE &lt;EndNote&gt;&lt;Cite&gt;&lt;Author&gt;Li&lt;/Author&gt;&lt;Year&gt;2021&lt;/Year&gt;&lt;RecNum&gt;83&lt;/RecNum&gt;&lt;DisplayText&gt;(Li and others 2021)&lt;/DisplayText&gt;&lt;record&gt;&lt;rec-number&gt;83&lt;/rec-number&gt;&lt;foreign-keys&gt;&lt;key app="EN" db-id="0ava0sdvmdaaa0epvpdxawebzttf5aspadxt" timestamp="1648239466"&gt;83&lt;/key&gt;&lt;/foreign-keys&gt;&lt;ref-type name="Journal Article"&gt;17&lt;/ref-type&gt;&lt;contributors&gt;&lt;authors&gt;&lt;author&gt;Li, Yaqi&lt;/author&gt;&lt;author&gt;Liu, Mei&lt;/author&gt;&lt;author&gt;Zhang, Zhuoxian&lt;/author&gt;&lt;author&gt;Deng, Libin&lt;/author&gt;&lt;author&gt;Zhai, ZhenYu&lt;/author&gt;&lt;author&gt;Liu, Hua&lt;/author&gt;&lt;author&gt;Wang, Yiting&lt;/author&gt;&lt;author&gt;Zhang, Cheng&lt;/author&gt;&lt;author&gt;Xiong, Jianping&lt;/author&gt;&lt;author&gt;Shi, Chao&lt;/author&gt;&lt;/authors&gt;&lt;/contributors&gt;&lt;titles&gt;&lt;title&gt;QSOX2 Is an E2F1 Target Gene and a Novel Serum Biomarker for Monitoring Tumor Growth and Predicting Survival in Advanced NSCLC&lt;/title&gt;&lt;secondary-title&gt;Frontiers in cell and developmental biology&lt;/secondary-title&gt;&lt;/titles&gt;&lt;periodical&gt;&lt;full-title&gt;Frontiers in cell and developmental biology&lt;/full-title&gt;&lt;/periodical&gt;&lt;pages&gt;1971&lt;/pages&gt;&lt;dates&gt;&lt;year&gt;2021&lt;/year&gt;&lt;/dates&gt;&lt;isbn&gt;2296-634X&lt;/isbn&gt;&lt;urls&gt;&lt;/urls&gt;&lt;/record&gt;&lt;/Cite&gt;&lt;/EndNote&gt;</w:instrText>
      </w:r>
      <w:r w:rsidRPr="00AF396F">
        <w:rPr>
          <w:sz w:val="22"/>
          <w:szCs w:val="22"/>
        </w:rPr>
        <w:fldChar w:fldCharType="separate"/>
      </w:r>
      <w:r w:rsidR="006D4F19" w:rsidRPr="00AF396F">
        <w:rPr>
          <w:noProof/>
          <w:sz w:val="22"/>
          <w:szCs w:val="22"/>
        </w:rPr>
        <w:t>(Li and others 2021)</w:t>
      </w:r>
      <w:r w:rsidRPr="00AF396F">
        <w:rPr>
          <w:sz w:val="22"/>
          <w:szCs w:val="22"/>
        </w:rPr>
        <w:fldChar w:fldCharType="end"/>
      </w:r>
      <w:r w:rsidRPr="00AF396F">
        <w:rPr>
          <w:sz w:val="22"/>
          <w:szCs w:val="22"/>
        </w:rPr>
        <w:t xml:space="preserve">, and it was also identified as a potential serum biomarker for lung cancer </w:t>
      </w:r>
      <w:r w:rsidRPr="00AF396F">
        <w:rPr>
          <w:sz w:val="22"/>
          <w:szCs w:val="22"/>
        </w:rPr>
        <w:fldChar w:fldCharType="begin"/>
      </w:r>
      <w:r w:rsidR="00926D05" w:rsidRPr="00AF396F">
        <w:rPr>
          <w:sz w:val="22"/>
          <w:szCs w:val="22"/>
        </w:rPr>
        <w:instrText xml:space="preserve"> ADDIN EN.CITE &lt;EndNote&gt;&lt;Cite&gt;&lt;Author&gt;Li&lt;/Author&gt;&lt;Year&gt;2021&lt;/Year&gt;&lt;RecNum&gt;83&lt;/RecNum&gt;&lt;DisplayText&gt;(Li and others 2021)&lt;/DisplayText&gt;&lt;record&gt;&lt;rec-number&gt;83&lt;/rec-number&gt;&lt;foreign-keys&gt;&lt;key app="EN" db-id="0ava0sdvmdaaa0epvpdxawebzttf5aspadxt" timestamp="1648239466"&gt;83&lt;/key&gt;&lt;/foreign-keys&gt;&lt;ref-type name="Journal Article"&gt;17&lt;/ref-type&gt;&lt;contributors&gt;&lt;authors&gt;&lt;author&gt;Li, Yaqi&lt;/author&gt;&lt;author&gt;Liu, Mei&lt;/author&gt;&lt;author&gt;Zhang, Zhuoxian&lt;/author&gt;&lt;author&gt;Deng, Libin&lt;/author&gt;&lt;author&gt;Zhai, ZhenYu&lt;/author&gt;&lt;author&gt;Liu, Hua&lt;/author&gt;&lt;author&gt;Wang, Yiting&lt;/author&gt;&lt;author&gt;Zhang, Cheng&lt;/author&gt;&lt;author&gt;Xiong, Jianping&lt;/author&gt;&lt;author&gt;Shi, Chao&lt;/author&gt;&lt;/authors&gt;&lt;/contributors&gt;&lt;titles&gt;&lt;title&gt;QSOX2 Is an E2F1 Target Gene and a Novel Serum Biomarker for Monitoring Tumor Growth and Predicting Survival in Advanced NSCLC&lt;/title&gt;&lt;secondary-title&gt;Frontiers in cell and developmental biology&lt;/secondary-title&gt;&lt;/titles&gt;&lt;periodical&gt;&lt;full-title&gt;Frontiers in cell and developmental biology&lt;/full-title&gt;&lt;/periodical&gt;&lt;pages&gt;1971&lt;/pages&gt;&lt;dates&gt;&lt;year&gt;2021&lt;/year&gt;&lt;/dates&gt;&lt;isbn&gt;2296-634X&lt;/isbn&gt;&lt;urls&gt;&lt;/urls&gt;&lt;/record&gt;&lt;/Cite&gt;&lt;/EndNote&gt;</w:instrText>
      </w:r>
      <w:r w:rsidRPr="00AF396F">
        <w:rPr>
          <w:sz w:val="22"/>
          <w:szCs w:val="22"/>
        </w:rPr>
        <w:fldChar w:fldCharType="separate"/>
      </w:r>
      <w:r w:rsidR="00926D05" w:rsidRPr="00AF396F">
        <w:rPr>
          <w:noProof/>
          <w:sz w:val="22"/>
          <w:szCs w:val="22"/>
        </w:rPr>
        <w:t>(Li and others 2021)</w:t>
      </w:r>
      <w:r w:rsidRPr="00AF396F">
        <w:rPr>
          <w:sz w:val="22"/>
          <w:szCs w:val="22"/>
        </w:rPr>
        <w:fldChar w:fldCharType="end"/>
      </w:r>
      <w:r w:rsidRPr="00AF396F">
        <w:rPr>
          <w:sz w:val="22"/>
          <w:szCs w:val="22"/>
        </w:rPr>
        <w:t xml:space="preserve">. </w:t>
      </w:r>
      <w:r w:rsidR="007F584A" w:rsidRPr="00AF396F">
        <w:rPr>
          <w:sz w:val="22"/>
          <w:szCs w:val="22"/>
        </w:rPr>
        <w:t xml:space="preserve">Given the association of polySia with metastatic cancer, it will be </w:t>
      </w:r>
      <w:r w:rsidR="008C6B12" w:rsidRPr="00AF396F">
        <w:rPr>
          <w:sz w:val="22"/>
          <w:szCs w:val="22"/>
        </w:rPr>
        <w:t xml:space="preserve">interesting to determine how polysialylation affects QSOX2. While little is known about </w:t>
      </w:r>
      <w:r w:rsidRPr="00AF396F">
        <w:rPr>
          <w:sz w:val="22"/>
          <w:szCs w:val="22"/>
        </w:rPr>
        <w:t>QSOX2</w:t>
      </w:r>
      <w:r w:rsidR="008C6B12" w:rsidRPr="00AF396F">
        <w:rPr>
          <w:sz w:val="22"/>
          <w:szCs w:val="22"/>
        </w:rPr>
        <w:t xml:space="preserve"> biology, the protein</w:t>
      </w:r>
      <w:r w:rsidRPr="00AF396F">
        <w:rPr>
          <w:sz w:val="22"/>
          <w:szCs w:val="22"/>
        </w:rPr>
        <w:t xml:space="preserve"> also shares 50 % similarity with QSOX1, which </w:t>
      </w:r>
      <w:r w:rsidR="007F584A" w:rsidRPr="00AF396F">
        <w:rPr>
          <w:sz w:val="22"/>
          <w:szCs w:val="22"/>
        </w:rPr>
        <w:t xml:space="preserve">is far better characterized </w:t>
      </w:r>
      <w:r w:rsidR="007F584A" w:rsidRPr="00AF396F">
        <w:rPr>
          <w:sz w:val="22"/>
          <w:szCs w:val="22"/>
        </w:rPr>
        <w:fldChar w:fldCharType="begin"/>
      </w:r>
      <w:r w:rsidR="00926D05" w:rsidRPr="00AF396F">
        <w:rPr>
          <w:sz w:val="22"/>
          <w:szCs w:val="22"/>
        </w:rPr>
        <w:instrText xml:space="preserve"> ADDIN EN.CITE &lt;EndNote&gt;&lt;Cite&gt;&lt;Author&gt;Reznik&lt;/Author&gt;&lt;Year&gt;2022&lt;/Year&gt;&lt;RecNum&gt;733&lt;/RecNum&gt;&lt;DisplayText&gt;(Reznik and Fass 2022)&lt;/DisplayText&gt;&lt;record&gt;&lt;rec-number&gt;733&lt;/rec-number&gt;&lt;foreign-keys&gt;&lt;key app="EN" db-id="fs2eve9prp9xv5e2a5gvxarkv02apa2watxv" timestamp="1697116132"&gt;733&lt;/key&gt;&lt;/foreign-keys&gt;&lt;ref-type name="Journal Article"&gt;17&lt;/ref-type&gt;&lt;contributors&gt;&lt;authors&gt;&lt;author&gt;Reznik, N.&lt;/author&gt;&lt;author&gt;Fass, D.&lt;/author&gt;&lt;/authors&gt;&lt;/contributors&gt;&lt;auth-address&gt;Weizmann Institute of Science, Rehovot, Israel.&lt;/auth-address&gt;&lt;titles&gt;&lt;title&gt;Disulfide bond formation and redox regulation in the Golgi apparatus&lt;/title&gt;&lt;secondary-title&gt;FEBS Lett&lt;/secondary-title&gt;&lt;/titles&gt;&lt;periodical&gt;&lt;full-title&gt;FEBS Lett&lt;/full-title&gt;&lt;/periodical&gt;&lt;pages&gt;2859-2872&lt;/pages&gt;&lt;volume&gt;596&lt;/volume&gt;&lt;number&gt;22&lt;/number&gt;&lt;edition&gt;2022/10/11&lt;/edition&gt;&lt;keywords&gt;&lt;keyword&gt;*Golgi Apparatus/metabolism&lt;/keyword&gt;&lt;keyword&gt;*Endoplasmic Reticulum/metabolism&lt;/keyword&gt;&lt;keyword&gt;Proteins/metabolism&lt;/keyword&gt;&lt;keyword&gt;Oxidation-Reduction&lt;/keyword&gt;&lt;keyword&gt;Disulfides/metabolism&lt;/keyword&gt;&lt;keyword&gt;Golgi&lt;/keyword&gt;&lt;keyword&gt;Qsox1&lt;/keyword&gt;&lt;keyword&gt;disulfide bonds&lt;/keyword&gt;&lt;keyword&gt;glycosyltransferases&lt;/keyword&gt;&lt;keyword&gt;mucins&lt;/keyword&gt;&lt;keyword&gt;redox regulation&lt;/keyword&gt;&lt;keyword&gt;secretory pathway&lt;/keyword&gt;&lt;keyword&gt;sialic acid&lt;/keyword&gt;&lt;keyword&gt;von Willebrand factor&lt;/keyword&gt;&lt;/keywords&gt;&lt;dates&gt;&lt;year&gt;2022&lt;/year&gt;&lt;pub-dates&gt;&lt;date&gt;Nov&lt;/date&gt;&lt;/pub-dates&gt;&lt;/dates&gt;&lt;isbn&gt;0014-5793&lt;/isbn&gt;&lt;accession-num&gt;36214053&lt;/accession-num&gt;&lt;urls&gt;&lt;/urls&gt;&lt;electronic-resource-num&gt;10.1002/1873-3468.14510&lt;/electronic-resource-num&gt;&lt;remote-database-provider&gt;NLM&lt;/remote-database-provider&gt;&lt;language&gt;eng&lt;/language&gt;&lt;/record&gt;&lt;/Cite&gt;&lt;/EndNote&gt;</w:instrText>
      </w:r>
      <w:r w:rsidR="007F584A" w:rsidRPr="00AF396F">
        <w:rPr>
          <w:sz w:val="22"/>
          <w:szCs w:val="22"/>
        </w:rPr>
        <w:fldChar w:fldCharType="separate"/>
      </w:r>
      <w:r w:rsidR="00926D05" w:rsidRPr="00AF396F">
        <w:rPr>
          <w:noProof/>
          <w:sz w:val="22"/>
          <w:szCs w:val="22"/>
        </w:rPr>
        <w:t>(Reznik and Fass 2022)</w:t>
      </w:r>
      <w:r w:rsidR="007F584A" w:rsidRPr="00AF396F">
        <w:rPr>
          <w:sz w:val="22"/>
          <w:szCs w:val="22"/>
        </w:rPr>
        <w:fldChar w:fldCharType="end"/>
      </w:r>
      <w:r w:rsidR="007F584A" w:rsidRPr="00AF396F">
        <w:rPr>
          <w:sz w:val="22"/>
          <w:szCs w:val="22"/>
        </w:rPr>
        <w:t>. Like QSOX2, QSOX1 i</w:t>
      </w:r>
      <w:r w:rsidRPr="00AF396F">
        <w:rPr>
          <w:sz w:val="22"/>
          <w:szCs w:val="22"/>
        </w:rPr>
        <w:t xml:space="preserve">s a marker of metastasis in several cancers, including prostate </w:t>
      </w:r>
      <w:r w:rsidRPr="00AF396F">
        <w:rPr>
          <w:sz w:val="22"/>
          <w:szCs w:val="22"/>
        </w:rPr>
        <w:fldChar w:fldCharType="begin">
          <w:fldData xml:space="preserve">PEVuZE5vdGU+PENpdGU+PEF1dGhvcj5PdXlhbmc8L0F1dGhvcj48WWVhcj4yMDA1PC9ZZWFyPjxS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3NzMtOTwvcGFnZXM+PHZvbHVtZT42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5NjQtOTY3PC9wYWdlcz48dm9sdW1lPjIxNDwvdm9s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PdXlhbmc8L0F1dGhvcj48WWVhcj4yMDA1PC9ZZWFyPjxS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Y3NzMtOTwvcGFnZXM+PHZvbHVtZT42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Pr="00AF396F">
        <w:rPr>
          <w:sz w:val="22"/>
          <w:szCs w:val="22"/>
        </w:rPr>
      </w:r>
      <w:r w:rsidRPr="00AF396F">
        <w:rPr>
          <w:sz w:val="22"/>
          <w:szCs w:val="22"/>
        </w:rPr>
        <w:fldChar w:fldCharType="separate"/>
      </w:r>
      <w:r w:rsidR="00926D05" w:rsidRPr="00AF396F">
        <w:rPr>
          <w:noProof/>
          <w:sz w:val="22"/>
          <w:szCs w:val="22"/>
        </w:rPr>
        <w:t>(Baek</w:t>
      </w:r>
      <w:r w:rsidR="00926D05" w:rsidRPr="00AF396F">
        <w:rPr>
          <w:i/>
          <w:noProof/>
          <w:sz w:val="22"/>
          <w:szCs w:val="22"/>
        </w:rPr>
        <w:t xml:space="preserve"> et al</w:t>
      </w:r>
      <w:r w:rsidR="00926D05" w:rsidRPr="00AF396F">
        <w:rPr>
          <w:noProof/>
          <w:sz w:val="22"/>
          <w:szCs w:val="22"/>
        </w:rPr>
        <w:t xml:space="preserve"> 2018; Ouyang</w:t>
      </w:r>
      <w:r w:rsidR="00926D05" w:rsidRPr="00AF396F">
        <w:rPr>
          <w:i/>
          <w:noProof/>
          <w:sz w:val="22"/>
          <w:szCs w:val="22"/>
        </w:rPr>
        <w:t xml:space="preserve"> et al</w:t>
      </w:r>
      <w:r w:rsidR="00926D05" w:rsidRPr="00AF396F">
        <w:rPr>
          <w:noProof/>
          <w:sz w:val="22"/>
          <w:szCs w:val="22"/>
        </w:rPr>
        <w:t xml:space="preserve"> 2005)</w:t>
      </w:r>
      <w:r w:rsidRPr="00AF396F">
        <w:rPr>
          <w:sz w:val="22"/>
          <w:szCs w:val="22"/>
        </w:rPr>
        <w:fldChar w:fldCharType="end"/>
      </w:r>
      <w:r w:rsidRPr="00AF396F">
        <w:rPr>
          <w:sz w:val="22"/>
          <w:szCs w:val="22"/>
        </w:rPr>
        <w:t xml:space="preserve">, pancreatic </w:t>
      </w:r>
      <w:r w:rsidRPr="00AF396F">
        <w:rPr>
          <w:sz w:val="22"/>
          <w:szCs w:val="22"/>
        </w:rPr>
        <w:fldChar w:fldCharType="begin">
          <w:fldData xml:space="preserve">PEVuZE5vdGU+PENpdGU+PEF1dGhvcj5BbnR3aTwvQXV0aG9yPjxZZWFyPjIwMDk8L1llYXI+PFJl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NDcyMi0zMTwvcGFnZXM+PHZvbHVtZT44PC92b2x1bWU+PG51bWJlcj4x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BbnR3aTwvQXV0aG9yPjxZZWFyPjIwMDk8L1llYXI+PFJl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Pr="00AF396F">
        <w:rPr>
          <w:sz w:val="22"/>
          <w:szCs w:val="22"/>
        </w:rPr>
      </w:r>
      <w:r w:rsidRPr="00AF396F">
        <w:rPr>
          <w:sz w:val="22"/>
          <w:szCs w:val="22"/>
        </w:rPr>
        <w:fldChar w:fldCharType="separate"/>
      </w:r>
      <w:r w:rsidR="00926D05" w:rsidRPr="00AF396F">
        <w:rPr>
          <w:noProof/>
          <w:sz w:val="22"/>
          <w:szCs w:val="22"/>
        </w:rPr>
        <w:t>(Antwi</w:t>
      </w:r>
      <w:r w:rsidR="00926D05" w:rsidRPr="00AF396F">
        <w:rPr>
          <w:i/>
          <w:noProof/>
          <w:sz w:val="22"/>
          <w:szCs w:val="22"/>
        </w:rPr>
        <w:t xml:space="preserve"> et al</w:t>
      </w:r>
      <w:r w:rsidR="00926D05" w:rsidRPr="00AF396F">
        <w:rPr>
          <w:noProof/>
          <w:sz w:val="22"/>
          <w:szCs w:val="22"/>
        </w:rPr>
        <w:t xml:space="preserve"> 2009; Katchman</w:t>
      </w:r>
      <w:r w:rsidR="00926D05" w:rsidRPr="00AF396F">
        <w:rPr>
          <w:i/>
          <w:noProof/>
          <w:sz w:val="22"/>
          <w:szCs w:val="22"/>
        </w:rPr>
        <w:t xml:space="preserve"> et al</w:t>
      </w:r>
      <w:r w:rsidR="00926D05" w:rsidRPr="00AF396F">
        <w:rPr>
          <w:noProof/>
          <w:sz w:val="22"/>
          <w:szCs w:val="22"/>
        </w:rPr>
        <w:t xml:space="preserve"> 2011)</w:t>
      </w:r>
      <w:r w:rsidRPr="00AF396F">
        <w:rPr>
          <w:sz w:val="22"/>
          <w:szCs w:val="22"/>
        </w:rPr>
        <w:fldChar w:fldCharType="end"/>
      </w:r>
      <w:r w:rsidRPr="00AF396F">
        <w:rPr>
          <w:sz w:val="22"/>
          <w:szCs w:val="22"/>
        </w:rPr>
        <w:t xml:space="preserve">, and breast </w:t>
      </w:r>
      <w:r w:rsidRPr="00AF396F">
        <w:rPr>
          <w:sz w:val="22"/>
          <w:szCs w:val="22"/>
        </w:rPr>
        <w:fldChar w:fldCharType="begin">
          <w:fldData xml:space="preserve">PEVuZE5vdGU+PENpdGU+PEF1dGhvcj5LYXRjaG1hbjwvQXV0aG9yPjxZZWFyPjIwMTM8L1llYXI+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czMjc8L3BhZ2VzPjx2b2x1bWU+ODwvdm9sdW1lPjxudW1iZXI+MjwvbnVtYmVy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LYXRjaG1hbjwvQXV0aG9yPjxZZWFyPjIwMTM8L1llYXI+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TczMjc8L3BhZ2VzPjx2b2x1bWU+ODwvdm9sdW1lPjxudW1iZXI+MjwvbnVtYmVy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Pr="00AF396F">
        <w:rPr>
          <w:sz w:val="22"/>
          <w:szCs w:val="22"/>
        </w:rPr>
      </w:r>
      <w:r w:rsidRPr="00AF396F">
        <w:rPr>
          <w:sz w:val="22"/>
          <w:szCs w:val="22"/>
        </w:rPr>
        <w:fldChar w:fldCharType="separate"/>
      </w:r>
      <w:r w:rsidR="00926D05" w:rsidRPr="00AF396F">
        <w:rPr>
          <w:noProof/>
          <w:sz w:val="22"/>
          <w:szCs w:val="22"/>
        </w:rPr>
        <w:t>(Katchman</w:t>
      </w:r>
      <w:r w:rsidR="00926D05" w:rsidRPr="00AF396F">
        <w:rPr>
          <w:i/>
          <w:noProof/>
          <w:sz w:val="22"/>
          <w:szCs w:val="22"/>
        </w:rPr>
        <w:t xml:space="preserve"> et al</w:t>
      </w:r>
      <w:r w:rsidR="00926D05" w:rsidRPr="00AF396F">
        <w:rPr>
          <w:noProof/>
          <w:sz w:val="22"/>
          <w:szCs w:val="22"/>
        </w:rPr>
        <w:t xml:space="preserve"> 2013; Soloviev</w:t>
      </w:r>
      <w:r w:rsidR="00926D05" w:rsidRPr="00AF396F">
        <w:rPr>
          <w:i/>
          <w:noProof/>
          <w:sz w:val="22"/>
          <w:szCs w:val="22"/>
        </w:rPr>
        <w:t xml:space="preserve"> et al</w:t>
      </w:r>
      <w:r w:rsidR="00926D05" w:rsidRPr="00AF396F">
        <w:rPr>
          <w:noProof/>
          <w:sz w:val="22"/>
          <w:szCs w:val="22"/>
        </w:rPr>
        <w:t xml:space="preserve"> 2013)</w:t>
      </w:r>
      <w:r w:rsidRPr="00AF396F">
        <w:rPr>
          <w:sz w:val="22"/>
          <w:szCs w:val="22"/>
        </w:rPr>
        <w:fldChar w:fldCharType="end"/>
      </w:r>
      <w:r w:rsidRPr="00AF396F">
        <w:rPr>
          <w:sz w:val="22"/>
          <w:szCs w:val="22"/>
        </w:rPr>
        <w:t xml:space="preserve"> cancers.</w:t>
      </w:r>
      <w:r w:rsidR="008C6B12" w:rsidRPr="00AF396F">
        <w:rPr>
          <w:sz w:val="22"/>
          <w:szCs w:val="22"/>
        </w:rPr>
        <w:t xml:space="preserve"> Additionally, QSOX1/2 exclusively regulate disulfide bond formation in the Golgi</w:t>
      </w:r>
      <w:r w:rsidR="00330250" w:rsidRPr="00AF396F">
        <w:rPr>
          <w:sz w:val="22"/>
          <w:szCs w:val="22"/>
        </w:rPr>
        <w:t xml:space="preserve"> </w:t>
      </w:r>
      <w:r w:rsidR="00330250" w:rsidRPr="00AF396F">
        <w:rPr>
          <w:sz w:val="22"/>
          <w:szCs w:val="22"/>
        </w:rPr>
        <w:fldChar w:fldCharType="begin"/>
      </w:r>
      <w:r w:rsidR="00926D05" w:rsidRPr="00AF396F">
        <w:rPr>
          <w:sz w:val="22"/>
          <w:szCs w:val="22"/>
        </w:rPr>
        <w:instrText xml:space="preserve"> ADDIN EN.CITE &lt;EndNote&gt;&lt;Cite&gt;&lt;Author&gt;Reznik&lt;/Author&gt;&lt;Year&gt;2022&lt;/Year&gt;&lt;RecNum&gt;733&lt;/RecNum&gt;&lt;DisplayText&gt;(Reznik and Fass 2022)&lt;/DisplayText&gt;&lt;record&gt;&lt;rec-number&gt;733&lt;/rec-number&gt;&lt;foreign-keys&gt;&lt;key app="EN" db-id="fs2eve9prp9xv5e2a5gvxarkv02apa2watxv" timestamp="1697116132"&gt;733&lt;/key&gt;&lt;/foreign-keys&gt;&lt;ref-type name="Journal Article"&gt;17&lt;/ref-type&gt;&lt;contributors&gt;&lt;authors&gt;&lt;author&gt;Reznik, N.&lt;/author&gt;&lt;author&gt;Fass, D.&lt;/author&gt;&lt;/authors&gt;&lt;/contributors&gt;&lt;auth-address&gt;Weizmann Institute of Science, Rehovot, Israel.&lt;/auth-address&gt;&lt;titles&gt;&lt;title&gt;Disulfide bond formation and redox regulation in the Golgi apparatus&lt;/title&gt;&lt;secondary-title&gt;FEBS Lett&lt;/secondary-title&gt;&lt;/titles&gt;&lt;periodical&gt;&lt;full-title&gt;FEBS Lett&lt;/full-title&gt;&lt;/periodical&gt;&lt;pages&gt;2859-2872&lt;/pages&gt;&lt;volume&gt;596&lt;/volume&gt;&lt;number&gt;22&lt;/number&gt;&lt;edition&gt;2022/10/11&lt;/edition&gt;&lt;keywords&gt;&lt;keyword&gt;*Golgi Apparatus/metabolism&lt;/keyword&gt;&lt;keyword&gt;*Endoplasmic Reticulum/metabolism&lt;/keyword&gt;&lt;keyword&gt;Proteins/metabolism&lt;/keyword&gt;&lt;keyword&gt;Oxidation-Reduction&lt;/keyword&gt;&lt;keyword&gt;Disulfides/metabolism&lt;/keyword&gt;&lt;keyword&gt;Golgi&lt;/keyword&gt;&lt;keyword&gt;Qsox1&lt;/keyword&gt;&lt;keyword&gt;disulfide bonds&lt;/keyword&gt;&lt;keyword&gt;glycosyltransferases&lt;/keyword&gt;&lt;keyword&gt;mucins&lt;/keyword&gt;&lt;keyword&gt;redox regulation&lt;/keyword&gt;&lt;keyword&gt;secretory pathway&lt;/keyword&gt;&lt;keyword&gt;sialic acid&lt;/keyword&gt;&lt;keyword&gt;von Willebrand factor&lt;/keyword&gt;&lt;/keywords&gt;&lt;dates&gt;&lt;year&gt;2022&lt;/year&gt;&lt;pub-dates&gt;&lt;date&gt;Nov&lt;/date&gt;&lt;/pub-dates&gt;&lt;/dates&gt;&lt;isbn&gt;0014-5793&lt;/isbn&gt;&lt;accession-num&gt;36214053&lt;/accession-num&gt;&lt;urls&gt;&lt;/urls&gt;&lt;electronic-resource-num&gt;10.1002/1873-3468.14510&lt;/electronic-resource-num&gt;&lt;remote-database-provider&gt;NLM&lt;/remote-database-provider&gt;&lt;language&gt;eng&lt;/language&gt;&lt;/record&gt;&lt;/Cite&gt;&lt;/EndNote&gt;</w:instrText>
      </w:r>
      <w:r w:rsidR="00330250" w:rsidRPr="00AF396F">
        <w:rPr>
          <w:sz w:val="22"/>
          <w:szCs w:val="22"/>
        </w:rPr>
        <w:fldChar w:fldCharType="separate"/>
      </w:r>
      <w:r w:rsidR="00926D05" w:rsidRPr="00AF396F">
        <w:rPr>
          <w:noProof/>
          <w:sz w:val="22"/>
          <w:szCs w:val="22"/>
        </w:rPr>
        <w:t>(Reznik and Fass 2022)</w:t>
      </w:r>
      <w:r w:rsidR="00330250" w:rsidRPr="00AF396F">
        <w:rPr>
          <w:sz w:val="22"/>
          <w:szCs w:val="22"/>
        </w:rPr>
        <w:fldChar w:fldCharType="end"/>
      </w:r>
      <w:r w:rsidR="008C6B12" w:rsidRPr="00AF396F">
        <w:rPr>
          <w:sz w:val="22"/>
          <w:szCs w:val="22"/>
        </w:rPr>
        <w:t xml:space="preserve">. QSOX1 in particular is required for </w:t>
      </w:r>
      <w:r w:rsidR="00330250" w:rsidRPr="00AF396F">
        <w:rPr>
          <w:sz w:val="22"/>
          <w:szCs w:val="22"/>
        </w:rPr>
        <w:t>proper mucin production by goblet cells through regulation of ST3Gal1 and ST6Gal1 activity</w:t>
      </w:r>
      <w:r w:rsidR="003D15EC" w:rsidRPr="00AF396F">
        <w:rPr>
          <w:sz w:val="22"/>
          <w:szCs w:val="22"/>
        </w:rPr>
        <w:t xml:space="preserve"> </w:t>
      </w:r>
      <w:r w:rsidR="003D15EC" w:rsidRPr="00AF396F">
        <w:rPr>
          <w:sz w:val="22"/>
          <w:szCs w:val="22"/>
        </w:rPr>
        <w:fldChar w:fldCharType="begin"/>
      </w:r>
      <w:r w:rsidR="00926D05" w:rsidRPr="00AF396F">
        <w:rPr>
          <w:sz w:val="22"/>
          <w:szCs w:val="22"/>
        </w:rPr>
        <w:instrText xml:space="preserve"> ADDIN EN.CITE &lt;EndNote&gt;&lt;Cite&gt;&lt;Author&gt;Ilani&lt;/Author&gt;&lt;Year&gt;2023&lt;/Year&gt;&lt;RecNum&gt;734&lt;/RecNum&gt;&lt;DisplayText&gt;(Ilani&lt;style face="italic"&gt; et al&lt;/style&gt; 2023)&lt;/DisplayText&gt;&lt;record&gt;&lt;rec-number&gt;734&lt;/rec-number&gt;&lt;foreign-keys&gt;&lt;key app="EN" db-id="fs2eve9prp9xv5e2a5gvxarkv02apa2watxv" timestamp="1697119673"&gt;734&lt;/key&gt;&lt;/foreign-keys&gt;&lt;ref-type name="Journal Article"&gt;17&lt;/ref-type&gt;&lt;contributors&gt;&lt;authors&gt;&lt;author&gt;Ilani, Tal&lt;/author&gt;&lt;author&gt;Reznik, Nava&lt;/author&gt;&lt;author&gt;Yeshaya, Noa&lt;/author&gt;&lt;author&gt;Feldman, Tal&lt;/author&gt;&lt;author&gt;Vilela, Patrick&lt;/author&gt;&lt;author&gt;Lansky, Zipora&lt;/author&gt;&lt;author&gt;Javitt, Gabriel&lt;/author&gt;&lt;author&gt;Shemesh, Michal&lt;/author&gt;&lt;author&gt;Brenner, Ori&lt;/author&gt;&lt;author&gt;Elkis, Yoav&lt;/author&gt;&lt;author&gt;Varsano, Neta&lt;/author&gt;&lt;author&gt;Jaramillo, Ana M&lt;/author&gt;&lt;author&gt;Evans, Christopher M&lt;/author&gt;&lt;author&gt;Fass, Deborah&lt;/author&gt;&lt;/authors&gt;&lt;/contributors&gt;&lt;titles&gt;&lt;title&gt;The disulfide catalyst QSOX1 maintains the colon mucosal barrier by regulating Golgi glycosyltransferases&lt;/title&gt;&lt;secondary-title&gt;The EMBO Journal&lt;/secondary-title&gt;&lt;/titles&gt;&lt;periodical&gt;&lt;full-title&gt;The EMBO Journal&lt;/full-title&gt;&lt;/periodical&gt;&lt;pages&gt;e111869&lt;/pages&gt;&lt;volume&gt;42&lt;/volume&gt;&lt;number&gt;2&lt;/number&gt;&lt;dates&gt;&lt;year&gt;2023&lt;/year&gt;&lt;/dates&gt;&lt;isbn&gt;0261-4189&lt;/isbn&gt;&lt;urls&gt;&lt;related-urls&gt;&lt;url&gt;https://www.embopress.org/doi/abs/10.15252/embj.2022111869&lt;/url&gt;&lt;/related-urls&gt;&lt;/urls&gt;&lt;electronic-resource-num&gt;https://doi.org/10.15252/embj.2022111869&lt;/electronic-resource-num&gt;&lt;/record&gt;&lt;/Cite&gt;&lt;/EndNote&gt;</w:instrText>
      </w:r>
      <w:r w:rsidR="003D15EC" w:rsidRPr="00AF396F">
        <w:rPr>
          <w:sz w:val="22"/>
          <w:szCs w:val="22"/>
        </w:rPr>
        <w:fldChar w:fldCharType="separate"/>
      </w:r>
      <w:r w:rsidR="00926D05" w:rsidRPr="00AF396F">
        <w:rPr>
          <w:noProof/>
          <w:sz w:val="22"/>
          <w:szCs w:val="22"/>
        </w:rPr>
        <w:t>(Ilani</w:t>
      </w:r>
      <w:r w:rsidR="00926D05" w:rsidRPr="00AF396F">
        <w:rPr>
          <w:i/>
          <w:noProof/>
          <w:sz w:val="22"/>
          <w:szCs w:val="22"/>
        </w:rPr>
        <w:t xml:space="preserve"> et al</w:t>
      </w:r>
      <w:r w:rsidR="00926D05" w:rsidRPr="00AF396F">
        <w:rPr>
          <w:noProof/>
          <w:sz w:val="22"/>
          <w:szCs w:val="22"/>
        </w:rPr>
        <w:t xml:space="preserve"> 2023)</w:t>
      </w:r>
      <w:r w:rsidR="003D15EC" w:rsidRPr="00AF396F">
        <w:rPr>
          <w:sz w:val="22"/>
          <w:szCs w:val="22"/>
        </w:rPr>
        <w:fldChar w:fldCharType="end"/>
      </w:r>
      <w:r w:rsidR="00330250" w:rsidRPr="00AF396F">
        <w:rPr>
          <w:sz w:val="22"/>
          <w:szCs w:val="22"/>
        </w:rPr>
        <w:t>. Whether QSOX2 is similarly important and whether polySia is required for this regulation remains to be determined. Secreted QSOX1 also remodels the extracellular matrix</w:t>
      </w:r>
      <w:r w:rsidR="003D15EC" w:rsidRPr="00AF396F">
        <w:rPr>
          <w:sz w:val="22"/>
          <w:szCs w:val="22"/>
        </w:rPr>
        <w:t xml:space="preserve">, one of the mechanisms by which it is connected to cancer metastasis </w:t>
      </w:r>
      <w:r w:rsidR="003D15EC" w:rsidRPr="00AF396F">
        <w:rPr>
          <w:sz w:val="22"/>
          <w:szCs w:val="22"/>
        </w:rPr>
        <w:fldChar w:fldCharType="begin">
          <w:fldData xml:space="preserve">PEVuZE5vdGU+PENpdGU+PEF1dGhvcj5JbGFuaTwvQXV0aG9yPjxZZWFyPjIwMTM8L1llYXI+PFJl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c0LTY8L3BhZ2VzPjx2b2x1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</w:fldData>
        </w:fldChar>
      </w:r>
      <w:r w:rsidR="009C74D0" w:rsidRPr="00AF396F">
        <w:rPr>
          <w:sz w:val="22"/>
          <w:szCs w:val="22"/>
        </w:rPr>
        <w:instrText xml:space="preserve"> ADDIN EN.CITE </w:instrText>
      </w:r>
      <w:r w:rsidR="009C74D0" w:rsidRPr="00AF396F">
        <w:rPr>
          <w:sz w:val="22"/>
          <w:szCs w:val="22"/>
        </w:rPr>
        <w:fldChar w:fldCharType="begin">
          <w:fldData xml:space="preserve">PEVuZE5vdGU+PENpdGU+PEF1dGhvcj5JbGFuaTwvQXV0aG9yPjxZZWFyPjIwMTM8L1llYXI+PFJl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</w:fldData>
        </w:fldChar>
      </w:r>
      <w:r w:rsidR="009C74D0" w:rsidRPr="00AF396F">
        <w:rPr>
          <w:sz w:val="22"/>
          <w:szCs w:val="22"/>
        </w:rPr>
        <w:instrText xml:space="preserve"> ADDIN EN.CITE.DATA </w:instrText>
      </w:r>
      <w:r w:rsidR="009C74D0" w:rsidRPr="00AF396F">
        <w:rPr>
          <w:sz w:val="22"/>
          <w:szCs w:val="22"/>
        </w:rPr>
      </w:r>
      <w:r w:rsidR="009C74D0" w:rsidRPr="00AF396F">
        <w:rPr>
          <w:sz w:val="22"/>
          <w:szCs w:val="22"/>
        </w:rPr>
        <w:fldChar w:fldCharType="end"/>
      </w:r>
      <w:r w:rsidR="003D15EC" w:rsidRPr="00AF396F">
        <w:rPr>
          <w:sz w:val="22"/>
          <w:szCs w:val="22"/>
        </w:rPr>
      </w:r>
      <w:r w:rsidR="003D15EC" w:rsidRPr="00AF396F">
        <w:rPr>
          <w:sz w:val="22"/>
          <w:szCs w:val="22"/>
        </w:rPr>
        <w:fldChar w:fldCharType="separate"/>
      </w:r>
      <w:r w:rsidR="009C74D0" w:rsidRPr="00AF396F">
        <w:rPr>
          <w:noProof/>
          <w:sz w:val="22"/>
          <w:szCs w:val="22"/>
        </w:rPr>
        <w:t>(Ilani and others 2013)</w:t>
      </w:r>
      <w:r w:rsidR="003D15EC" w:rsidRPr="00AF396F">
        <w:rPr>
          <w:sz w:val="22"/>
          <w:szCs w:val="22"/>
        </w:rPr>
        <w:fldChar w:fldCharType="end"/>
      </w:r>
      <w:r w:rsidR="003D15EC" w:rsidRPr="00AF396F">
        <w:rPr>
          <w:sz w:val="22"/>
          <w:szCs w:val="22"/>
        </w:rPr>
        <w:t>.</w:t>
      </w:r>
      <w:r w:rsidR="00A534FF" w:rsidRPr="00AF396F">
        <w:rPr>
          <w:sz w:val="22"/>
          <w:szCs w:val="22"/>
        </w:rPr>
        <w:t xml:space="preserve"> I</w:t>
      </w:r>
      <w:r w:rsidR="003D15EC" w:rsidRPr="00AF396F">
        <w:rPr>
          <w:sz w:val="22"/>
          <w:szCs w:val="22"/>
        </w:rPr>
        <w:t>t remains to be seen whether QSOX2 plays similar roles and whether polySia contributes directly to sulfhydryl oxidase activity or indirectly</w:t>
      </w:r>
      <w:r w:rsidR="00C002F0" w:rsidRPr="00AF396F">
        <w:rPr>
          <w:sz w:val="22"/>
          <w:szCs w:val="22"/>
        </w:rPr>
        <w:t xml:space="preserve"> to QSOX2 biology</w:t>
      </w:r>
      <w:r w:rsidR="003D15EC" w:rsidRPr="00AF396F">
        <w:rPr>
          <w:sz w:val="22"/>
          <w:szCs w:val="22"/>
        </w:rPr>
        <w:t xml:space="preserve"> by promoting ECM binding or increasing half-life </w:t>
      </w:r>
      <w:r w:rsidR="003D15EC" w:rsidRPr="00AF396F">
        <w:rPr>
          <w:sz w:val="22"/>
          <w:szCs w:val="22"/>
        </w:rPr>
        <w:fldChar w:fldCharType="begin">
          <w:fldData xml:space="preserve">PEVuZE5vdGU+PENpdGU+PEF1dGhvcj5MaW5kaG91dDwvQXV0aG9yPjxZZWFyPjIwMTE8L1llYXI+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zM5Ny00MDI8L3BhZ2VzPjx2b2x1bWU+MTA4PC92b2x1bWU+PG51bWJl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</w:fldData>
        </w:fldChar>
      </w:r>
      <w:r w:rsidR="00926D05" w:rsidRPr="00AF396F">
        <w:rPr>
          <w:sz w:val="22"/>
          <w:szCs w:val="22"/>
        </w:rPr>
        <w:instrText xml:space="preserve"> ADDIN EN.CITE </w:instrText>
      </w:r>
      <w:r w:rsidR="00926D05" w:rsidRPr="00AF396F">
        <w:rPr>
          <w:sz w:val="22"/>
          <w:szCs w:val="22"/>
        </w:rPr>
        <w:fldChar w:fldCharType="begin">
          <w:fldData xml:space="preserve">PEVuZE5vdGU+PENpdGU+PEF1dGhvcj5MaW5kaG91dDwvQXV0aG9yPjxZZWFyPjIwMTE8L1llYXI+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NzM5Ny00MDI8L3BhZ2VzPjx2b2x1bWU+MTA4PC92b2x1bWU+PG51bWJl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</w:fldData>
        </w:fldChar>
      </w:r>
      <w:r w:rsidR="00926D05" w:rsidRPr="00AF396F">
        <w:rPr>
          <w:sz w:val="22"/>
          <w:szCs w:val="22"/>
        </w:rPr>
        <w:instrText xml:space="preserve"> ADDIN EN.CITE.DATA </w:instrText>
      </w:r>
      <w:r w:rsidR="00926D05" w:rsidRPr="00AF396F">
        <w:rPr>
          <w:sz w:val="22"/>
          <w:szCs w:val="22"/>
        </w:rPr>
      </w:r>
      <w:r w:rsidR="00926D05" w:rsidRPr="00AF396F">
        <w:rPr>
          <w:sz w:val="22"/>
          <w:szCs w:val="22"/>
        </w:rPr>
        <w:fldChar w:fldCharType="end"/>
      </w:r>
      <w:r w:rsidR="003D15EC" w:rsidRPr="00AF396F">
        <w:rPr>
          <w:sz w:val="22"/>
          <w:szCs w:val="22"/>
        </w:rPr>
      </w:r>
      <w:r w:rsidR="003D15EC" w:rsidRPr="00AF396F">
        <w:rPr>
          <w:sz w:val="22"/>
          <w:szCs w:val="22"/>
        </w:rPr>
        <w:fldChar w:fldCharType="separate"/>
      </w:r>
      <w:r w:rsidR="00926D05" w:rsidRPr="00AF396F">
        <w:rPr>
          <w:noProof/>
          <w:sz w:val="22"/>
          <w:szCs w:val="22"/>
        </w:rPr>
        <w:t>(Lindhout</w:t>
      </w:r>
      <w:r w:rsidR="00926D05" w:rsidRPr="00AF396F">
        <w:rPr>
          <w:i/>
          <w:noProof/>
          <w:sz w:val="22"/>
          <w:szCs w:val="22"/>
        </w:rPr>
        <w:t xml:space="preserve"> et al</w:t>
      </w:r>
      <w:r w:rsidR="00926D05" w:rsidRPr="00AF396F">
        <w:rPr>
          <w:noProof/>
          <w:sz w:val="22"/>
          <w:szCs w:val="22"/>
        </w:rPr>
        <w:t xml:space="preserve"> 2011)</w:t>
      </w:r>
      <w:r w:rsidR="003D15EC" w:rsidRPr="00AF396F">
        <w:rPr>
          <w:sz w:val="22"/>
          <w:szCs w:val="22"/>
        </w:rPr>
        <w:fldChar w:fldCharType="end"/>
      </w:r>
      <w:r w:rsidR="003D15EC" w:rsidRPr="00AF396F">
        <w:rPr>
          <w:sz w:val="22"/>
          <w:szCs w:val="22"/>
        </w:rPr>
        <w:t>.</w:t>
      </w:r>
    </w:p>
    <w:p w14:paraId="21168D6D" w14:textId="41D95801" w:rsidR="00D35CB3" w:rsidRPr="00AF396F" w:rsidRDefault="00125692" w:rsidP="005346DA">
      <w:pPr>
        <w:pStyle w:val="mb-25"/>
        <w:spacing w:before="0" w:beforeAutospacing="0" w:after="0" w:afterAutospacing="0" w:line="480" w:lineRule="auto"/>
        <w:jc w:val="both"/>
        <w:rPr>
          <w:sz w:val="22"/>
          <w:szCs w:val="22"/>
        </w:rPr>
      </w:pPr>
      <w:r w:rsidRPr="00AF396F">
        <w:rPr>
          <w:sz w:val="22"/>
          <w:szCs w:val="22"/>
        </w:rPr>
        <w:tab/>
        <w:t>In conclusion, the</w:t>
      </w:r>
      <w:r w:rsidR="00C7545F" w:rsidRPr="00AF396F">
        <w:rPr>
          <w:sz w:val="22"/>
          <w:szCs w:val="22"/>
        </w:rPr>
        <w:t xml:space="preserve"> immobilized EndoN/EndoN</w:t>
      </w:r>
      <w:r w:rsidR="00C7545F" w:rsidRPr="00AF396F">
        <w:rPr>
          <w:sz w:val="22"/>
          <w:szCs w:val="22"/>
          <w:vertAlign w:val="subscript"/>
        </w:rPr>
        <w:t>DM</w:t>
      </w:r>
      <w:r w:rsidR="00C7545F" w:rsidRPr="00AF396F">
        <w:rPr>
          <w:sz w:val="22"/>
          <w:szCs w:val="22"/>
        </w:rPr>
        <w:t xml:space="preserve"> </w:t>
      </w:r>
      <w:r w:rsidRPr="00AF396F">
        <w:rPr>
          <w:sz w:val="22"/>
          <w:szCs w:val="22"/>
        </w:rPr>
        <w:t xml:space="preserve">tools </w:t>
      </w:r>
      <w:r w:rsidR="00DE6FA3" w:rsidRPr="00AF396F">
        <w:rPr>
          <w:sz w:val="22"/>
          <w:szCs w:val="22"/>
        </w:rPr>
        <w:t>have the potential to</w:t>
      </w:r>
      <w:r w:rsidR="00594006" w:rsidRPr="00AF396F">
        <w:rPr>
          <w:sz w:val="22"/>
          <w:szCs w:val="22"/>
        </w:rPr>
        <w:t xml:space="preserve"> improve</w:t>
      </w:r>
      <w:r w:rsidR="00577E67" w:rsidRPr="00AF396F">
        <w:rPr>
          <w:sz w:val="22"/>
          <w:szCs w:val="22"/>
        </w:rPr>
        <w:t xml:space="preserve"> the ability of researchers to design and interpret experiments investigating polySia biology, especially in areas of biology where polySia is less well understood. Additionally</w:t>
      </w:r>
      <w:r w:rsidR="00D35CB3" w:rsidRPr="00AF396F">
        <w:rPr>
          <w:sz w:val="22"/>
          <w:szCs w:val="22"/>
        </w:rPr>
        <w:t xml:space="preserve">, this method of </w:t>
      </w:r>
      <w:r w:rsidR="00577E67" w:rsidRPr="00AF396F">
        <w:rPr>
          <w:sz w:val="22"/>
          <w:szCs w:val="22"/>
        </w:rPr>
        <w:t xml:space="preserve">site-specific </w:t>
      </w:r>
      <w:r w:rsidR="00D35CB3" w:rsidRPr="00AF396F">
        <w:rPr>
          <w:sz w:val="22"/>
          <w:szCs w:val="22"/>
        </w:rPr>
        <w:t xml:space="preserve">immobilization can be used for immobilizing </w:t>
      </w:r>
      <w:r w:rsidR="00577E67" w:rsidRPr="00AF396F">
        <w:rPr>
          <w:sz w:val="22"/>
          <w:szCs w:val="22"/>
        </w:rPr>
        <w:t xml:space="preserve">enzymes and </w:t>
      </w:r>
      <w:r w:rsidR="00D35CB3" w:rsidRPr="00AF396F">
        <w:rPr>
          <w:sz w:val="22"/>
          <w:szCs w:val="22"/>
        </w:rPr>
        <w:t xml:space="preserve">lectins for studying </w:t>
      </w:r>
      <w:r w:rsidR="00577E67" w:rsidRPr="00AF396F">
        <w:rPr>
          <w:sz w:val="22"/>
          <w:szCs w:val="22"/>
        </w:rPr>
        <w:t>other areas of</w:t>
      </w:r>
      <w:r w:rsidR="00D35CB3" w:rsidRPr="00AF396F">
        <w:rPr>
          <w:sz w:val="22"/>
          <w:szCs w:val="22"/>
        </w:rPr>
        <w:t xml:space="preserve"> glycobiology</w:t>
      </w:r>
      <w:r w:rsidR="00577E67" w:rsidRPr="00AF396F">
        <w:rPr>
          <w:sz w:val="22"/>
          <w:szCs w:val="22"/>
        </w:rPr>
        <w:t>.</w:t>
      </w:r>
    </w:p>
    <w:p w14:paraId="59E25FBF" w14:textId="77777777" w:rsidR="00DE35EA" w:rsidRPr="00AF396F" w:rsidRDefault="00DE35EA" w:rsidP="005346DA">
      <w:pPr>
        <w:pStyle w:val="mb-25"/>
        <w:spacing w:before="0" w:beforeAutospacing="0" w:after="0" w:afterAutospacing="0" w:line="480" w:lineRule="auto"/>
        <w:jc w:val="both"/>
        <w:rPr>
          <w:sz w:val="22"/>
          <w:szCs w:val="22"/>
        </w:rPr>
      </w:pPr>
    </w:p>
    <w:p w14:paraId="3C08B44B" w14:textId="77777777" w:rsidR="007F17C1" w:rsidRPr="00AF396F" w:rsidRDefault="007F17C1" w:rsidP="005346DA">
      <w:pPr>
        <w:spacing w:after="0" w:line="480" w:lineRule="auto"/>
        <w:ind w:firstLine="720"/>
        <w:jc w:val="both"/>
        <w:rPr>
          <w:rFonts w:ascii="Times New Roman" w:hAnsi="Times New Roman" w:cs="Times New Roman"/>
          <w:lang w:val="en-US"/>
        </w:rPr>
      </w:pPr>
    </w:p>
    <w:p w14:paraId="5F6A29E4" w14:textId="77976A04" w:rsidR="007F17C1" w:rsidRPr="00AF396F" w:rsidRDefault="007F17C1"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Material</w:t>
      </w:r>
      <w:r w:rsidR="00210EDA" w:rsidRPr="00AF396F">
        <w:rPr>
          <w:rFonts w:ascii="Times New Roman" w:hAnsi="Times New Roman" w:cs="Times New Roman"/>
          <w:b/>
          <w:bCs/>
          <w:lang w:val="en-US"/>
        </w:rPr>
        <w:t>s</w:t>
      </w:r>
      <w:r w:rsidRPr="00AF396F">
        <w:rPr>
          <w:rFonts w:ascii="Times New Roman" w:hAnsi="Times New Roman" w:cs="Times New Roman"/>
          <w:b/>
          <w:bCs/>
          <w:lang w:val="en-US"/>
        </w:rPr>
        <w:t xml:space="preserve"> and Methods:</w:t>
      </w:r>
    </w:p>
    <w:p w14:paraId="06D5F3DC" w14:textId="5DD1E439" w:rsidR="007F17C1" w:rsidRPr="00AF396F" w:rsidRDefault="007F17C1"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Cells, antibodies, reagents</w:t>
      </w:r>
    </w:p>
    <w:p w14:paraId="58F90534" w14:textId="294165B2"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lastRenderedPageBreak/>
        <w:t>NK-92</w:t>
      </w:r>
      <w:r w:rsidR="00284CE2" w:rsidRPr="00AF396F">
        <w:rPr>
          <w:rFonts w:ascii="Times New Roman" w:hAnsi="Times New Roman" w:cs="Times New Roman"/>
          <w:lang w:val="en-US"/>
        </w:rPr>
        <w:t xml:space="preserve">, </w:t>
      </w:r>
      <w:r w:rsidR="00A45345" w:rsidRPr="00AF396F">
        <w:rPr>
          <w:rFonts w:ascii="Times New Roman" w:hAnsi="Times New Roman" w:cs="Times New Roman"/>
          <w:lang w:val="en-US"/>
        </w:rPr>
        <w:t>K562</w:t>
      </w:r>
      <w:r w:rsidR="00284CE2" w:rsidRPr="00AF396F">
        <w:rPr>
          <w:rFonts w:ascii="Times New Roman" w:hAnsi="Times New Roman" w:cs="Times New Roman"/>
          <w:lang w:val="en-US"/>
        </w:rPr>
        <w:t>, and MCF-7</w:t>
      </w:r>
      <w:r w:rsidR="00A45345" w:rsidRPr="00AF396F">
        <w:rPr>
          <w:rFonts w:ascii="Times New Roman" w:hAnsi="Times New Roman" w:cs="Times New Roman"/>
          <w:lang w:val="en-US"/>
        </w:rPr>
        <w:t xml:space="preserve"> </w:t>
      </w:r>
      <w:r w:rsidRPr="00AF396F">
        <w:rPr>
          <w:rFonts w:ascii="Times New Roman" w:hAnsi="Times New Roman" w:cs="Times New Roman"/>
          <w:lang w:val="en-US"/>
        </w:rPr>
        <w:t>cell</w:t>
      </w:r>
      <w:r w:rsidR="00284CE2" w:rsidRPr="00AF396F">
        <w:rPr>
          <w:rFonts w:ascii="Times New Roman" w:hAnsi="Times New Roman" w:cs="Times New Roman"/>
          <w:lang w:val="en-US"/>
        </w:rPr>
        <w:t xml:space="preserve"> line</w:t>
      </w:r>
      <w:r w:rsidRPr="00AF396F">
        <w:rPr>
          <w:rFonts w:ascii="Times New Roman" w:hAnsi="Times New Roman" w:cs="Times New Roman"/>
          <w:lang w:val="en-US"/>
        </w:rPr>
        <w:t>s were obtained from ATCC (CRL-2407</w:t>
      </w:r>
      <w:r w:rsidR="00284CE2" w:rsidRPr="00AF396F">
        <w:rPr>
          <w:rFonts w:ascii="Times New Roman" w:hAnsi="Times New Roman" w:cs="Times New Roman"/>
          <w:lang w:val="en-US"/>
        </w:rPr>
        <w:t>,</w:t>
      </w:r>
      <w:r w:rsidR="00A45345" w:rsidRPr="00AF396F">
        <w:rPr>
          <w:rFonts w:ascii="Times New Roman" w:hAnsi="Times New Roman" w:cs="Times New Roman"/>
          <w:lang w:val="en-US"/>
        </w:rPr>
        <w:t xml:space="preserve"> CCL-243</w:t>
      </w:r>
      <w:r w:rsidR="00284CE2" w:rsidRPr="00AF396F">
        <w:rPr>
          <w:rFonts w:ascii="Times New Roman" w:hAnsi="Times New Roman" w:cs="Times New Roman"/>
          <w:lang w:val="en-US"/>
        </w:rPr>
        <w:t>, and HTB-22</w:t>
      </w:r>
      <w:r w:rsidR="00A45345" w:rsidRPr="00AF396F">
        <w:rPr>
          <w:rFonts w:ascii="Times New Roman" w:hAnsi="Times New Roman" w:cs="Times New Roman"/>
          <w:lang w:val="en-US"/>
        </w:rPr>
        <w:t xml:space="preserve"> respectively</w:t>
      </w:r>
      <w:r w:rsidRPr="00AF396F">
        <w:rPr>
          <w:rFonts w:ascii="Times New Roman" w:hAnsi="Times New Roman" w:cs="Times New Roman"/>
          <w:lang w:val="en-US"/>
        </w:rPr>
        <w:t xml:space="preserve">). </w:t>
      </w:r>
      <w:r w:rsidR="00533F88" w:rsidRPr="00AF396F">
        <w:rPr>
          <w:rFonts w:ascii="Times New Roman" w:hAnsi="Times New Roman" w:cs="Times New Roman"/>
          <w:lang w:val="en-US"/>
        </w:rPr>
        <w:t>NK-92 and K562 c</w:t>
      </w:r>
      <w:r w:rsidRPr="00AF396F">
        <w:rPr>
          <w:rFonts w:ascii="Times New Roman" w:hAnsi="Times New Roman" w:cs="Times New Roman"/>
          <w:lang w:val="en-US"/>
        </w:rPr>
        <w:t>ells were cultured in RPMI-1640 (Gibco™, Cat# 11875093) supplemented with 10% horse serum (Gibco™, Cat# 16050122), 10% fetal bovine serum (</w:t>
      </w:r>
      <w:r w:rsidR="00A45345" w:rsidRPr="00AF396F">
        <w:rPr>
          <w:rFonts w:ascii="Times New Roman" w:hAnsi="Times New Roman" w:cs="Times New Roman"/>
          <w:lang w:val="en-US"/>
        </w:rPr>
        <w:t>Sigma-Aldrich</w:t>
      </w:r>
      <w:r w:rsidRPr="00AF396F">
        <w:rPr>
          <w:rFonts w:ascii="Times New Roman" w:hAnsi="Times New Roman" w:cs="Times New Roman"/>
          <w:lang w:val="en-US"/>
        </w:rPr>
        <w:t>), 25</w:t>
      </w:r>
      <w:r w:rsidR="00B34E65" w:rsidRPr="00AF396F">
        <w:rPr>
          <w:rFonts w:ascii="Times New Roman" w:hAnsi="Times New Roman" w:cs="Times New Roman"/>
          <w:lang w:val="en-US"/>
        </w:rPr>
        <w:t xml:space="preserve"> </w:t>
      </w:r>
      <w:r w:rsidRPr="00AF396F">
        <w:rPr>
          <w:rFonts w:ascii="Times New Roman" w:hAnsi="Times New Roman" w:cs="Times New Roman"/>
          <w:lang w:val="en-US"/>
        </w:rPr>
        <w:t>mM HEPES</w:t>
      </w:r>
      <w:r w:rsidR="00B34E65" w:rsidRPr="00AF396F">
        <w:rPr>
          <w:rFonts w:ascii="Times New Roman" w:hAnsi="Times New Roman" w:cs="Times New Roman"/>
          <w:lang w:val="en-US"/>
        </w:rPr>
        <w:t xml:space="preserve"> pH 7</w:t>
      </w:r>
      <w:r w:rsidRPr="00AF396F">
        <w:rPr>
          <w:rFonts w:ascii="Times New Roman" w:hAnsi="Times New Roman" w:cs="Times New Roman"/>
          <w:lang w:val="en-US"/>
        </w:rPr>
        <w:t xml:space="preserve">, </w:t>
      </w:r>
      <w:r w:rsidR="00A45345" w:rsidRPr="00AF396F">
        <w:rPr>
          <w:rFonts w:ascii="Times New Roman" w:hAnsi="Times New Roman" w:cs="Times New Roman"/>
          <w:lang w:val="en-US"/>
        </w:rPr>
        <w:t>100 U/mL</w:t>
      </w:r>
      <w:r w:rsidRPr="00AF396F">
        <w:rPr>
          <w:rFonts w:ascii="Times New Roman" w:hAnsi="Times New Roman" w:cs="Times New Roman"/>
          <w:lang w:val="en-US"/>
        </w:rPr>
        <w:t xml:space="preserve"> </w:t>
      </w:r>
      <w:r w:rsidR="00B34E65" w:rsidRPr="00AF396F">
        <w:rPr>
          <w:rFonts w:ascii="Times New Roman" w:hAnsi="Times New Roman" w:cs="Times New Roman"/>
          <w:lang w:val="en-US"/>
        </w:rPr>
        <w:t>p</w:t>
      </w:r>
      <w:r w:rsidRPr="00AF396F">
        <w:rPr>
          <w:rFonts w:ascii="Times New Roman" w:hAnsi="Times New Roman" w:cs="Times New Roman"/>
          <w:lang w:val="en-US"/>
        </w:rPr>
        <w:t>enicillin-</w:t>
      </w:r>
      <w:r w:rsidR="00B34E65" w:rsidRPr="00AF396F">
        <w:rPr>
          <w:rFonts w:ascii="Times New Roman" w:hAnsi="Times New Roman" w:cs="Times New Roman"/>
          <w:lang w:val="en-US"/>
        </w:rPr>
        <w:t>s</w:t>
      </w:r>
      <w:r w:rsidRPr="00AF396F">
        <w:rPr>
          <w:rFonts w:ascii="Times New Roman" w:hAnsi="Times New Roman" w:cs="Times New Roman"/>
          <w:lang w:val="en-US"/>
        </w:rPr>
        <w:t>treptomycin (Gibco™, 10,</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000</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U/ml Cat# 15140-122), 200 U/mL IL-2 (</w:t>
      </w:r>
      <w:r w:rsidR="00A45345" w:rsidRPr="00AF396F">
        <w:rPr>
          <w:rFonts w:ascii="Times New Roman" w:hAnsi="Times New Roman" w:cs="Times New Roman"/>
          <w:lang w:val="en-US"/>
        </w:rPr>
        <w:t>Miltenyi Biotec</w:t>
      </w:r>
      <w:r w:rsidRPr="00AF396F">
        <w:rPr>
          <w:rFonts w:ascii="Times New Roman" w:hAnsi="Times New Roman" w:cs="Times New Roman"/>
          <w:lang w:val="en-US"/>
        </w:rPr>
        <w:t>), and 1</w:t>
      </w:r>
      <w:r w:rsidR="00B34E65" w:rsidRPr="00AF396F">
        <w:rPr>
          <w:rFonts w:ascii="Times New Roman" w:hAnsi="Times New Roman" w:cs="Times New Roman"/>
          <w:lang w:val="en-US"/>
        </w:rPr>
        <w:t xml:space="preserve"> </w:t>
      </w:r>
      <w:r w:rsidRPr="00AF396F">
        <w:rPr>
          <w:rFonts w:ascii="Times New Roman" w:hAnsi="Times New Roman" w:cs="Times New Roman"/>
          <w:lang w:val="en-US"/>
        </w:rPr>
        <w:t xml:space="preserve">mM </w:t>
      </w:r>
      <w:r w:rsidR="00B34E65" w:rsidRPr="00AF396F">
        <w:rPr>
          <w:rFonts w:ascii="Times New Roman" w:hAnsi="Times New Roman" w:cs="Times New Roman"/>
          <w:lang w:val="en-US"/>
        </w:rPr>
        <w:t>h</w:t>
      </w:r>
      <w:r w:rsidRPr="00AF396F">
        <w:rPr>
          <w:rFonts w:ascii="Times New Roman" w:hAnsi="Times New Roman" w:cs="Times New Roman"/>
          <w:lang w:val="en-US"/>
        </w:rPr>
        <w:t>ydrocortisone</w:t>
      </w:r>
      <w:r w:rsidR="00DB74B9" w:rsidRPr="00AF396F">
        <w:rPr>
          <w:rFonts w:ascii="Times New Roman" w:hAnsi="Times New Roman" w:cs="Times New Roman"/>
          <w:lang w:val="en-US"/>
        </w:rPr>
        <w:t xml:space="preserve"> (Stemcell)</w:t>
      </w:r>
      <w:r w:rsidRPr="00AF396F">
        <w:rPr>
          <w:rFonts w:ascii="Times New Roman" w:hAnsi="Times New Roman" w:cs="Times New Roman"/>
          <w:lang w:val="en-US"/>
        </w:rPr>
        <w:t xml:space="preserve">. </w:t>
      </w:r>
      <w:r w:rsidR="00533F88" w:rsidRPr="00AF396F">
        <w:rPr>
          <w:rFonts w:ascii="Times New Roman" w:hAnsi="Times New Roman" w:cs="Times New Roman"/>
          <w:lang w:val="en-US"/>
        </w:rPr>
        <w:t xml:space="preserve">MCF-7 cells were cultured in Dulbecco’s Modified Eagle Medium (Cytiva SH30022.01) supplemented with 10 % fetal bovine serum (Sigma-Aldrich) and 100 U/mL penicillin-streptomycin. </w:t>
      </w:r>
      <w:r w:rsidR="00A45345" w:rsidRPr="00AF396F">
        <w:rPr>
          <w:rFonts w:ascii="Times New Roman" w:hAnsi="Times New Roman" w:cs="Times New Roman"/>
          <w:lang w:val="en-US"/>
        </w:rPr>
        <w:t>Cells were incubated at 3</w:t>
      </w:r>
      <w:r w:rsidRPr="00AF396F">
        <w:rPr>
          <w:rFonts w:ascii="Times New Roman" w:hAnsi="Times New Roman" w:cs="Times New Roman"/>
          <w:lang w:val="en-US"/>
        </w:rPr>
        <w:t>7˚C with 5% CO</w:t>
      </w:r>
      <w:r w:rsidRPr="00AF396F">
        <w:rPr>
          <w:rFonts w:ascii="Times New Roman" w:hAnsi="Times New Roman" w:cs="Times New Roman"/>
          <w:vertAlign w:val="subscript"/>
          <w:lang w:val="en-US"/>
        </w:rPr>
        <w:t>2</w:t>
      </w:r>
      <w:r w:rsidR="00A45345" w:rsidRPr="00AF396F">
        <w:rPr>
          <w:rFonts w:ascii="Times New Roman" w:hAnsi="Times New Roman" w:cs="Times New Roman"/>
          <w:lang w:val="en-US"/>
        </w:rPr>
        <w:t xml:space="preserve"> and m</w:t>
      </w:r>
      <w:r w:rsidRPr="00AF396F">
        <w:rPr>
          <w:rFonts w:ascii="Times New Roman" w:hAnsi="Times New Roman" w:cs="Times New Roman"/>
          <w:lang w:val="en-US"/>
        </w:rPr>
        <w:t xml:space="preserve">edia was changed every </w:t>
      </w:r>
      <w:r w:rsidR="00B51B4A">
        <w:rPr>
          <w:rFonts w:ascii="Times New Roman" w:hAnsi="Times New Roman" w:cs="Times New Roman"/>
          <w:lang w:val="en-US"/>
        </w:rPr>
        <w:t xml:space="preserve">2 - </w:t>
      </w:r>
      <w:r w:rsidRPr="00AF396F">
        <w:rPr>
          <w:rFonts w:ascii="Times New Roman" w:hAnsi="Times New Roman" w:cs="Times New Roman"/>
          <w:lang w:val="en-US"/>
        </w:rPr>
        <w:t xml:space="preserve">3 days.    </w:t>
      </w:r>
    </w:p>
    <w:p w14:paraId="7363FF83" w14:textId="625F073F"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The antibodies used </w:t>
      </w:r>
      <w:r w:rsidR="00B34E65" w:rsidRPr="00AF396F">
        <w:rPr>
          <w:rFonts w:ascii="Times New Roman" w:hAnsi="Times New Roman" w:cs="Times New Roman"/>
          <w:lang w:val="en-US"/>
        </w:rPr>
        <w:t>in this manuscript</w:t>
      </w:r>
      <w:r w:rsidRPr="00AF396F">
        <w:rPr>
          <w:rFonts w:ascii="Times New Roman" w:hAnsi="Times New Roman" w:cs="Times New Roman"/>
          <w:lang w:val="en-US"/>
        </w:rPr>
        <w:t xml:space="preserve"> </w:t>
      </w:r>
      <w:r w:rsidR="00B51B4A">
        <w:rPr>
          <w:rFonts w:ascii="Times New Roman" w:hAnsi="Times New Roman" w:cs="Times New Roman"/>
          <w:lang w:val="en-US"/>
        </w:rPr>
        <w:t>consisted of</w:t>
      </w:r>
      <w:r w:rsidRPr="00AF396F">
        <w:rPr>
          <w:rFonts w:ascii="Times New Roman" w:hAnsi="Times New Roman" w:cs="Times New Roman"/>
          <w:lang w:val="en-US"/>
        </w:rPr>
        <w:t xml:space="preserve"> α-polySia mAb 735 (BioAspect BA-Ab00240-2.0), α-CD56 (R&amp;D systems, mAB2408), α-beta-tubulin (Abcam, ab6046), streptavidin-HRP (Biolegend, 405210), </w:t>
      </w:r>
      <w:r w:rsidR="00DB74B9" w:rsidRPr="00AF396F">
        <w:rPr>
          <w:rFonts w:ascii="Times New Roman" w:hAnsi="Times New Roman" w:cs="Times New Roman"/>
          <w:lang w:val="en-US"/>
        </w:rPr>
        <w:t>goat α-</w:t>
      </w:r>
      <w:r w:rsidRPr="00AF396F">
        <w:rPr>
          <w:rFonts w:ascii="Times New Roman" w:hAnsi="Times New Roman" w:cs="Times New Roman"/>
          <w:lang w:val="en-US"/>
        </w:rPr>
        <w:t>mouse</w:t>
      </w:r>
      <w:r w:rsidR="00B34E65" w:rsidRPr="00AF396F">
        <w:rPr>
          <w:rFonts w:ascii="Times New Roman" w:hAnsi="Times New Roman" w:cs="Times New Roman"/>
          <w:lang w:val="en-US"/>
        </w:rPr>
        <w:t xml:space="preserve"> </w:t>
      </w:r>
      <w:r w:rsidRPr="00AF396F">
        <w:rPr>
          <w:rFonts w:ascii="Times New Roman" w:hAnsi="Times New Roman" w:cs="Times New Roman"/>
          <w:lang w:val="en-US"/>
        </w:rPr>
        <w:t xml:space="preserve">IgG-HRP (R&amp;D systems, HAF007), </w:t>
      </w:r>
      <w:r w:rsidR="00DB74B9" w:rsidRPr="00AF396F">
        <w:rPr>
          <w:rFonts w:ascii="Times New Roman" w:hAnsi="Times New Roman" w:cs="Times New Roman"/>
          <w:lang w:val="en-US"/>
        </w:rPr>
        <w:t>goat α-</w:t>
      </w:r>
      <w:r w:rsidRPr="00AF396F">
        <w:rPr>
          <w:rFonts w:ascii="Times New Roman" w:hAnsi="Times New Roman" w:cs="Times New Roman"/>
          <w:lang w:val="en-US"/>
        </w:rPr>
        <w:t>rabbit IgG-HRP (Abcam, ab6721)</w:t>
      </w:r>
      <w:r w:rsidR="00284CE2" w:rsidRPr="00AF396F">
        <w:rPr>
          <w:rFonts w:ascii="Times New Roman" w:hAnsi="Times New Roman" w:cs="Times New Roman"/>
          <w:lang w:val="en-US"/>
        </w:rPr>
        <w:t xml:space="preserve">, and </w:t>
      </w:r>
      <w:r w:rsidR="00533F88" w:rsidRPr="00AF396F">
        <w:rPr>
          <w:rFonts w:ascii="Times New Roman" w:hAnsi="Times New Roman" w:cs="Times New Roman"/>
          <w:lang w:val="en-US"/>
        </w:rPr>
        <w:t>α-QSOX2 (Abcam, ab191168 and ab121376).</w:t>
      </w:r>
    </w:p>
    <w:p w14:paraId="6EB40486" w14:textId="77777777" w:rsidR="00533F88" w:rsidRPr="00AF396F" w:rsidRDefault="00533F88" w:rsidP="005346DA">
      <w:pPr>
        <w:spacing w:after="0" w:line="480" w:lineRule="auto"/>
        <w:jc w:val="both"/>
        <w:rPr>
          <w:rFonts w:ascii="Times New Roman" w:hAnsi="Times New Roman" w:cs="Times New Roman"/>
          <w:lang w:val="en-US"/>
        </w:rPr>
      </w:pPr>
    </w:p>
    <w:p w14:paraId="5E4E4A7C" w14:textId="6F0AD4E0" w:rsidR="007F17C1" w:rsidRPr="00AF396F" w:rsidRDefault="008B749E"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Cloning</w:t>
      </w:r>
    </w:p>
    <w:p w14:paraId="4DBD11B8" w14:textId="7878BFFB" w:rsidR="005E7F83" w:rsidRPr="00AF396F" w:rsidRDefault="004E43F3" w:rsidP="005346DA">
      <w:pPr>
        <w:spacing w:after="0" w:line="480" w:lineRule="auto"/>
        <w:jc w:val="both"/>
        <w:rPr>
          <w:rFonts w:ascii="Times New Roman" w:hAnsi="Times New Roman" w:cs="Times New Roman"/>
          <w:lang w:val="en-US"/>
        </w:rPr>
      </w:pPr>
      <w:bookmarkStart w:id="7" w:name="_Hlk131762253"/>
      <w:r w:rsidRPr="00AF396F">
        <w:rPr>
          <w:rFonts w:ascii="Times New Roman" w:hAnsi="Times New Roman" w:cs="Times New Roman"/>
          <w:lang w:val="en-US"/>
        </w:rPr>
        <w:t>The His</w:t>
      </w:r>
      <w:r w:rsidRPr="00AF396F">
        <w:rPr>
          <w:rFonts w:ascii="Times New Roman" w:hAnsi="Times New Roman" w:cs="Times New Roman"/>
          <w:vertAlign w:val="subscript"/>
          <w:lang w:val="en-US"/>
        </w:rPr>
        <w:t>6</w:t>
      </w:r>
      <w:r w:rsidRPr="00AF396F">
        <w:rPr>
          <w:rFonts w:ascii="Times New Roman" w:hAnsi="Times New Roman" w:cs="Times New Roman"/>
          <w:lang w:val="en-US"/>
        </w:rPr>
        <w:t>-Avi-EndoN</w:t>
      </w:r>
      <w:r w:rsidR="00725B89" w:rsidRPr="00AF396F">
        <w:rPr>
          <w:rFonts w:ascii="Times New Roman" w:hAnsi="Times New Roman" w:cs="Times New Roman"/>
          <w:vertAlign w:val="subscript"/>
          <w:lang w:val="en-US"/>
        </w:rPr>
        <w:t>DM</w:t>
      </w:r>
      <w:r w:rsidR="00725B89" w:rsidRPr="00AF396F">
        <w:rPr>
          <w:rFonts w:ascii="Times New Roman" w:hAnsi="Times New Roman" w:cs="Times New Roman"/>
          <w:lang w:val="en-US"/>
        </w:rPr>
        <w:t xml:space="preserve"> was constructed from a 3-way ligation. The plasmid expressing </w:t>
      </w:r>
      <w:r w:rsidR="007F17C1" w:rsidRPr="00AF396F">
        <w:rPr>
          <w:rFonts w:ascii="Times New Roman" w:hAnsi="Times New Roman" w:cs="Times New Roman"/>
          <w:lang w:val="en-US"/>
        </w:rPr>
        <w:t>GFP-EndoN</w:t>
      </w:r>
      <w:r w:rsidR="007F17C1" w:rsidRPr="00AF396F">
        <w:rPr>
          <w:rFonts w:ascii="Times New Roman" w:hAnsi="Times New Roman" w:cs="Times New Roman"/>
          <w:vertAlign w:val="subscript"/>
          <w:lang w:val="en-US"/>
        </w:rPr>
        <w:t>DM</w:t>
      </w:r>
      <w:r w:rsidR="007F17C1" w:rsidRPr="00AF396F">
        <w:rPr>
          <w:rFonts w:ascii="Times New Roman" w:hAnsi="Times New Roman" w:cs="Times New Roman"/>
          <w:lang w:val="en-US"/>
        </w:rPr>
        <w:t xml:space="preserve"> </w:t>
      </w:r>
      <w:r w:rsidR="00725B89" w:rsidRPr="00AF396F">
        <w:rPr>
          <w:rFonts w:ascii="Times New Roman" w:hAnsi="Times New Roman" w:cs="Times New Roman"/>
          <w:lang w:val="en-US"/>
        </w:rPr>
        <w:fldChar w:fldCharType="begin">
          <w:fldData xml:space="preserve">PEVuZE5vdGU+PENpdGU+PEF1dGhvcj5ZdTwvQXV0aG9yPjxZZWFyPjIwMTM8L1llYXI+PFJlY051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</w:fldData>
        </w:fldChar>
      </w:r>
      <w:r w:rsidR="00926D05" w:rsidRPr="00AF396F">
        <w:rPr>
          <w:rFonts w:ascii="Times New Roman" w:hAnsi="Times New Roman" w:cs="Times New Roman"/>
          <w:lang w:val="en-US"/>
        </w:rPr>
        <w:instrText xml:space="preserve"> ADDIN EN.CITE </w:instrText>
      </w:r>
      <w:r w:rsidR="00926D05" w:rsidRPr="00AF396F">
        <w:rPr>
          <w:rFonts w:ascii="Times New Roman" w:hAnsi="Times New Roman" w:cs="Times New Roman"/>
          <w:lang w:val="en-US"/>
        </w:rPr>
        <w:fldChar w:fldCharType="begin">
          <w:fldData xml:space="preserve">PEVuZE5vdGU+PENpdGU+PEF1dGhvcj5ZdTwvQXV0aG9yPjxZZWFyPjIwMTM8L1llYXI+PFJlY051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</w:fldData>
        </w:fldChar>
      </w:r>
      <w:r w:rsidR="00926D05" w:rsidRPr="00AF396F">
        <w:rPr>
          <w:rFonts w:ascii="Times New Roman" w:hAnsi="Times New Roman" w:cs="Times New Roman"/>
          <w:lang w:val="en-US"/>
        </w:rPr>
        <w:instrText xml:space="preserve"> ADDIN EN.CITE.DATA </w:instrText>
      </w:r>
      <w:r w:rsidR="00926D05" w:rsidRPr="00AF396F">
        <w:rPr>
          <w:rFonts w:ascii="Times New Roman" w:hAnsi="Times New Roman" w:cs="Times New Roman"/>
          <w:lang w:val="en-US"/>
        </w:rPr>
      </w:r>
      <w:r w:rsidR="00926D05" w:rsidRPr="00AF396F">
        <w:rPr>
          <w:rFonts w:ascii="Times New Roman" w:hAnsi="Times New Roman" w:cs="Times New Roman"/>
          <w:lang w:val="en-US"/>
        </w:rPr>
        <w:fldChar w:fldCharType="end"/>
      </w:r>
      <w:r w:rsidR="00725B89" w:rsidRPr="00AF396F">
        <w:rPr>
          <w:rFonts w:ascii="Times New Roman" w:hAnsi="Times New Roman" w:cs="Times New Roman"/>
          <w:lang w:val="en-US"/>
        </w:rPr>
      </w:r>
      <w:r w:rsidR="00725B89" w:rsidRPr="00AF396F">
        <w:rPr>
          <w:rFonts w:ascii="Times New Roman" w:hAnsi="Times New Roman" w:cs="Times New Roman"/>
          <w:lang w:val="en-US"/>
        </w:rPr>
        <w:fldChar w:fldCharType="separate"/>
      </w:r>
      <w:r w:rsidR="00926D05" w:rsidRPr="00AF396F">
        <w:rPr>
          <w:rFonts w:ascii="Times New Roman" w:hAnsi="Times New Roman" w:cs="Times New Roman"/>
          <w:noProof/>
          <w:lang w:val="en-US"/>
        </w:rPr>
        <w:t>(Yu</w:t>
      </w:r>
      <w:r w:rsidR="00926D05" w:rsidRPr="00AF396F">
        <w:rPr>
          <w:rFonts w:ascii="Times New Roman" w:hAnsi="Times New Roman" w:cs="Times New Roman"/>
          <w:i/>
          <w:noProof/>
          <w:lang w:val="en-US"/>
        </w:rPr>
        <w:t xml:space="preserve"> et al</w:t>
      </w:r>
      <w:r w:rsidR="00926D05" w:rsidRPr="00AF396F">
        <w:rPr>
          <w:rFonts w:ascii="Times New Roman" w:hAnsi="Times New Roman" w:cs="Times New Roman"/>
          <w:noProof/>
          <w:lang w:val="en-US"/>
        </w:rPr>
        <w:t xml:space="preserve"> 2013)</w:t>
      </w:r>
      <w:r w:rsidR="00725B89" w:rsidRPr="00AF396F">
        <w:rPr>
          <w:rFonts w:ascii="Times New Roman" w:hAnsi="Times New Roman" w:cs="Times New Roman"/>
          <w:lang w:val="en-US"/>
        </w:rPr>
        <w:fldChar w:fldCharType="end"/>
      </w:r>
      <w:r w:rsidR="007F17C1" w:rsidRPr="00AF396F">
        <w:rPr>
          <w:rFonts w:ascii="Times New Roman" w:hAnsi="Times New Roman" w:cs="Times New Roman"/>
          <w:lang w:val="en-US"/>
        </w:rPr>
        <w:t xml:space="preserve"> was digest</w:t>
      </w:r>
      <w:r w:rsidR="00A45345" w:rsidRPr="00AF396F">
        <w:rPr>
          <w:rFonts w:ascii="Times New Roman" w:hAnsi="Times New Roman" w:cs="Times New Roman"/>
          <w:lang w:val="en-US"/>
        </w:rPr>
        <w:t>ed</w:t>
      </w:r>
      <w:r w:rsidR="007F17C1" w:rsidRPr="00AF396F">
        <w:rPr>
          <w:rFonts w:ascii="Times New Roman" w:hAnsi="Times New Roman" w:cs="Times New Roman"/>
          <w:lang w:val="en-US"/>
        </w:rPr>
        <w:t xml:space="preserve"> with </w:t>
      </w:r>
      <w:r w:rsidR="007F17C1" w:rsidRPr="00AF396F">
        <w:rPr>
          <w:rFonts w:ascii="Times New Roman" w:hAnsi="Times New Roman" w:cs="Times New Roman"/>
          <w:i/>
          <w:iCs/>
          <w:lang w:val="en-US"/>
        </w:rPr>
        <w:t>BamHI</w:t>
      </w:r>
      <w:r w:rsidR="007F17C1" w:rsidRPr="00AF396F">
        <w:rPr>
          <w:rFonts w:ascii="Times New Roman" w:hAnsi="Times New Roman" w:cs="Times New Roman"/>
          <w:lang w:val="en-US"/>
        </w:rPr>
        <w:t xml:space="preserve">-HF and </w:t>
      </w:r>
      <w:r w:rsidR="007F17C1" w:rsidRPr="00AF396F">
        <w:rPr>
          <w:rFonts w:ascii="Times New Roman" w:hAnsi="Times New Roman" w:cs="Times New Roman"/>
          <w:i/>
          <w:iCs/>
          <w:lang w:val="en-US"/>
        </w:rPr>
        <w:t>NheI</w:t>
      </w:r>
      <w:r w:rsidR="007F17C1" w:rsidRPr="00AF396F">
        <w:rPr>
          <w:rFonts w:ascii="Times New Roman" w:hAnsi="Times New Roman" w:cs="Times New Roman"/>
          <w:lang w:val="en-US"/>
        </w:rPr>
        <w:t xml:space="preserve"> restriction enzymes to </w:t>
      </w:r>
      <w:r w:rsidR="00725B89" w:rsidRPr="00AF396F">
        <w:rPr>
          <w:rFonts w:ascii="Times New Roman" w:hAnsi="Times New Roman" w:cs="Times New Roman"/>
          <w:lang w:val="en-US"/>
        </w:rPr>
        <w:t xml:space="preserve">produce the </w:t>
      </w:r>
      <w:r w:rsidR="00725B89" w:rsidRPr="00AF396F">
        <w:rPr>
          <w:rFonts w:ascii="Times New Roman" w:hAnsi="Times New Roman" w:cs="Times New Roman"/>
          <w:i/>
          <w:iCs/>
          <w:lang w:val="en-US"/>
        </w:rPr>
        <w:t>NheI-BamHI</w:t>
      </w:r>
      <w:r w:rsidR="00725B89" w:rsidRPr="00AF396F">
        <w:rPr>
          <w:rFonts w:ascii="Times New Roman" w:hAnsi="Times New Roman" w:cs="Times New Roman"/>
          <w:lang w:val="en-US"/>
        </w:rPr>
        <w:t xml:space="preserve"> vector fragment and the </w:t>
      </w:r>
      <w:r w:rsidR="00725B89" w:rsidRPr="00AF396F">
        <w:rPr>
          <w:rFonts w:ascii="Times New Roman" w:hAnsi="Times New Roman" w:cs="Times New Roman"/>
          <w:i/>
          <w:iCs/>
          <w:lang w:val="en-US"/>
        </w:rPr>
        <w:t>BamHI-Bam-HI</w:t>
      </w:r>
      <w:r w:rsidR="00725B89" w:rsidRPr="00AF396F">
        <w:rPr>
          <w:rFonts w:ascii="Times New Roman" w:hAnsi="Times New Roman" w:cs="Times New Roman"/>
          <w:lang w:val="en-US"/>
        </w:rPr>
        <w:t xml:space="preserve"> EndoN</w:t>
      </w:r>
      <w:r w:rsidR="00725B89" w:rsidRPr="00AF396F">
        <w:rPr>
          <w:rFonts w:ascii="Times New Roman" w:hAnsi="Times New Roman" w:cs="Times New Roman"/>
          <w:lang w:val="en-US"/>
        </w:rPr>
        <w:softHyphen/>
      </w:r>
      <w:r w:rsidR="00725B89" w:rsidRPr="00AF396F">
        <w:rPr>
          <w:rFonts w:ascii="Times New Roman" w:hAnsi="Times New Roman" w:cs="Times New Roman"/>
          <w:vertAlign w:val="subscript"/>
          <w:lang w:val="en-US"/>
        </w:rPr>
        <w:t>DM</w:t>
      </w:r>
      <w:r w:rsidR="00725B89" w:rsidRPr="00AF396F">
        <w:rPr>
          <w:rFonts w:ascii="Times New Roman" w:hAnsi="Times New Roman" w:cs="Times New Roman"/>
          <w:lang w:val="en-US"/>
        </w:rPr>
        <w:t xml:space="preserve"> insert. Primers corresponding to </w:t>
      </w:r>
      <w:r w:rsidR="00725B89" w:rsidRPr="00AF396F">
        <w:rPr>
          <w:rFonts w:ascii="Times New Roman" w:hAnsi="Times New Roman" w:cs="Times New Roman"/>
          <w:i/>
          <w:iCs/>
          <w:lang w:val="en-US"/>
        </w:rPr>
        <w:t>NheI-BamHI</w:t>
      </w:r>
      <w:r w:rsidR="00725B89" w:rsidRPr="00AF396F">
        <w:rPr>
          <w:rFonts w:ascii="Times New Roman" w:hAnsi="Times New Roman" w:cs="Times New Roman"/>
          <w:lang w:val="en-US"/>
        </w:rPr>
        <w:t xml:space="preserve"> Avi tag were phosphorylated with the T4 polynucleotide kinase (NEB) and annealed. Equimolar amounts of the Avi tag and EndoN</w:t>
      </w:r>
      <w:r w:rsidR="00725B89" w:rsidRPr="00AF396F">
        <w:rPr>
          <w:rFonts w:ascii="Times New Roman" w:hAnsi="Times New Roman" w:cs="Times New Roman"/>
          <w:vertAlign w:val="subscript"/>
          <w:lang w:val="en-US"/>
        </w:rPr>
        <w:t>DM</w:t>
      </w:r>
      <w:r w:rsidR="00725B89" w:rsidRPr="00AF396F">
        <w:rPr>
          <w:rFonts w:ascii="Times New Roman" w:hAnsi="Times New Roman" w:cs="Times New Roman"/>
          <w:lang w:val="en-US"/>
        </w:rPr>
        <w:t xml:space="preserve"> fragments were ligated for 1 h before adding the vector fragment and allowing the ligation to proceed overnight.</w:t>
      </w:r>
      <w:r w:rsidR="005E7F83" w:rsidRPr="00AF396F">
        <w:rPr>
          <w:rFonts w:ascii="Times New Roman" w:hAnsi="Times New Roman" w:cs="Times New Roman"/>
          <w:lang w:val="en-US"/>
        </w:rPr>
        <w:t xml:space="preserve"> </w:t>
      </w:r>
      <w:r w:rsidR="005E7F83" w:rsidRPr="00AF396F">
        <w:rPr>
          <w:rFonts w:ascii="Times New Roman" w:hAnsi="Times New Roman" w:cs="Times New Roman"/>
          <w:i/>
          <w:iCs/>
          <w:lang w:val="en-US"/>
        </w:rPr>
        <w:t>E. coli</w:t>
      </w:r>
      <w:r w:rsidR="005E7F83" w:rsidRPr="00AF396F">
        <w:rPr>
          <w:rFonts w:ascii="Times New Roman" w:hAnsi="Times New Roman" w:cs="Times New Roman"/>
          <w:lang w:val="en-US"/>
        </w:rPr>
        <w:t xml:space="preserve"> BL21 (DE3) competent cells were transformed with the ligation reaction and positive transformants were verified by sequencing. </w:t>
      </w:r>
      <w:bookmarkEnd w:id="7"/>
      <w:r w:rsidR="005E7F83" w:rsidRPr="00AF396F">
        <w:rPr>
          <w:rFonts w:ascii="Times New Roman" w:hAnsi="Times New Roman" w:cs="Times New Roman"/>
          <w:lang w:val="en-US"/>
        </w:rPr>
        <w:t>To produce the His</w:t>
      </w:r>
      <w:r w:rsidR="005E7F83" w:rsidRPr="00AF396F">
        <w:rPr>
          <w:rFonts w:ascii="Times New Roman" w:hAnsi="Times New Roman" w:cs="Times New Roman"/>
          <w:vertAlign w:val="subscript"/>
          <w:lang w:val="en-US"/>
        </w:rPr>
        <w:t>6</w:t>
      </w:r>
      <w:r w:rsidR="005E7F83" w:rsidRPr="00AF396F">
        <w:rPr>
          <w:rFonts w:ascii="Times New Roman" w:hAnsi="Times New Roman" w:cs="Times New Roman"/>
          <w:lang w:val="en-US"/>
        </w:rPr>
        <w:t>-Avi-EndoN construct, the gene encoding the active EndoN was subcloned from</w:t>
      </w:r>
      <w:r w:rsidR="00085CF1" w:rsidRPr="00AF396F">
        <w:rPr>
          <w:rFonts w:ascii="Times New Roman" w:hAnsi="Times New Roman" w:cs="Times New Roman"/>
          <w:lang w:val="en-US"/>
        </w:rPr>
        <w:t xml:space="preserve"> pCWmalEendoN</w:t>
      </w:r>
      <w:r w:rsidR="005E7F83" w:rsidRPr="00AF396F">
        <w:rPr>
          <w:rFonts w:ascii="Times New Roman" w:hAnsi="Times New Roman" w:cs="Times New Roman"/>
          <w:lang w:val="en-US"/>
        </w:rPr>
        <w:t xml:space="preserve"> </w:t>
      </w:r>
      <w:r w:rsidR="005E7F83" w:rsidRPr="00AF396F">
        <w:rPr>
          <w:rFonts w:ascii="Times New Roman" w:hAnsi="Times New Roman" w:cs="Times New Roman"/>
          <w:lang w:val="en-US"/>
        </w:rPr>
        <w:fldChar w:fldCharType="begin">
          <w:fldData xml:space="preserve">PEVuZE5vdGU+PENpdGU+PEF1dGhvcj5Nb3JsZXk8L0F1dGhvcj48WWVhcj4yMDA5PC9ZZWFyPjxS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c0MDQtMTA8L3BhZ2VzPjx2b2x1bWU+Mjg0PC92b2x1bWU+PG51bWJlcj4yNjwvbnVtYmVyPjxl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</w:fldData>
        </w:fldChar>
      </w:r>
      <w:r w:rsidR="00926D05" w:rsidRPr="00AF396F">
        <w:rPr>
          <w:rFonts w:ascii="Times New Roman" w:hAnsi="Times New Roman" w:cs="Times New Roman"/>
          <w:lang w:val="en-US"/>
        </w:rPr>
        <w:instrText xml:space="preserve"> ADDIN EN.CITE </w:instrText>
      </w:r>
      <w:r w:rsidR="00926D05" w:rsidRPr="00AF396F">
        <w:rPr>
          <w:rFonts w:ascii="Times New Roman" w:hAnsi="Times New Roman" w:cs="Times New Roman"/>
          <w:lang w:val="en-US"/>
        </w:rPr>
        <w:fldChar w:fldCharType="begin">
          <w:fldData xml:space="preserve">PEVuZE5vdGU+PENpdGU+PEF1dGhvcj5Nb3JsZXk8L0F1dGhvcj48WWVhcj4yMDA5PC9ZZWFyPjxS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Tc0MDQtMTA8L3BhZ2VzPjx2b2x1bWU+Mjg0PC92b2x1bWU+PG51bWJlcj4yNjwvbnVtYmVyPjxl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</w:fldData>
        </w:fldChar>
      </w:r>
      <w:r w:rsidR="00926D05" w:rsidRPr="00AF396F">
        <w:rPr>
          <w:rFonts w:ascii="Times New Roman" w:hAnsi="Times New Roman" w:cs="Times New Roman"/>
          <w:lang w:val="en-US"/>
        </w:rPr>
        <w:instrText xml:space="preserve"> ADDIN EN.CITE.DATA </w:instrText>
      </w:r>
      <w:r w:rsidR="00926D05" w:rsidRPr="00AF396F">
        <w:rPr>
          <w:rFonts w:ascii="Times New Roman" w:hAnsi="Times New Roman" w:cs="Times New Roman"/>
          <w:lang w:val="en-US"/>
        </w:rPr>
      </w:r>
      <w:r w:rsidR="00926D05" w:rsidRPr="00AF396F">
        <w:rPr>
          <w:rFonts w:ascii="Times New Roman" w:hAnsi="Times New Roman" w:cs="Times New Roman"/>
          <w:lang w:val="en-US"/>
        </w:rPr>
        <w:fldChar w:fldCharType="end"/>
      </w:r>
      <w:r w:rsidR="005E7F83" w:rsidRPr="00AF396F">
        <w:rPr>
          <w:rFonts w:ascii="Times New Roman" w:hAnsi="Times New Roman" w:cs="Times New Roman"/>
          <w:lang w:val="en-US"/>
        </w:rPr>
      </w:r>
      <w:r w:rsidR="005E7F83" w:rsidRPr="00AF396F">
        <w:rPr>
          <w:rFonts w:ascii="Times New Roman" w:hAnsi="Times New Roman" w:cs="Times New Roman"/>
          <w:lang w:val="en-US"/>
        </w:rPr>
        <w:fldChar w:fldCharType="separate"/>
      </w:r>
      <w:r w:rsidR="00926D05" w:rsidRPr="00AF396F">
        <w:rPr>
          <w:rFonts w:ascii="Times New Roman" w:hAnsi="Times New Roman" w:cs="Times New Roman"/>
          <w:noProof/>
          <w:lang w:val="en-US"/>
        </w:rPr>
        <w:t>(Morley</w:t>
      </w:r>
      <w:r w:rsidR="00926D05" w:rsidRPr="00AF396F">
        <w:rPr>
          <w:rFonts w:ascii="Times New Roman" w:hAnsi="Times New Roman" w:cs="Times New Roman"/>
          <w:i/>
          <w:noProof/>
          <w:lang w:val="en-US"/>
        </w:rPr>
        <w:t xml:space="preserve"> et al</w:t>
      </w:r>
      <w:r w:rsidR="00926D05" w:rsidRPr="00AF396F">
        <w:rPr>
          <w:rFonts w:ascii="Times New Roman" w:hAnsi="Times New Roman" w:cs="Times New Roman"/>
          <w:noProof/>
          <w:lang w:val="en-US"/>
        </w:rPr>
        <w:t xml:space="preserve"> 2009)</w:t>
      </w:r>
      <w:r w:rsidR="005E7F83" w:rsidRPr="00AF396F">
        <w:rPr>
          <w:rFonts w:ascii="Times New Roman" w:hAnsi="Times New Roman" w:cs="Times New Roman"/>
          <w:lang w:val="en-US"/>
        </w:rPr>
        <w:fldChar w:fldCharType="end"/>
      </w:r>
      <w:r w:rsidR="005E7F83" w:rsidRPr="00AF396F">
        <w:rPr>
          <w:rFonts w:ascii="Times New Roman" w:hAnsi="Times New Roman" w:cs="Times New Roman"/>
          <w:lang w:val="en-US"/>
        </w:rPr>
        <w:t xml:space="preserve"> into the newly made His</w:t>
      </w:r>
      <w:r w:rsidR="005E7F83" w:rsidRPr="00AF396F">
        <w:rPr>
          <w:rFonts w:ascii="Times New Roman" w:hAnsi="Times New Roman" w:cs="Times New Roman"/>
          <w:vertAlign w:val="subscript"/>
          <w:lang w:val="en-US"/>
        </w:rPr>
        <w:t>6</w:t>
      </w:r>
      <w:r w:rsidR="005E7F83" w:rsidRPr="00AF396F">
        <w:rPr>
          <w:rFonts w:ascii="Times New Roman" w:hAnsi="Times New Roman" w:cs="Times New Roman"/>
          <w:lang w:val="en-US"/>
        </w:rPr>
        <w:t>-Avi-EndoN</w:t>
      </w:r>
      <w:r w:rsidR="005E7F83" w:rsidRPr="00AF396F">
        <w:rPr>
          <w:rFonts w:ascii="Times New Roman" w:hAnsi="Times New Roman" w:cs="Times New Roman"/>
          <w:vertAlign w:val="subscript"/>
          <w:lang w:val="en-US"/>
        </w:rPr>
        <w:t>DM</w:t>
      </w:r>
      <w:r w:rsidR="005E7F83" w:rsidRPr="00AF396F">
        <w:rPr>
          <w:rFonts w:ascii="Times New Roman" w:hAnsi="Times New Roman" w:cs="Times New Roman"/>
          <w:lang w:val="en-US"/>
        </w:rPr>
        <w:t xml:space="preserve"> construct using </w:t>
      </w:r>
      <w:r w:rsidR="005E7F83" w:rsidRPr="00AF396F">
        <w:rPr>
          <w:rFonts w:ascii="Times New Roman" w:hAnsi="Times New Roman" w:cs="Times New Roman"/>
          <w:i/>
          <w:iCs/>
          <w:lang w:val="en-US"/>
        </w:rPr>
        <w:t>AgeI</w:t>
      </w:r>
      <w:r w:rsidR="005E7F83" w:rsidRPr="00AF396F">
        <w:rPr>
          <w:rFonts w:ascii="Times New Roman" w:hAnsi="Times New Roman" w:cs="Times New Roman"/>
          <w:lang w:val="en-US"/>
        </w:rPr>
        <w:t xml:space="preserve"> and </w:t>
      </w:r>
      <w:r w:rsidR="005E7F83" w:rsidRPr="00AF396F">
        <w:rPr>
          <w:rFonts w:ascii="Times New Roman" w:hAnsi="Times New Roman" w:cs="Times New Roman"/>
          <w:i/>
          <w:iCs/>
          <w:lang w:val="en-US"/>
        </w:rPr>
        <w:t>SalI/XhoI</w:t>
      </w:r>
      <w:r w:rsidR="005E7F83" w:rsidRPr="00AF396F">
        <w:rPr>
          <w:rFonts w:ascii="Times New Roman" w:hAnsi="Times New Roman" w:cs="Times New Roman"/>
          <w:lang w:val="en-US"/>
        </w:rPr>
        <w:t xml:space="preserve"> sites. This plasmid was also verified by sequencing.</w:t>
      </w:r>
    </w:p>
    <w:p w14:paraId="0217CA21" w14:textId="709D983D" w:rsidR="008B749E" w:rsidRPr="00AF396F" w:rsidRDefault="008B749E" w:rsidP="005346DA">
      <w:pPr>
        <w:spacing w:after="0" w:line="480" w:lineRule="auto"/>
        <w:jc w:val="both"/>
        <w:rPr>
          <w:rFonts w:ascii="Times New Roman" w:hAnsi="Times New Roman" w:cs="Times New Roman"/>
          <w:lang w:val="en-US"/>
        </w:rPr>
      </w:pPr>
    </w:p>
    <w:p w14:paraId="7BE8F9FA" w14:textId="2FF8DA5C" w:rsidR="008B749E" w:rsidRPr="00AF396F" w:rsidRDefault="008B749E" w:rsidP="005346DA">
      <w:pPr>
        <w:spacing w:after="0" w:line="480" w:lineRule="auto"/>
        <w:jc w:val="both"/>
        <w:rPr>
          <w:rFonts w:ascii="Times New Roman" w:hAnsi="Times New Roman" w:cs="Times New Roman"/>
          <w:lang w:val="en-US"/>
        </w:rPr>
      </w:pPr>
      <w:r w:rsidRPr="00AF396F">
        <w:rPr>
          <w:rFonts w:ascii="Times New Roman" w:hAnsi="Times New Roman" w:cs="Times New Roman"/>
          <w:b/>
          <w:bCs/>
          <w:lang w:val="en-US"/>
        </w:rPr>
        <w:t xml:space="preserve">Protein expression and </w:t>
      </w:r>
      <w:r w:rsidR="00A45345" w:rsidRPr="00AF396F">
        <w:rPr>
          <w:rFonts w:ascii="Times New Roman" w:hAnsi="Times New Roman" w:cs="Times New Roman"/>
          <w:b/>
          <w:bCs/>
          <w:lang w:val="en-US"/>
        </w:rPr>
        <w:t>p</w:t>
      </w:r>
      <w:r w:rsidRPr="00AF396F">
        <w:rPr>
          <w:rFonts w:ascii="Times New Roman" w:hAnsi="Times New Roman" w:cs="Times New Roman"/>
          <w:b/>
          <w:bCs/>
          <w:lang w:val="en-US"/>
        </w:rPr>
        <w:t>urification</w:t>
      </w:r>
    </w:p>
    <w:p w14:paraId="7C8C67A9" w14:textId="3799CAAD" w:rsidR="007F17C1" w:rsidRPr="00AF396F" w:rsidRDefault="00E62D4F" w:rsidP="005346DA">
      <w:pPr>
        <w:spacing w:after="0" w:line="480" w:lineRule="auto"/>
        <w:jc w:val="both"/>
        <w:rPr>
          <w:rFonts w:ascii="Times New Roman" w:hAnsi="Times New Roman" w:cs="Times New Roman"/>
          <w:lang w:val="en-US"/>
        </w:rPr>
      </w:pPr>
      <w:r>
        <w:rPr>
          <w:rFonts w:ascii="Times New Roman" w:hAnsi="Times New Roman" w:cs="Times New Roman"/>
          <w:lang w:val="en-US"/>
        </w:rPr>
        <w:lastRenderedPageBreak/>
        <w:t>Verified</w:t>
      </w:r>
      <w:r w:rsidR="007F17C1" w:rsidRPr="00AF396F">
        <w:rPr>
          <w:rFonts w:ascii="Times New Roman" w:hAnsi="Times New Roman" w:cs="Times New Roman"/>
          <w:lang w:val="en-US"/>
        </w:rPr>
        <w:t xml:space="preserve"> transformants were cultured overnight in Luria Broth (LB) media at 37˚C. The overnight cultures were diluted 1/100 in LB media supplemented with 10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µg/mL ampicillin. Cultures were grown at 37</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 xml:space="preserve">C </w:t>
      </w:r>
      <w:r w:rsidR="00533F88" w:rsidRPr="00AF396F">
        <w:rPr>
          <w:rFonts w:ascii="Times New Roman" w:hAnsi="Times New Roman" w:cs="Times New Roman"/>
          <w:lang w:val="en-US"/>
        </w:rPr>
        <w:t>with</w:t>
      </w:r>
      <w:r w:rsidR="007F17C1" w:rsidRPr="00AF396F">
        <w:rPr>
          <w:rFonts w:ascii="Times New Roman" w:hAnsi="Times New Roman" w:cs="Times New Roman"/>
          <w:lang w:val="en-US"/>
        </w:rPr>
        <w:t xml:space="preserve"> shak</w:t>
      </w:r>
      <w:r w:rsidR="00533F88" w:rsidRPr="00AF396F">
        <w:rPr>
          <w:rFonts w:ascii="Times New Roman" w:hAnsi="Times New Roman" w:cs="Times New Roman"/>
          <w:lang w:val="en-US"/>
        </w:rPr>
        <w:t>ing</w:t>
      </w:r>
      <w:r w:rsidR="007F17C1" w:rsidRPr="00AF396F">
        <w:rPr>
          <w:rFonts w:ascii="Times New Roman" w:hAnsi="Times New Roman" w:cs="Times New Roman"/>
          <w:lang w:val="en-US"/>
        </w:rPr>
        <w:t xml:space="preserve"> for 2 h. To induce the recombinant protein expression, </w:t>
      </w:r>
      <w:r w:rsidR="00533F88" w:rsidRPr="00AF396F">
        <w:rPr>
          <w:rFonts w:ascii="Times New Roman" w:hAnsi="Times New Roman" w:cs="Times New Roman"/>
          <w:lang w:val="en-US"/>
        </w:rPr>
        <w:t xml:space="preserve">0.5 mM </w:t>
      </w:r>
      <w:r w:rsidR="007F17C1" w:rsidRPr="00AF396F">
        <w:rPr>
          <w:rFonts w:ascii="Times New Roman" w:hAnsi="Times New Roman" w:cs="Times New Roman"/>
          <w:lang w:val="en-US"/>
        </w:rPr>
        <w:t>isopropyl-thio-β-galactoside (IPTG) was added to the cultures and cells were incubated at 2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C for 26 h</w:t>
      </w:r>
      <w:r w:rsidR="00DB74B9" w:rsidRPr="00AF396F">
        <w:rPr>
          <w:rFonts w:ascii="Times New Roman" w:hAnsi="Times New Roman" w:cs="Times New Roman"/>
          <w:lang w:val="en-US"/>
        </w:rPr>
        <w:t xml:space="preserve"> with shaking</w:t>
      </w:r>
      <w:r w:rsidR="007F17C1" w:rsidRPr="00AF396F">
        <w:rPr>
          <w:rFonts w:ascii="Times New Roman" w:hAnsi="Times New Roman" w:cs="Times New Roman"/>
          <w:lang w:val="en-US"/>
        </w:rPr>
        <w:t xml:space="preserve">. Cells were harvested and lysed in buffer </w:t>
      </w:r>
      <w:r w:rsidR="00533F88" w:rsidRPr="00AF396F">
        <w:rPr>
          <w:rFonts w:ascii="Times New Roman" w:hAnsi="Times New Roman" w:cs="Times New Roman"/>
          <w:lang w:val="en-US"/>
        </w:rPr>
        <w:t>containing</w:t>
      </w:r>
      <w:r w:rsidR="007F17C1" w:rsidRPr="00AF396F">
        <w:rPr>
          <w:rFonts w:ascii="Times New Roman" w:hAnsi="Times New Roman" w:cs="Times New Roman"/>
          <w:lang w:val="en-US"/>
        </w:rPr>
        <w:t xml:space="preserve"> 2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Tris-HCl (pH 8), 50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NaCl, 1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β-mercaptoethanol, 10% glycerol, and 1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imidazole, protease inhibitor cocktail (Roche), and benzonase (EMD Millipore). The supernatant was cleared by 30 m</w:t>
      </w:r>
      <w:r w:rsidR="00DB74B9" w:rsidRPr="00AF396F">
        <w:rPr>
          <w:rFonts w:ascii="Times New Roman" w:hAnsi="Times New Roman" w:cs="Times New Roman"/>
          <w:lang w:val="en-US"/>
        </w:rPr>
        <w:t>in</w:t>
      </w:r>
      <w:r w:rsidR="007F17C1" w:rsidRPr="00AF396F">
        <w:rPr>
          <w:rFonts w:ascii="Times New Roman" w:hAnsi="Times New Roman" w:cs="Times New Roman"/>
          <w:lang w:val="en-US"/>
        </w:rPr>
        <w:t xml:space="preserve"> centrifugation at 15,000 </w:t>
      </w:r>
      <w:r w:rsidR="00DB74B9" w:rsidRPr="00AF396F">
        <w:rPr>
          <w:rFonts w:ascii="Times New Roman" w:hAnsi="Times New Roman" w:cs="Times New Roman"/>
          <w:lang w:val="en-US"/>
        </w:rPr>
        <w:t xml:space="preserve">× </w:t>
      </w:r>
      <w:r w:rsidR="00DB74B9" w:rsidRPr="00AF396F">
        <w:rPr>
          <w:rFonts w:ascii="Times New Roman" w:hAnsi="Times New Roman" w:cs="Times New Roman"/>
          <w:i/>
          <w:iCs/>
          <w:lang w:val="en-US"/>
        </w:rPr>
        <w:t>g</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at 4</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C. The supernatant was passed through the cOmplete His-Tag purification resin (Roche) column and recombinant proteins were eluted in 2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Tris-HCl (pH 8), 50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NaCl, 1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β- mercaptoethanol, 10% glycerol, 30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imidazole. The purity of the fractions was assessed by SDS-PAGE. The fractions were pooled, and final protein concentration was measured by BCA assay.</w:t>
      </w:r>
    </w:p>
    <w:p w14:paraId="3171BED3" w14:textId="633E9E75"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MalE-EndoN was expressed and purified as previously described </w:t>
      </w:r>
      <w:r w:rsidR="00A45345" w:rsidRPr="00AF396F">
        <w:rPr>
          <w:rFonts w:ascii="Times New Roman" w:hAnsi="Times New Roman" w:cs="Times New Roman"/>
          <w:lang w:val="en-US"/>
        </w:rPr>
        <w:fldChar w:fldCharType="begin">
          <w:fldData xml:space="preserve">PEVuZE5vdGU+PENpdGU+PEF1dGhvcj5Nb3JsZXk8L0F1dGhvcj48WWVhcj4yMDA5PC9ZZWFyPjxS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c0MDQtMTA8L3BhZ2VzPjx2b2x1bWU+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</w:fldData>
        </w:fldChar>
      </w:r>
      <w:r w:rsidR="00926D05" w:rsidRPr="00AF396F">
        <w:rPr>
          <w:rFonts w:ascii="Times New Roman" w:hAnsi="Times New Roman" w:cs="Times New Roman"/>
          <w:lang w:val="en-US"/>
        </w:rPr>
        <w:instrText xml:space="preserve"> ADDIN EN.CITE </w:instrText>
      </w:r>
      <w:r w:rsidR="00926D05" w:rsidRPr="00AF396F">
        <w:rPr>
          <w:rFonts w:ascii="Times New Roman" w:hAnsi="Times New Roman" w:cs="Times New Roman"/>
          <w:lang w:val="en-US"/>
        </w:rPr>
        <w:fldChar w:fldCharType="begin">
          <w:fldData xml:space="preserve">PEVuZE5vdGU+PENpdGU+PEF1dGhvcj5Nb3JsZXk8L0F1dGhvcj48WWVhcj4yMDA5PC9ZZWFyPjxS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</w:fldData>
        </w:fldChar>
      </w:r>
      <w:r w:rsidR="00926D05" w:rsidRPr="00AF396F">
        <w:rPr>
          <w:rFonts w:ascii="Times New Roman" w:hAnsi="Times New Roman" w:cs="Times New Roman"/>
          <w:lang w:val="en-US"/>
        </w:rPr>
        <w:instrText xml:space="preserve"> ADDIN EN.CITE.DATA </w:instrText>
      </w:r>
      <w:r w:rsidR="00926D05" w:rsidRPr="00AF396F">
        <w:rPr>
          <w:rFonts w:ascii="Times New Roman" w:hAnsi="Times New Roman" w:cs="Times New Roman"/>
          <w:lang w:val="en-US"/>
        </w:rPr>
      </w:r>
      <w:r w:rsidR="00926D05" w:rsidRPr="00AF396F">
        <w:rPr>
          <w:rFonts w:ascii="Times New Roman" w:hAnsi="Times New Roman" w:cs="Times New Roman"/>
          <w:lang w:val="en-US"/>
        </w:rPr>
        <w:fldChar w:fldCharType="end"/>
      </w:r>
      <w:r w:rsidR="00A45345" w:rsidRPr="00AF396F">
        <w:rPr>
          <w:rFonts w:ascii="Times New Roman" w:hAnsi="Times New Roman" w:cs="Times New Roman"/>
          <w:lang w:val="en-US"/>
        </w:rPr>
      </w:r>
      <w:r w:rsidR="00A45345" w:rsidRPr="00AF396F">
        <w:rPr>
          <w:rFonts w:ascii="Times New Roman" w:hAnsi="Times New Roman" w:cs="Times New Roman"/>
          <w:lang w:val="en-US"/>
        </w:rPr>
        <w:fldChar w:fldCharType="separate"/>
      </w:r>
      <w:r w:rsidR="00926D05" w:rsidRPr="00AF396F">
        <w:rPr>
          <w:rFonts w:ascii="Times New Roman" w:hAnsi="Times New Roman" w:cs="Times New Roman"/>
          <w:noProof/>
          <w:lang w:val="en-US"/>
        </w:rPr>
        <w:t>(Morley and others 2009)</w:t>
      </w:r>
      <w:r w:rsidR="00A45345" w:rsidRPr="00AF396F">
        <w:rPr>
          <w:rFonts w:ascii="Times New Roman" w:hAnsi="Times New Roman" w:cs="Times New Roman"/>
          <w:lang w:val="en-US"/>
        </w:rPr>
        <w:fldChar w:fldCharType="end"/>
      </w:r>
      <w:r w:rsidR="00A45345" w:rsidRPr="00AF396F">
        <w:rPr>
          <w:rFonts w:ascii="Times New Roman" w:hAnsi="Times New Roman" w:cs="Times New Roman"/>
          <w:lang w:val="en-US"/>
        </w:rPr>
        <w:t>.</w:t>
      </w:r>
    </w:p>
    <w:p w14:paraId="73B26503" w14:textId="7A1BD937"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BirA was expressed and purified as previously described</w:t>
      </w:r>
      <w:r w:rsidR="00A45345" w:rsidRPr="00AF396F">
        <w:rPr>
          <w:rFonts w:ascii="Times New Roman" w:hAnsi="Times New Roman" w:cs="Times New Roman"/>
          <w:lang w:val="en-US"/>
        </w:rPr>
        <w:t xml:space="preserve"> </w:t>
      </w:r>
      <w:r w:rsidR="008B11B8" w:rsidRPr="00AF396F">
        <w:rPr>
          <w:rFonts w:ascii="Times New Roman" w:hAnsi="Times New Roman" w:cs="Times New Roman"/>
          <w:lang w:val="en-US"/>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rFonts w:ascii="Times New Roman" w:hAnsi="Times New Roman" w:cs="Times New Roman"/>
          <w:lang w:val="en-US"/>
        </w:rPr>
        <w:instrText xml:space="preserve"> ADDIN EN.CITE </w:instrText>
      </w:r>
      <w:r w:rsidR="00926D05" w:rsidRPr="00AF396F">
        <w:rPr>
          <w:rFonts w:ascii="Times New Roman" w:hAnsi="Times New Roman" w:cs="Times New Roman"/>
          <w:lang w:val="en-US"/>
        </w:rPr>
        <w:fldChar w:fldCharType="begin">
          <w:fldData xml:space="preserve">PEVuZE5vdGU+PENpdGU+PEF1dGhvcj5MaTwvQXV0aG9yPjxZZWFyPjIwMTI8L1llYXI+PFJlY051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</w:fldData>
        </w:fldChar>
      </w:r>
      <w:r w:rsidR="00926D05" w:rsidRPr="00AF396F">
        <w:rPr>
          <w:rFonts w:ascii="Times New Roman" w:hAnsi="Times New Roman" w:cs="Times New Roman"/>
          <w:lang w:val="en-US"/>
        </w:rPr>
        <w:instrText xml:space="preserve"> ADDIN EN.CITE.DATA </w:instrText>
      </w:r>
      <w:r w:rsidR="00926D05" w:rsidRPr="00AF396F">
        <w:rPr>
          <w:rFonts w:ascii="Times New Roman" w:hAnsi="Times New Roman" w:cs="Times New Roman"/>
          <w:lang w:val="en-US"/>
        </w:rPr>
      </w:r>
      <w:r w:rsidR="00926D05" w:rsidRPr="00AF396F">
        <w:rPr>
          <w:rFonts w:ascii="Times New Roman" w:hAnsi="Times New Roman" w:cs="Times New Roman"/>
          <w:lang w:val="en-US"/>
        </w:rPr>
        <w:fldChar w:fldCharType="end"/>
      </w:r>
      <w:r w:rsidR="008B11B8" w:rsidRPr="00AF396F">
        <w:rPr>
          <w:rFonts w:ascii="Times New Roman" w:hAnsi="Times New Roman" w:cs="Times New Roman"/>
          <w:lang w:val="en-US"/>
        </w:rPr>
      </w:r>
      <w:r w:rsidR="008B11B8" w:rsidRPr="00AF396F">
        <w:rPr>
          <w:rFonts w:ascii="Times New Roman" w:hAnsi="Times New Roman" w:cs="Times New Roman"/>
          <w:lang w:val="en-US"/>
        </w:rPr>
        <w:fldChar w:fldCharType="separate"/>
      </w:r>
      <w:r w:rsidR="00926D05" w:rsidRPr="00AF396F">
        <w:rPr>
          <w:rFonts w:ascii="Times New Roman" w:hAnsi="Times New Roman" w:cs="Times New Roman"/>
          <w:noProof/>
          <w:lang w:val="en-US"/>
        </w:rPr>
        <w:t>(Li and Sousa 2012)</w:t>
      </w:r>
      <w:r w:rsidR="008B11B8" w:rsidRPr="00AF396F">
        <w:rPr>
          <w:rFonts w:ascii="Times New Roman" w:hAnsi="Times New Roman" w:cs="Times New Roman"/>
          <w:lang w:val="en-US"/>
        </w:rPr>
        <w:fldChar w:fldCharType="end"/>
      </w:r>
      <w:r w:rsidR="008B11B8" w:rsidRPr="00AF396F">
        <w:rPr>
          <w:rFonts w:ascii="Times New Roman" w:hAnsi="Times New Roman" w:cs="Times New Roman"/>
          <w:lang w:val="en-US"/>
        </w:rPr>
        <w:t>.</w:t>
      </w:r>
    </w:p>
    <w:p w14:paraId="1DDA256B" w14:textId="77777777" w:rsidR="007F17C1" w:rsidRPr="00AF396F" w:rsidRDefault="007F17C1" w:rsidP="005346DA">
      <w:pPr>
        <w:spacing w:after="0" w:line="480" w:lineRule="auto"/>
        <w:jc w:val="both"/>
        <w:rPr>
          <w:rFonts w:ascii="Times New Roman" w:hAnsi="Times New Roman" w:cs="Times New Roman"/>
          <w:lang w:val="en-US"/>
        </w:rPr>
      </w:pPr>
    </w:p>
    <w:p w14:paraId="54DA4121" w14:textId="659821F9" w:rsidR="007F17C1" w:rsidRPr="00AF396F" w:rsidRDefault="007F17C1"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Conjugation of EndoN to streptavidin</w:t>
      </w:r>
      <w:r w:rsidR="00A45345" w:rsidRPr="00AF396F">
        <w:rPr>
          <w:rFonts w:ascii="Times New Roman" w:hAnsi="Times New Roman" w:cs="Times New Roman"/>
          <w:b/>
          <w:bCs/>
          <w:lang w:val="en-US"/>
        </w:rPr>
        <w:t>-coated</w:t>
      </w:r>
      <w:r w:rsidRPr="00AF396F">
        <w:rPr>
          <w:rFonts w:ascii="Times New Roman" w:hAnsi="Times New Roman" w:cs="Times New Roman"/>
          <w:b/>
          <w:bCs/>
          <w:lang w:val="en-US"/>
        </w:rPr>
        <w:t xml:space="preserve"> agarose</w:t>
      </w:r>
      <w:r w:rsidR="00A45345" w:rsidRPr="00AF396F">
        <w:rPr>
          <w:rFonts w:ascii="Times New Roman" w:hAnsi="Times New Roman" w:cs="Times New Roman"/>
          <w:b/>
          <w:bCs/>
          <w:lang w:val="en-US"/>
        </w:rPr>
        <w:t xml:space="preserve"> or magnetic beads</w:t>
      </w:r>
    </w:p>
    <w:p w14:paraId="54015EDC" w14:textId="1EF74447"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1</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mg of purified His</w:t>
      </w:r>
      <w:r w:rsidRPr="00AF396F">
        <w:rPr>
          <w:rFonts w:ascii="Times New Roman" w:hAnsi="Times New Roman" w:cs="Times New Roman"/>
          <w:vertAlign w:val="subscript"/>
          <w:lang w:val="en-US"/>
        </w:rPr>
        <w:t>6</w:t>
      </w:r>
      <w:r w:rsidRPr="00AF396F">
        <w:rPr>
          <w:rFonts w:ascii="Times New Roman" w:hAnsi="Times New Roman" w:cs="Times New Roman"/>
          <w:lang w:val="en-US"/>
        </w:rPr>
        <w:t>-Avi-EndoN or H</w:t>
      </w:r>
      <w:r w:rsidR="00E62D4F">
        <w:rPr>
          <w:rFonts w:ascii="Times New Roman" w:hAnsi="Times New Roman" w:cs="Times New Roman"/>
          <w:lang w:val="en-US"/>
        </w:rPr>
        <w:t>is</w:t>
      </w:r>
      <w:r w:rsidR="00DB74B9" w:rsidRPr="00AF396F">
        <w:rPr>
          <w:rFonts w:ascii="Times New Roman" w:hAnsi="Times New Roman" w:cs="Times New Roman"/>
          <w:vertAlign w:val="subscript"/>
          <w:lang w:val="en-US"/>
        </w:rPr>
        <w:t>6</w:t>
      </w:r>
      <w:r w:rsidRPr="00AF396F">
        <w:rPr>
          <w:rFonts w:ascii="Times New Roman" w:hAnsi="Times New Roman" w:cs="Times New Roman"/>
          <w:lang w:val="en-US"/>
        </w:rPr>
        <w:t>-Avi-EndoN</w:t>
      </w:r>
      <w:r w:rsidRPr="00AF396F">
        <w:rPr>
          <w:rFonts w:ascii="Times New Roman" w:hAnsi="Times New Roman" w:cs="Times New Roman"/>
          <w:vertAlign w:val="subscript"/>
          <w:lang w:val="en-US"/>
        </w:rPr>
        <w:t>DM</w:t>
      </w:r>
      <w:r w:rsidRPr="00AF396F">
        <w:rPr>
          <w:rFonts w:ascii="Times New Roman" w:hAnsi="Times New Roman" w:cs="Times New Roman"/>
          <w:lang w:val="en-US"/>
        </w:rPr>
        <w:t xml:space="preserve"> were biotinylated as previously described (Li, 2012). Briefly, Avi-tagged </w:t>
      </w:r>
      <w:r w:rsidR="00E62D4F">
        <w:rPr>
          <w:rFonts w:ascii="Times New Roman" w:hAnsi="Times New Roman" w:cs="Times New Roman"/>
          <w:lang w:val="en-US"/>
        </w:rPr>
        <w:t>proteins</w:t>
      </w:r>
      <w:r w:rsidRPr="00AF396F">
        <w:rPr>
          <w:rFonts w:ascii="Times New Roman" w:hAnsi="Times New Roman" w:cs="Times New Roman"/>
          <w:lang w:val="en-US"/>
        </w:rPr>
        <w:t xml:space="preserve"> and BirA were incubated together with 1:0.01 ratio in </w:t>
      </w:r>
      <w:r w:rsidR="00533F88" w:rsidRPr="00AF396F">
        <w:rPr>
          <w:rFonts w:ascii="Times New Roman" w:hAnsi="Times New Roman" w:cs="Times New Roman"/>
          <w:lang w:val="en-US"/>
        </w:rPr>
        <w:t xml:space="preserve">the </w:t>
      </w:r>
      <w:r w:rsidRPr="00AF396F">
        <w:rPr>
          <w:rFonts w:ascii="Times New Roman" w:hAnsi="Times New Roman" w:cs="Times New Roman"/>
          <w:lang w:val="en-US"/>
        </w:rPr>
        <w:t>presence of 0.3</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mM biotin and 5</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mM ATP in 25</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mM Tris-HC</w:t>
      </w:r>
      <w:r w:rsidR="00E62D4F">
        <w:rPr>
          <w:rFonts w:ascii="Times New Roman" w:hAnsi="Times New Roman" w:cs="Times New Roman"/>
          <w:lang w:val="en-US"/>
        </w:rPr>
        <w:t>l</w:t>
      </w:r>
      <w:r w:rsidRPr="00AF396F">
        <w:rPr>
          <w:rFonts w:ascii="Times New Roman" w:hAnsi="Times New Roman" w:cs="Times New Roman"/>
          <w:lang w:val="en-US"/>
        </w:rPr>
        <w:t xml:space="preserve"> pH 8 for 4 h at room temperature </w:t>
      </w:r>
      <w:r w:rsidR="00DB74B9" w:rsidRPr="00AF396F">
        <w:rPr>
          <w:rFonts w:ascii="Times New Roman" w:hAnsi="Times New Roman" w:cs="Times New Roman"/>
          <w:lang w:val="en-US"/>
        </w:rPr>
        <w:t>with rotating</w:t>
      </w:r>
      <w:r w:rsidRPr="00AF396F">
        <w:rPr>
          <w:rFonts w:ascii="Times New Roman" w:hAnsi="Times New Roman" w:cs="Times New Roman"/>
          <w:lang w:val="en-US"/>
        </w:rPr>
        <w:t>. Excess biotin was removed from the reaction</w:t>
      </w:r>
      <w:r w:rsidR="00E62D4F">
        <w:rPr>
          <w:rFonts w:ascii="Times New Roman" w:hAnsi="Times New Roman" w:cs="Times New Roman"/>
          <w:lang w:val="en-US"/>
        </w:rPr>
        <w:t xml:space="preserve"> and protein was concentrated</w:t>
      </w:r>
      <w:r w:rsidRPr="00AF396F">
        <w:rPr>
          <w:rFonts w:ascii="Times New Roman" w:hAnsi="Times New Roman" w:cs="Times New Roman"/>
          <w:lang w:val="en-US"/>
        </w:rPr>
        <w:t xml:space="preserve"> by filtering though 3K MWCO Amicon centrifugal units to a final concentration of 0.5 mg/mL</w:t>
      </w:r>
      <w:r w:rsidR="00533F88" w:rsidRPr="00AF396F">
        <w:rPr>
          <w:rFonts w:ascii="Times New Roman" w:hAnsi="Times New Roman" w:cs="Times New Roman"/>
          <w:lang w:val="en-US"/>
        </w:rPr>
        <w:t xml:space="preserve"> protein</w:t>
      </w:r>
      <w:r w:rsidRPr="00AF396F">
        <w:rPr>
          <w:rFonts w:ascii="Times New Roman" w:hAnsi="Times New Roman" w:cs="Times New Roman"/>
          <w:lang w:val="en-US"/>
        </w:rPr>
        <w:t xml:space="preserve"> in PBS. </w:t>
      </w:r>
      <w:r w:rsidR="00E62D4F">
        <w:rPr>
          <w:rFonts w:ascii="Times New Roman" w:hAnsi="Times New Roman" w:cs="Times New Roman"/>
          <w:lang w:val="en-US"/>
        </w:rPr>
        <w:t>B</w:t>
      </w:r>
      <w:r w:rsidRPr="00AF396F">
        <w:rPr>
          <w:rFonts w:ascii="Times New Roman" w:hAnsi="Times New Roman" w:cs="Times New Roman"/>
          <w:lang w:val="en-US"/>
        </w:rPr>
        <w:t xml:space="preserve">iotinylation </w:t>
      </w:r>
      <w:r w:rsidR="00E62D4F">
        <w:rPr>
          <w:rFonts w:ascii="Times New Roman" w:hAnsi="Times New Roman" w:cs="Times New Roman"/>
          <w:lang w:val="en-US"/>
        </w:rPr>
        <w:t>was assessed</w:t>
      </w:r>
      <w:r w:rsidRPr="00AF396F">
        <w:rPr>
          <w:rFonts w:ascii="Times New Roman" w:hAnsi="Times New Roman" w:cs="Times New Roman"/>
          <w:lang w:val="en-US"/>
        </w:rPr>
        <w:t xml:space="preserve"> by </w:t>
      </w:r>
      <w:r w:rsidR="00DB74B9" w:rsidRPr="00AF396F">
        <w:rPr>
          <w:rFonts w:ascii="Times New Roman" w:hAnsi="Times New Roman" w:cs="Times New Roman"/>
          <w:lang w:val="en-US"/>
        </w:rPr>
        <w:t>analysis of</w:t>
      </w:r>
      <w:r w:rsidRPr="00AF396F">
        <w:rPr>
          <w:rFonts w:ascii="Times New Roman" w:hAnsi="Times New Roman" w:cs="Times New Roman"/>
          <w:lang w:val="en-US"/>
        </w:rPr>
        <w:t xml:space="preserve"> 0.25</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µg</w:t>
      </w:r>
      <w:r w:rsidR="00DB74B9" w:rsidRPr="00AF396F">
        <w:rPr>
          <w:rFonts w:ascii="Times New Roman" w:hAnsi="Times New Roman" w:cs="Times New Roman"/>
          <w:lang w:val="en-US"/>
        </w:rPr>
        <w:t xml:space="preserve"> </w:t>
      </w:r>
      <w:r w:rsidRPr="00AF396F">
        <w:rPr>
          <w:rFonts w:ascii="Times New Roman" w:hAnsi="Times New Roman" w:cs="Times New Roman"/>
          <w:lang w:val="en-US"/>
        </w:rPr>
        <w:t xml:space="preserve">protein </w:t>
      </w:r>
      <w:r w:rsidR="00DB74B9" w:rsidRPr="00AF396F">
        <w:rPr>
          <w:rFonts w:ascii="Times New Roman" w:hAnsi="Times New Roman" w:cs="Times New Roman"/>
          <w:lang w:val="en-US"/>
        </w:rPr>
        <w:t xml:space="preserve">by </w:t>
      </w:r>
      <w:r w:rsidRPr="00AF396F">
        <w:rPr>
          <w:rFonts w:ascii="Times New Roman" w:hAnsi="Times New Roman" w:cs="Times New Roman"/>
          <w:lang w:val="en-US"/>
        </w:rPr>
        <w:t xml:space="preserve">SDS-PAGE </w:t>
      </w:r>
      <w:r w:rsidR="00DB74B9" w:rsidRPr="00AF396F">
        <w:rPr>
          <w:rFonts w:ascii="Times New Roman" w:hAnsi="Times New Roman" w:cs="Times New Roman"/>
          <w:lang w:val="en-US"/>
        </w:rPr>
        <w:t xml:space="preserve">and blotting with </w:t>
      </w:r>
      <w:r w:rsidRPr="00AF396F">
        <w:rPr>
          <w:rFonts w:ascii="Times New Roman" w:hAnsi="Times New Roman" w:cs="Times New Roman"/>
          <w:lang w:val="en-US"/>
        </w:rPr>
        <w:t xml:space="preserve">HRP-conjugated streptavidin. The </w:t>
      </w:r>
      <w:r w:rsidR="00E62D4F">
        <w:rPr>
          <w:rFonts w:ascii="Times New Roman" w:hAnsi="Times New Roman" w:cs="Times New Roman"/>
          <w:lang w:val="en-US"/>
        </w:rPr>
        <w:t>blot</w:t>
      </w:r>
      <w:r w:rsidRPr="00AF396F">
        <w:rPr>
          <w:rFonts w:ascii="Times New Roman" w:hAnsi="Times New Roman" w:cs="Times New Roman"/>
          <w:lang w:val="en-US"/>
        </w:rPr>
        <w:t xml:space="preserve"> was developed using </w:t>
      </w:r>
      <w:r w:rsidR="00E62D4F">
        <w:rPr>
          <w:rFonts w:ascii="Times New Roman" w:hAnsi="Times New Roman" w:cs="Times New Roman"/>
          <w:lang w:val="en-US"/>
        </w:rPr>
        <w:t xml:space="preserve">an </w:t>
      </w:r>
      <w:r w:rsidRPr="00AF396F">
        <w:rPr>
          <w:rFonts w:ascii="Times New Roman" w:hAnsi="Times New Roman" w:cs="Times New Roman"/>
          <w:lang w:val="en-US"/>
        </w:rPr>
        <w:t xml:space="preserve">ECL chemiluminescence substrate kit (Thermo Scientific).  </w:t>
      </w:r>
    </w:p>
    <w:p w14:paraId="53A10FE3" w14:textId="51B8B039" w:rsidR="007F17C1" w:rsidRPr="00AF396F" w:rsidRDefault="00533F8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A s</w:t>
      </w:r>
      <w:r w:rsidR="007F17C1" w:rsidRPr="00AF396F">
        <w:rPr>
          <w:rFonts w:ascii="Times New Roman" w:hAnsi="Times New Roman" w:cs="Times New Roman"/>
          <w:lang w:val="en-US"/>
        </w:rPr>
        <w:t>treptavidin-agarose slurry (Sigma) was washed with PBS prior to adding biotinylated His</w:t>
      </w:r>
      <w:r w:rsidR="007F17C1" w:rsidRPr="00AF396F">
        <w:rPr>
          <w:rFonts w:ascii="Times New Roman" w:hAnsi="Times New Roman" w:cs="Times New Roman"/>
          <w:vertAlign w:val="subscript"/>
          <w:lang w:val="en-US"/>
        </w:rPr>
        <w:t>6</w:t>
      </w:r>
      <w:r w:rsidR="007F17C1" w:rsidRPr="00AF396F">
        <w:rPr>
          <w:rFonts w:ascii="Times New Roman" w:hAnsi="Times New Roman" w:cs="Times New Roman"/>
          <w:lang w:val="en-US"/>
        </w:rPr>
        <w:t>-Avi-EndoN or H</w:t>
      </w:r>
      <w:r w:rsidR="00E62D4F">
        <w:rPr>
          <w:rFonts w:ascii="Times New Roman" w:hAnsi="Times New Roman" w:cs="Times New Roman"/>
          <w:lang w:val="en-US"/>
        </w:rPr>
        <w:t>is</w:t>
      </w:r>
      <w:r w:rsidR="00DB74B9" w:rsidRPr="00AF396F">
        <w:rPr>
          <w:rFonts w:ascii="Times New Roman" w:hAnsi="Times New Roman" w:cs="Times New Roman"/>
          <w:vertAlign w:val="subscript"/>
          <w:lang w:val="en-US"/>
        </w:rPr>
        <w:t>6</w:t>
      </w:r>
      <w:r w:rsidR="007F17C1" w:rsidRPr="00AF396F">
        <w:rPr>
          <w:rFonts w:ascii="Times New Roman" w:hAnsi="Times New Roman" w:cs="Times New Roman"/>
          <w:lang w:val="en-US"/>
        </w:rPr>
        <w:t>-Avi-EndoN</w:t>
      </w:r>
      <w:r w:rsidR="007F17C1" w:rsidRPr="00AF396F">
        <w:rPr>
          <w:rFonts w:ascii="Times New Roman" w:hAnsi="Times New Roman" w:cs="Times New Roman"/>
          <w:vertAlign w:val="subscript"/>
          <w:lang w:val="en-US"/>
        </w:rPr>
        <w:t>DM</w:t>
      </w:r>
      <w:r w:rsidR="007F17C1" w:rsidRPr="00AF396F">
        <w:rPr>
          <w:rFonts w:ascii="Times New Roman" w:hAnsi="Times New Roman" w:cs="Times New Roman"/>
          <w:lang w:val="en-US"/>
        </w:rPr>
        <w:t>. The protein was incubated with the beads at room temperature for 1 h with rotation. Following incubation, beads were transferred to mini columns (Thermo Scientific) for washing. They were washed with 0.1% BSA in PBS</w:t>
      </w:r>
      <w:r w:rsidR="00DB74B9" w:rsidRPr="00AF396F">
        <w:rPr>
          <w:rFonts w:ascii="Times New Roman" w:hAnsi="Times New Roman" w:cs="Times New Roman"/>
          <w:lang w:val="en-US"/>
        </w:rPr>
        <w:t>-</w:t>
      </w:r>
      <w:r w:rsidR="007F17C1" w:rsidRPr="00AF396F">
        <w:rPr>
          <w:rFonts w:ascii="Times New Roman" w:hAnsi="Times New Roman" w:cs="Times New Roman"/>
          <w:lang w:val="en-US"/>
        </w:rPr>
        <w:t>T</w:t>
      </w:r>
      <w:r w:rsidR="00DB74B9" w:rsidRPr="00AF396F">
        <w:rPr>
          <w:rFonts w:ascii="Times New Roman" w:hAnsi="Times New Roman" w:cs="Times New Roman"/>
          <w:lang w:val="en-US"/>
        </w:rPr>
        <w:t>ween</w:t>
      </w:r>
      <w:r w:rsidR="007F17C1" w:rsidRPr="00AF396F">
        <w:rPr>
          <w:rFonts w:ascii="Times New Roman" w:hAnsi="Times New Roman" w:cs="Times New Roman"/>
          <w:lang w:val="en-US"/>
        </w:rPr>
        <w:t xml:space="preserve"> and </w:t>
      </w:r>
      <w:r w:rsidR="00DB74B9" w:rsidRPr="00AF396F">
        <w:rPr>
          <w:rFonts w:ascii="Times New Roman" w:hAnsi="Times New Roman" w:cs="Times New Roman"/>
          <w:lang w:val="en-US"/>
        </w:rPr>
        <w:t xml:space="preserve">then </w:t>
      </w:r>
      <w:r w:rsidR="007F17C1" w:rsidRPr="00AF396F">
        <w:rPr>
          <w:rFonts w:ascii="Times New Roman" w:hAnsi="Times New Roman" w:cs="Times New Roman"/>
          <w:lang w:val="en-US"/>
        </w:rPr>
        <w:t xml:space="preserve">PBS, before storing in PBS at 4°C. </w:t>
      </w:r>
    </w:p>
    <w:p w14:paraId="64EB5BDE" w14:textId="22A9B94E" w:rsidR="007F17C1" w:rsidRPr="00AF396F" w:rsidRDefault="007F17C1"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lastRenderedPageBreak/>
        <w:t>To conjugate biotinylated His</w:t>
      </w:r>
      <w:r w:rsidRPr="00AF396F">
        <w:rPr>
          <w:rFonts w:ascii="Times New Roman" w:hAnsi="Times New Roman" w:cs="Times New Roman"/>
          <w:vertAlign w:val="subscript"/>
          <w:lang w:val="en-US"/>
        </w:rPr>
        <w:t>6-</w:t>
      </w:r>
      <w:r w:rsidRPr="00AF396F">
        <w:rPr>
          <w:rFonts w:ascii="Times New Roman" w:hAnsi="Times New Roman" w:cs="Times New Roman"/>
          <w:lang w:val="en-US"/>
        </w:rPr>
        <w:t xml:space="preserve">Avi-Endo-N to magnetic streptavidin beads (New England Biolabs), the beads were washed with PBS and incubated with biotinylated EndoN for 1 </w:t>
      </w:r>
      <w:r w:rsidR="00DB74B9" w:rsidRPr="00AF396F">
        <w:rPr>
          <w:rFonts w:ascii="Times New Roman" w:hAnsi="Times New Roman" w:cs="Times New Roman"/>
          <w:lang w:val="en-US"/>
        </w:rPr>
        <w:t>h</w:t>
      </w:r>
      <w:r w:rsidRPr="00AF396F">
        <w:rPr>
          <w:rFonts w:ascii="Times New Roman" w:hAnsi="Times New Roman" w:cs="Times New Roman"/>
          <w:lang w:val="en-US"/>
        </w:rPr>
        <w:t xml:space="preserve"> at room temperature</w:t>
      </w:r>
      <w:r w:rsidR="00DB74B9" w:rsidRPr="00AF396F">
        <w:rPr>
          <w:rFonts w:ascii="Times New Roman" w:hAnsi="Times New Roman" w:cs="Times New Roman"/>
          <w:lang w:val="en-US"/>
        </w:rPr>
        <w:t xml:space="preserve"> with rotation</w:t>
      </w:r>
      <w:r w:rsidRPr="00AF396F">
        <w:rPr>
          <w:rFonts w:ascii="Times New Roman" w:hAnsi="Times New Roman" w:cs="Times New Roman"/>
          <w:lang w:val="en-US"/>
        </w:rPr>
        <w:t>. For removing unbound enzyme and other contaminants, the complex was</w:t>
      </w:r>
      <w:r w:rsidR="00DB74B9" w:rsidRPr="00AF396F">
        <w:rPr>
          <w:rFonts w:ascii="Times New Roman" w:hAnsi="Times New Roman" w:cs="Times New Roman"/>
          <w:lang w:val="en-US"/>
        </w:rPr>
        <w:t xml:space="preserve"> washed three</w:t>
      </w:r>
      <w:r w:rsidRPr="00AF396F">
        <w:rPr>
          <w:rFonts w:ascii="Times New Roman" w:hAnsi="Times New Roman" w:cs="Times New Roman"/>
          <w:lang w:val="en-US"/>
        </w:rPr>
        <w:t xml:space="preserve"> times with 1% SDS in PBS</w:t>
      </w:r>
      <w:r w:rsidR="00DB74B9" w:rsidRPr="00AF396F">
        <w:rPr>
          <w:rFonts w:ascii="Times New Roman" w:hAnsi="Times New Roman" w:cs="Times New Roman"/>
          <w:lang w:val="en-US"/>
        </w:rPr>
        <w:t xml:space="preserve"> and then seven times</w:t>
      </w:r>
      <w:r w:rsidRPr="00AF396F">
        <w:rPr>
          <w:rFonts w:ascii="Times New Roman" w:hAnsi="Times New Roman" w:cs="Times New Roman"/>
          <w:lang w:val="en-US"/>
        </w:rPr>
        <w:t xml:space="preserve"> with PBS. </w:t>
      </w:r>
    </w:p>
    <w:p w14:paraId="08B30046" w14:textId="561E2823" w:rsidR="00210EDA" w:rsidRPr="00AF396F" w:rsidRDefault="00210EDA" w:rsidP="005346DA">
      <w:pPr>
        <w:spacing w:after="0" w:line="480" w:lineRule="auto"/>
        <w:jc w:val="both"/>
        <w:rPr>
          <w:rFonts w:ascii="Times New Roman" w:hAnsi="Times New Roman" w:cs="Times New Roman"/>
          <w:lang w:val="en-US"/>
        </w:rPr>
      </w:pPr>
    </w:p>
    <w:p w14:paraId="5DF6B515" w14:textId="489861DA" w:rsidR="00210EDA" w:rsidRPr="00AF396F" w:rsidRDefault="00210EDA" w:rsidP="005346DA">
      <w:pPr>
        <w:spacing w:after="0" w:line="480" w:lineRule="auto"/>
        <w:jc w:val="both"/>
        <w:rPr>
          <w:rFonts w:ascii="Times New Roman" w:hAnsi="Times New Roman" w:cs="Times New Roman"/>
          <w:lang w:val="en-US"/>
        </w:rPr>
      </w:pPr>
      <w:r w:rsidRPr="00AF396F">
        <w:rPr>
          <w:rFonts w:ascii="Times New Roman" w:hAnsi="Times New Roman" w:cs="Times New Roman"/>
          <w:b/>
          <w:bCs/>
          <w:lang w:val="en-US"/>
        </w:rPr>
        <w:t>Mixing experiments</w:t>
      </w:r>
    </w:p>
    <w:p w14:paraId="5EC72232" w14:textId="2E0AC424" w:rsidR="006A3A70" w:rsidRDefault="00185D23" w:rsidP="005346DA">
      <w:pPr>
        <w:spacing w:after="0" w:line="480" w:lineRule="auto"/>
        <w:jc w:val="both"/>
        <w:rPr>
          <w:rFonts w:ascii="Times New Roman" w:hAnsi="Times New Roman" w:cs="Times New Roman"/>
          <w:lang w:val="en-US"/>
        </w:rPr>
      </w:pPr>
      <w:r>
        <w:rPr>
          <w:rFonts w:ascii="Times New Roman" w:hAnsi="Times New Roman" w:cs="Times New Roman"/>
          <w:lang w:val="en-US"/>
        </w:rPr>
        <w:t xml:space="preserve">Pre-treatment phase: </w:t>
      </w:r>
      <w:r w:rsidR="00A45345" w:rsidRPr="00AF396F">
        <w:rPr>
          <w:rFonts w:ascii="Times New Roman" w:hAnsi="Times New Roman" w:cs="Times New Roman"/>
          <w:lang w:val="en-US"/>
        </w:rPr>
        <w:t>A total of 10</w:t>
      </w:r>
      <w:r w:rsidR="00A45345" w:rsidRPr="00AF396F">
        <w:rPr>
          <w:rFonts w:ascii="Times New Roman" w:hAnsi="Times New Roman" w:cs="Times New Roman"/>
          <w:vertAlign w:val="superscript"/>
          <w:lang w:val="en-US"/>
        </w:rPr>
        <w:t>6</w:t>
      </w:r>
      <w:r w:rsidR="00A45345" w:rsidRPr="00AF396F">
        <w:rPr>
          <w:rFonts w:ascii="Times New Roman" w:hAnsi="Times New Roman" w:cs="Times New Roman"/>
          <w:lang w:val="en-US"/>
        </w:rPr>
        <w:t xml:space="preserve"> NK-92 cells were collected and washed three times with PBS. </w:t>
      </w:r>
      <w:bookmarkStart w:id="8" w:name="_Hlk149891994"/>
      <w:r w:rsidR="00A45345" w:rsidRPr="00AF396F">
        <w:rPr>
          <w:rFonts w:ascii="Times New Roman" w:hAnsi="Times New Roman" w:cs="Times New Roman"/>
          <w:lang w:val="en-US"/>
        </w:rPr>
        <w:t xml:space="preserve">The cells were treated </w:t>
      </w:r>
      <w:r w:rsidR="00263687" w:rsidRPr="00AF396F">
        <w:rPr>
          <w:rFonts w:ascii="Times New Roman" w:hAnsi="Times New Roman" w:cs="Times New Roman"/>
          <w:lang w:val="en-US"/>
        </w:rPr>
        <w:t>with either</w:t>
      </w:r>
      <w:r w:rsidR="00A45345" w:rsidRPr="00AF396F">
        <w:rPr>
          <w:rFonts w:ascii="Times New Roman" w:hAnsi="Times New Roman" w:cs="Times New Roman"/>
          <w:lang w:val="en-US"/>
        </w:rPr>
        <w:t xml:space="preserve"> 5 µg/mL </w:t>
      </w:r>
      <w:r>
        <w:rPr>
          <w:rFonts w:ascii="Times New Roman" w:hAnsi="Times New Roman" w:cs="Times New Roman"/>
          <w:lang w:val="en-US"/>
        </w:rPr>
        <w:t xml:space="preserve">soluble </w:t>
      </w:r>
      <w:r w:rsidR="00A45345" w:rsidRPr="00AF396F">
        <w:rPr>
          <w:rFonts w:ascii="Times New Roman" w:hAnsi="Times New Roman" w:cs="Times New Roman"/>
          <w:lang w:val="en-US"/>
        </w:rPr>
        <w:t xml:space="preserve">EndoN, </w:t>
      </w:r>
      <w:r>
        <w:rPr>
          <w:rFonts w:ascii="Times New Roman" w:hAnsi="Times New Roman" w:cs="Times New Roman"/>
          <w:lang w:val="en-US"/>
        </w:rPr>
        <w:t xml:space="preserve">roughly </w:t>
      </w:r>
      <w:r w:rsidR="00A45345" w:rsidRPr="00185D23">
        <w:rPr>
          <w:rFonts w:ascii="Times New Roman" w:hAnsi="Times New Roman" w:cs="Times New Roman"/>
          <w:lang w:val="en-US"/>
        </w:rPr>
        <w:t>5 µg/mL immobilized EndoN</w:t>
      </w:r>
      <w:r w:rsidR="00263687" w:rsidRPr="00185D23">
        <w:rPr>
          <w:rFonts w:ascii="Times New Roman" w:hAnsi="Times New Roman" w:cs="Times New Roman"/>
          <w:lang w:val="en-US"/>
        </w:rPr>
        <w:t xml:space="preserve"> </w:t>
      </w:r>
      <w:r>
        <w:rPr>
          <w:rFonts w:ascii="Times New Roman" w:hAnsi="Times New Roman" w:cs="Times New Roman"/>
          <w:lang w:val="en-US"/>
        </w:rPr>
        <w:t>(assuming 100% efficiency of adhering to streptavidin beads)</w:t>
      </w:r>
      <w:r w:rsidR="00A45345" w:rsidRPr="00AF396F">
        <w:rPr>
          <w:rFonts w:ascii="Times New Roman" w:hAnsi="Times New Roman" w:cs="Times New Roman"/>
          <w:lang w:val="en-US"/>
        </w:rPr>
        <w:t xml:space="preserve">, or PBS </w:t>
      </w:r>
      <w:r w:rsidR="00263687" w:rsidRPr="00AF396F">
        <w:rPr>
          <w:rFonts w:ascii="Times New Roman" w:hAnsi="Times New Roman" w:cs="Times New Roman"/>
          <w:lang w:val="en-US"/>
        </w:rPr>
        <w:t xml:space="preserve">for 0.5 h </w:t>
      </w:r>
      <w:r w:rsidR="00A45345" w:rsidRPr="00AF396F">
        <w:rPr>
          <w:rFonts w:ascii="Times New Roman" w:hAnsi="Times New Roman" w:cs="Times New Roman"/>
          <w:lang w:val="en-US"/>
        </w:rPr>
        <w:t>at 37 °C</w:t>
      </w:r>
      <w:bookmarkEnd w:id="8"/>
      <w:r w:rsidR="00A45345" w:rsidRPr="00AF396F">
        <w:rPr>
          <w:rFonts w:ascii="Times New Roman" w:hAnsi="Times New Roman" w:cs="Times New Roman"/>
          <w:lang w:val="en-US"/>
        </w:rPr>
        <w:t xml:space="preserve">. </w:t>
      </w:r>
      <w:r w:rsidR="00263687" w:rsidRPr="00AF396F">
        <w:rPr>
          <w:rFonts w:ascii="Times New Roman" w:hAnsi="Times New Roman" w:cs="Times New Roman"/>
          <w:lang w:val="en-US"/>
        </w:rPr>
        <w:t xml:space="preserve">To remove the </w:t>
      </w:r>
      <w:r>
        <w:rPr>
          <w:rFonts w:ascii="Times New Roman" w:hAnsi="Times New Roman" w:cs="Times New Roman"/>
          <w:lang w:val="en-US"/>
        </w:rPr>
        <w:t xml:space="preserve">soluble </w:t>
      </w:r>
      <w:r w:rsidR="00263687" w:rsidRPr="00AF396F">
        <w:rPr>
          <w:rFonts w:ascii="Times New Roman" w:hAnsi="Times New Roman" w:cs="Times New Roman"/>
          <w:lang w:val="en-US"/>
        </w:rPr>
        <w:t>enzyme</w:t>
      </w:r>
      <w:r w:rsidR="00A45345" w:rsidRPr="00AF396F">
        <w:rPr>
          <w:rFonts w:ascii="Times New Roman" w:hAnsi="Times New Roman" w:cs="Times New Roman"/>
          <w:lang w:val="en-US"/>
        </w:rPr>
        <w:t xml:space="preserve">, EndoN treated cells were </w:t>
      </w:r>
      <w:r>
        <w:rPr>
          <w:rFonts w:ascii="Times New Roman" w:hAnsi="Times New Roman" w:cs="Times New Roman"/>
          <w:lang w:val="en-US"/>
        </w:rPr>
        <w:t xml:space="preserve">collected by </w:t>
      </w:r>
      <w:r w:rsidR="00A45345" w:rsidRPr="00AF396F">
        <w:rPr>
          <w:rFonts w:ascii="Times New Roman" w:hAnsi="Times New Roman" w:cs="Times New Roman"/>
          <w:lang w:val="en-US"/>
        </w:rPr>
        <w:t>centrifug</w:t>
      </w:r>
      <w:r>
        <w:rPr>
          <w:rFonts w:ascii="Times New Roman" w:hAnsi="Times New Roman" w:cs="Times New Roman"/>
          <w:lang w:val="en-US"/>
        </w:rPr>
        <w:t>ation</w:t>
      </w:r>
      <w:r w:rsidR="00A45345" w:rsidRPr="00AF396F">
        <w:rPr>
          <w:rFonts w:ascii="Times New Roman" w:hAnsi="Times New Roman" w:cs="Times New Roman"/>
          <w:lang w:val="en-US"/>
        </w:rPr>
        <w:t xml:space="preserve"> at 180 </w:t>
      </w:r>
      <w:r w:rsidR="00263687" w:rsidRPr="00AF396F">
        <w:rPr>
          <w:rFonts w:ascii="Times New Roman" w:hAnsi="Times New Roman" w:cs="Times New Roman"/>
          <w:lang w:val="en-US"/>
        </w:rPr>
        <w:t xml:space="preserve">× </w:t>
      </w:r>
      <w:r w:rsidR="00263687" w:rsidRPr="00AF396F">
        <w:rPr>
          <w:rFonts w:ascii="Times New Roman" w:hAnsi="Times New Roman" w:cs="Times New Roman"/>
          <w:i/>
          <w:iCs/>
          <w:lang w:val="en-US"/>
        </w:rPr>
        <w:t>g</w:t>
      </w:r>
      <w:r w:rsidR="00A45345" w:rsidRPr="00AF396F">
        <w:rPr>
          <w:rFonts w:ascii="Times New Roman" w:hAnsi="Times New Roman" w:cs="Times New Roman"/>
          <w:lang w:val="en-US"/>
        </w:rPr>
        <w:t xml:space="preserve"> and washed </w:t>
      </w:r>
      <w:r w:rsidR="00263687" w:rsidRPr="00AF396F">
        <w:rPr>
          <w:rFonts w:ascii="Times New Roman" w:hAnsi="Times New Roman" w:cs="Times New Roman"/>
          <w:lang w:val="en-US"/>
        </w:rPr>
        <w:t xml:space="preserve">three times </w:t>
      </w:r>
      <w:r w:rsidR="00A45345" w:rsidRPr="00AF396F">
        <w:rPr>
          <w:rFonts w:ascii="Times New Roman" w:hAnsi="Times New Roman" w:cs="Times New Roman"/>
          <w:lang w:val="en-US"/>
        </w:rPr>
        <w:t xml:space="preserve">with </w:t>
      </w:r>
      <w:r>
        <w:rPr>
          <w:rFonts w:ascii="Times New Roman" w:hAnsi="Times New Roman" w:cs="Times New Roman"/>
          <w:lang w:val="en-US"/>
        </w:rPr>
        <w:t xml:space="preserve">1 mL </w:t>
      </w:r>
      <w:r w:rsidR="00A45345" w:rsidRPr="00AF396F">
        <w:rPr>
          <w:rFonts w:ascii="Times New Roman" w:hAnsi="Times New Roman" w:cs="Times New Roman"/>
          <w:lang w:val="en-US"/>
        </w:rPr>
        <w:t xml:space="preserve">PBS. </w:t>
      </w:r>
      <w:r>
        <w:rPr>
          <w:rFonts w:ascii="Times New Roman" w:hAnsi="Times New Roman" w:cs="Times New Roman"/>
          <w:lang w:val="en-US"/>
        </w:rPr>
        <w:t xml:space="preserve">To remove </w:t>
      </w:r>
      <w:r w:rsidR="006A3A70">
        <w:rPr>
          <w:rFonts w:ascii="Times New Roman" w:hAnsi="Times New Roman" w:cs="Times New Roman"/>
          <w:lang w:val="en-US"/>
        </w:rPr>
        <w:t>i</w:t>
      </w:r>
      <w:r w:rsidR="00A45345" w:rsidRPr="00AF396F">
        <w:rPr>
          <w:rFonts w:ascii="Times New Roman" w:hAnsi="Times New Roman" w:cs="Times New Roman"/>
          <w:lang w:val="en-US"/>
        </w:rPr>
        <w:t>mmobilized EndoN</w:t>
      </w:r>
      <w:r w:rsidR="006A3A70">
        <w:rPr>
          <w:rFonts w:ascii="Times New Roman" w:hAnsi="Times New Roman" w:cs="Times New Roman"/>
          <w:lang w:val="en-US"/>
        </w:rPr>
        <w:t xml:space="preserve">, </w:t>
      </w:r>
      <w:r w:rsidR="00A45345" w:rsidRPr="00AF396F">
        <w:rPr>
          <w:rFonts w:ascii="Times New Roman" w:hAnsi="Times New Roman" w:cs="Times New Roman"/>
          <w:lang w:val="en-US"/>
        </w:rPr>
        <w:t xml:space="preserve">cells were incubated in </w:t>
      </w:r>
      <w:r w:rsidR="00085CF1" w:rsidRPr="00AF396F">
        <w:rPr>
          <w:rFonts w:ascii="Times New Roman" w:hAnsi="Times New Roman" w:cs="Times New Roman"/>
          <w:lang w:val="en-US"/>
        </w:rPr>
        <w:t>a</w:t>
      </w:r>
      <w:r w:rsidR="00263687" w:rsidRPr="00AF396F">
        <w:rPr>
          <w:rFonts w:ascii="Times New Roman" w:hAnsi="Times New Roman" w:cs="Times New Roman"/>
          <w:lang w:val="en-US"/>
        </w:rPr>
        <w:t xml:space="preserve"> </w:t>
      </w:r>
      <w:r w:rsidR="00A45345" w:rsidRPr="00AF396F">
        <w:rPr>
          <w:rFonts w:ascii="Times New Roman" w:hAnsi="Times New Roman" w:cs="Times New Roman"/>
          <w:lang w:val="en-US"/>
        </w:rPr>
        <w:t>magnet (EasySep™ Magnet, STEMCELL Technologies) for 5 min</w:t>
      </w:r>
      <w:r w:rsidR="006A3A70">
        <w:rPr>
          <w:rFonts w:ascii="Times New Roman" w:hAnsi="Times New Roman" w:cs="Times New Roman"/>
          <w:lang w:val="en-US"/>
        </w:rPr>
        <w:t>, allowing the magnetic beads to adhere to the sides of the tubes</w:t>
      </w:r>
      <w:r w:rsidR="00A45345" w:rsidRPr="00AF396F">
        <w:rPr>
          <w:rFonts w:ascii="Times New Roman" w:hAnsi="Times New Roman" w:cs="Times New Roman"/>
          <w:lang w:val="en-US"/>
        </w:rPr>
        <w:t xml:space="preserve"> and </w:t>
      </w:r>
      <w:r w:rsidR="006A3A70">
        <w:rPr>
          <w:rFonts w:ascii="Times New Roman" w:hAnsi="Times New Roman" w:cs="Times New Roman"/>
          <w:lang w:val="en-US"/>
        </w:rPr>
        <w:t>the cells to be</w:t>
      </w:r>
      <w:r w:rsidR="00A45345" w:rsidRPr="00AF396F">
        <w:rPr>
          <w:rFonts w:ascii="Times New Roman" w:hAnsi="Times New Roman" w:cs="Times New Roman"/>
          <w:lang w:val="en-US"/>
        </w:rPr>
        <w:t xml:space="preserve"> collected in a fresh tube. </w:t>
      </w:r>
      <w:r w:rsidR="006A3A70">
        <w:rPr>
          <w:rFonts w:ascii="Times New Roman" w:hAnsi="Times New Roman" w:cs="Times New Roman"/>
          <w:lang w:val="en-US"/>
        </w:rPr>
        <w:t xml:space="preserve">For K562 cells, </w:t>
      </w:r>
      <w:r w:rsidR="006A3A70" w:rsidRPr="00AF396F">
        <w:rPr>
          <w:rFonts w:ascii="Times New Roman" w:hAnsi="Times New Roman" w:cs="Times New Roman"/>
          <w:lang w:val="en-US"/>
        </w:rPr>
        <w:t>10</w:t>
      </w:r>
      <w:r w:rsidR="006A3A70" w:rsidRPr="00AF396F">
        <w:rPr>
          <w:rFonts w:ascii="Times New Roman" w:hAnsi="Times New Roman" w:cs="Times New Roman"/>
          <w:vertAlign w:val="superscript"/>
          <w:lang w:val="en-US"/>
        </w:rPr>
        <w:t xml:space="preserve">6  </w:t>
      </w:r>
      <w:r w:rsidR="006A3A70" w:rsidRPr="00AF396F">
        <w:rPr>
          <w:rFonts w:ascii="Times New Roman" w:hAnsi="Times New Roman" w:cs="Times New Roman"/>
          <w:lang w:val="en-US"/>
        </w:rPr>
        <w:t>cells were incubated in PBS for 0.5 h at 37 °C</w:t>
      </w:r>
      <w:r w:rsidR="006A3A70">
        <w:rPr>
          <w:rFonts w:ascii="Times New Roman" w:hAnsi="Times New Roman" w:cs="Times New Roman"/>
          <w:lang w:val="en-US"/>
        </w:rPr>
        <w:t>, then washed three times with PBS for consistency.</w:t>
      </w:r>
    </w:p>
    <w:p w14:paraId="21AE62D0" w14:textId="62893086" w:rsidR="00210EDA" w:rsidRPr="00AF396F" w:rsidRDefault="006A3A70" w:rsidP="005346DA">
      <w:pPr>
        <w:spacing w:after="0" w:line="480" w:lineRule="auto"/>
        <w:jc w:val="both"/>
        <w:rPr>
          <w:rFonts w:ascii="Times New Roman" w:hAnsi="Times New Roman" w:cs="Times New Roman"/>
          <w:lang w:val="en-US"/>
        </w:rPr>
      </w:pPr>
      <w:r>
        <w:rPr>
          <w:rFonts w:ascii="Times New Roman" w:hAnsi="Times New Roman" w:cs="Times New Roman"/>
          <w:lang w:val="en-US"/>
        </w:rPr>
        <w:t xml:space="preserve">Mixing phase: </w:t>
      </w:r>
      <w:r w:rsidR="00A45345" w:rsidRPr="00AF396F">
        <w:rPr>
          <w:rFonts w:ascii="Times New Roman" w:hAnsi="Times New Roman" w:cs="Times New Roman"/>
          <w:lang w:val="en-US"/>
        </w:rPr>
        <w:t xml:space="preserve">Cells from </w:t>
      </w:r>
      <w:r>
        <w:rPr>
          <w:rFonts w:ascii="Times New Roman" w:hAnsi="Times New Roman" w:cs="Times New Roman"/>
          <w:lang w:val="en-US"/>
        </w:rPr>
        <w:t>two</w:t>
      </w:r>
      <w:r w:rsidR="00A45345" w:rsidRPr="00AF396F">
        <w:rPr>
          <w:rFonts w:ascii="Times New Roman" w:hAnsi="Times New Roman" w:cs="Times New Roman"/>
          <w:lang w:val="en-US"/>
        </w:rPr>
        <w:t xml:space="preserve"> </w:t>
      </w:r>
      <w:r>
        <w:rPr>
          <w:rFonts w:ascii="Times New Roman" w:hAnsi="Times New Roman" w:cs="Times New Roman"/>
          <w:lang w:val="en-US"/>
        </w:rPr>
        <w:t>treatment conditions</w:t>
      </w:r>
      <w:r w:rsidR="00A45345" w:rsidRPr="00AF396F">
        <w:rPr>
          <w:rFonts w:ascii="Times New Roman" w:hAnsi="Times New Roman" w:cs="Times New Roman"/>
          <w:lang w:val="en-US"/>
        </w:rPr>
        <w:t xml:space="preserve"> were mixed </w:t>
      </w:r>
      <w:r>
        <w:rPr>
          <w:rFonts w:ascii="Times New Roman" w:hAnsi="Times New Roman" w:cs="Times New Roman"/>
          <w:lang w:val="en-US"/>
        </w:rPr>
        <w:t xml:space="preserve">together </w:t>
      </w:r>
      <w:r w:rsidR="00A45345" w:rsidRPr="00AF396F">
        <w:rPr>
          <w:rFonts w:ascii="Times New Roman" w:hAnsi="Times New Roman" w:cs="Times New Roman"/>
          <w:lang w:val="en-US"/>
        </w:rPr>
        <w:t xml:space="preserve">and incubated at 37 °C for 1 h. The mixed cells were </w:t>
      </w:r>
      <w:r>
        <w:rPr>
          <w:rFonts w:ascii="Times New Roman" w:hAnsi="Times New Roman" w:cs="Times New Roman"/>
          <w:lang w:val="en-US"/>
        </w:rPr>
        <w:t xml:space="preserve">then </w:t>
      </w:r>
      <w:r w:rsidR="00A45345" w:rsidRPr="00AF396F">
        <w:rPr>
          <w:rFonts w:ascii="Times New Roman" w:hAnsi="Times New Roman" w:cs="Times New Roman"/>
          <w:lang w:val="en-US"/>
        </w:rPr>
        <w:t>either lysed for immunoblot analysis or prepared for flow cytometry analysis.</w:t>
      </w:r>
    </w:p>
    <w:p w14:paraId="34303CC6" w14:textId="77777777" w:rsidR="007F17C1" w:rsidRPr="00AF396F" w:rsidRDefault="007F17C1" w:rsidP="005346DA">
      <w:pPr>
        <w:spacing w:after="0" w:line="480" w:lineRule="auto"/>
        <w:jc w:val="both"/>
        <w:rPr>
          <w:rFonts w:ascii="Times New Roman" w:hAnsi="Times New Roman" w:cs="Times New Roman"/>
          <w:lang w:val="en-US"/>
        </w:rPr>
      </w:pPr>
    </w:p>
    <w:p w14:paraId="39984BB3" w14:textId="69279FBA" w:rsidR="007F17C1" w:rsidRPr="00AF396F" w:rsidRDefault="00210EDA" w:rsidP="005346DA">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Immunoblotting</w:t>
      </w:r>
    </w:p>
    <w:p w14:paraId="229CEEB7" w14:textId="5534DE6B" w:rsidR="007F17C1" w:rsidRPr="00AF396F" w:rsidRDefault="00533F88"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C</w:t>
      </w:r>
      <w:r w:rsidR="007F17C1" w:rsidRPr="00AF396F">
        <w:rPr>
          <w:rFonts w:ascii="Times New Roman" w:hAnsi="Times New Roman" w:cs="Times New Roman"/>
          <w:lang w:val="en-US"/>
        </w:rPr>
        <w:t>ells were lysed with buffer containing 5</w:t>
      </w:r>
      <w:r w:rsidR="00DB74B9" w:rsidRPr="00AF396F">
        <w:rPr>
          <w:rFonts w:ascii="Times New Roman" w:hAnsi="Times New Roman" w:cs="Times New Roman"/>
          <w:lang w:val="en-US"/>
        </w:rPr>
        <w:t xml:space="preserve">0 </w:t>
      </w:r>
      <w:r w:rsidR="007F17C1" w:rsidRPr="00AF396F">
        <w:rPr>
          <w:rFonts w:ascii="Times New Roman" w:hAnsi="Times New Roman" w:cs="Times New Roman"/>
          <w:lang w:val="en-US"/>
        </w:rPr>
        <w:t>mM Tris-HCl pH</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8, 1</w:t>
      </w:r>
      <w:r w:rsidR="00DB74B9" w:rsidRPr="00AF396F">
        <w:rPr>
          <w:rFonts w:ascii="Times New Roman" w:hAnsi="Times New Roman" w:cs="Times New Roman"/>
          <w:lang w:val="en-US"/>
        </w:rPr>
        <w:t xml:space="preserve">50 </w:t>
      </w:r>
      <w:r w:rsidR="007F17C1" w:rsidRPr="00AF396F">
        <w:rPr>
          <w:rFonts w:ascii="Times New Roman" w:hAnsi="Times New Roman" w:cs="Times New Roman"/>
          <w:lang w:val="en-US"/>
        </w:rPr>
        <w:t xml:space="preserve">mM NaCl, </w:t>
      </w:r>
      <w:r w:rsidR="00DB74B9" w:rsidRPr="00AF396F">
        <w:rPr>
          <w:rFonts w:ascii="Times New Roman" w:hAnsi="Times New Roman" w:cs="Times New Roman"/>
          <w:lang w:val="en-US"/>
        </w:rPr>
        <w:t>0</w:t>
      </w:r>
      <w:r w:rsidR="007F17C1" w:rsidRPr="00AF396F">
        <w:rPr>
          <w:rFonts w:ascii="Times New Roman" w:hAnsi="Times New Roman" w:cs="Times New Roman"/>
          <w:lang w:val="en-US"/>
        </w:rPr>
        <w:t>.1</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 SDS, 0.5</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 xml:space="preserve">% </w:t>
      </w:r>
      <w:r w:rsidRPr="00AF396F">
        <w:rPr>
          <w:rFonts w:ascii="Times New Roman" w:hAnsi="Times New Roman" w:cs="Times New Roman"/>
          <w:lang w:val="en-US"/>
        </w:rPr>
        <w:t>sodium d</w:t>
      </w:r>
      <w:r w:rsidR="007F17C1" w:rsidRPr="00AF396F">
        <w:rPr>
          <w:rFonts w:ascii="Times New Roman" w:hAnsi="Times New Roman" w:cs="Times New Roman"/>
          <w:lang w:val="en-US"/>
        </w:rPr>
        <w:t>eoxycholate, 1</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 NP-40, 1</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mM phenylmethylsulfonyl fluoride (PMSF), and benzonase (EMD Millipore)</w:t>
      </w:r>
      <w:r w:rsidRPr="00AF396F">
        <w:rPr>
          <w:rFonts w:ascii="Times New Roman" w:hAnsi="Times New Roman" w:cs="Times New Roman"/>
          <w:lang w:val="en-US"/>
        </w:rPr>
        <w:t xml:space="preserve"> for </w:t>
      </w:r>
      <w:r w:rsidR="007F17C1" w:rsidRPr="00AF396F">
        <w:rPr>
          <w:rFonts w:ascii="Times New Roman" w:hAnsi="Times New Roman" w:cs="Times New Roman"/>
          <w:lang w:val="en-US"/>
        </w:rPr>
        <w:t>30 min</w:t>
      </w:r>
      <w:r w:rsidRPr="00AF396F">
        <w:rPr>
          <w:rFonts w:ascii="Times New Roman" w:hAnsi="Times New Roman" w:cs="Times New Roman"/>
          <w:lang w:val="en-US"/>
        </w:rPr>
        <w:t xml:space="preserve"> on ice</w:t>
      </w:r>
      <w:r w:rsidR="007F17C1" w:rsidRPr="00AF396F">
        <w:rPr>
          <w:rFonts w:ascii="Times New Roman" w:hAnsi="Times New Roman" w:cs="Times New Roman"/>
          <w:lang w:val="en-US"/>
        </w:rPr>
        <w:t>, follow</w:t>
      </w:r>
      <w:r w:rsidR="00DB74B9" w:rsidRPr="00AF396F">
        <w:rPr>
          <w:rFonts w:ascii="Times New Roman" w:hAnsi="Times New Roman" w:cs="Times New Roman"/>
          <w:lang w:val="en-US"/>
        </w:rPr>
        <w:t xml:space="preserve">ed by </w:t>
      </w:r>
      <w:r w:rsidR="007F17C1" w:rsidRPr="00AF396F">
        <w:rPr>
          <w:rFonts w:ascii="Times New Roman" w:hAnsi="Times New Roman" w:cs="Times New Roman"/>
          <w:lang w:val="en-US"/>
        </w:rPr>
        <w:t>centrifugation</w:t>
      </w:r>
      <w:r w:rsidR="00DB74B9" w:rsidRPr="00AF396F">
        <w:rPr>
          <w:rFonts w:ascii="Times New Roman" w:hAnsi="Times New Roman" w:cs="Times New Roman"/>
          <w:lang w:val="en-US"/>
        </w:rPr>
        <w:t xml:space="preserve"> for 10 min</w:t>
      </w:r>
      <w:r w:rsidR="007F17C1" w:rsidRPr="00AF396F">
        <w:rPr>
          <w:rFonts w:ascii="Times New Roman" w:hAnsi="Times New Roman" w:cs="Times New Roman"/>
          <w:lang w:val="en-US"/>
        </w:rPr>
        <w:t xml:space="preserve"> at 10,000</w:t>
      </w:r>
      <w:r w:rsidR="00DB74B9" w:rsidRPr="00AF396F">
        <w:rPr>
          <w:rFonts w:ascii="Times New Roman" w:hAnsi="Times New Roman" w:cs="Times New Roman"/>
          <w:lang w:val="en-US"/>
        </w:rPr>
        <w:t xml:space="preserve"> × </w:t>
      </w:r>
      <w:r w:rsidR="00DB74B9" w:rsidRPr="00AF396F">
        <w:rPr>
          <w:rFonts w:ascii="Times New Roman" w:hAnsi="Times New Roman" w:cs="Times New Roman"/>
          <w:i/>
          <w:iCs/>
          <w:lang w:val="en-US"/>
        </w:rPr>
        <w:t>g</w:t>
      </w:r>
      <w:r w:rsidR="007F17C1" w:rsidRPr="00AF396F">
        <w:rPr>
          <w:rFonts w:ascii="Times New Roman" w:hAnsi="Times New Roman" w:cs="Times New Roman"/>
          <w:lang w:val="en-US"/>
        </w:rPr>
        <w:t xml:space="preserve">. Protein concentration was determined using </w:t>
      </w:r>
      <w:r w:rsidRPr="00AF396F">
        <w:rPr>
          <w:rFonts w:ascii="Times New Roman" w:hAnsi="Times New Roman" w:cs="Times New Roman"/>
          <w:lang w:val="en-US"/>
        </w:rPr>
        <w:t xml:space="preserve">the </w:t>
      </w:r>
      <w:r w:rsidR="007F17C1" w:rsidRPr="00AF396F">
        <w:rPr>
          <w:rFonts w:ascii="Times New Roman" w:hAnsi="Times New Roman" w:cs="Times New Roman"/>
          <w:lang w:val="en-US"/>
        </w:rPr>
        <w:t>BCA protein assay. 7</w:t>
      </w:r>
      <w:r w:rsidR="00E62D4F">
        <w:rPr>
          <w:rFonts w:ascii="Times New Roman" w:hAnsi="Times New Roman" w:cs="Times New Roman"/>
          <w:lang w:val="en-US"/>
        </w:rPr>
        <w:t xml:space="preserve"> </w:t>
      </w:r>
      <w:r w:rsidR="007F17C1" w:rsidRPr="00AF396F">
        <w:rPr>
          <w:rFonts w:ascii="Times New Roman" w:hAnsi="Times New Roman" w:cs="Times New Roman"/>
          <w:lang w:val="en-US"/>
        </w:rPr>
        <w:t>- 10</w:t>
      </w:r>
      <w:r w:rsidR="00DB74B9" w:rsidRPr="00AF396F">
        <w:rPr>
          <w:rFonts w:ascii="Times New Roman" w:hAnsi="Times New Roman" w:cs="Times New Roman"/>
          <w:lang w:val="en-US"/>
        </w:rPr>
        <w:t xml:space="preserve"> </w:t>
      </w:r>
      <w:r w:rsidR="007F17C1" w:rsidRPr="00AF396F">
        <w:rPr>
          <w:rFonts w:ascii="Times New Roman" w:hAnsi="Times New Roman" w:cs="Times New Roman"/>
          <w:lang w:val="en-US"/>
        </w:rPr>
        <w:t xml:space="preserve">µg protein from </w:t>
      </w:r>
      <w:r w:rsidRPr="00AF396F">
        <w:rPr>
          <w:rFonts w:ascii="Times New Roman" w:hAnsi="Times New Roman" w:cs="Times New Roman"/>
          <w:lang w:val="en-US"/>
        </w:rPr>
        <w:t>NK-92 cell lysate</w:t>
      </w:r>
      <w:r w:rsidR="00E62D4F">
        <w:rPr>
          <w:rFonts w:ascii="Times New Roman" w:hAnsi="Times New Roman" w:cs="Times New Roman"/>
          <w:lang w:val="en-US"/>
        </w:rPr>
        <w:t>s</w:t>
      </w:r>
      <w:r w:rsidRPr="00AF396F">
        <w:rPr>
          <w:rFonts w:ascii="Times New Roman" w:hAnsi="Times New Roman" w:cs="Times New Roman"/>
          <w:lang w:val="en-US"/>
        </w:rPr>
        <w:t xml:space="preserve"> or 8-30 µg protein from MCF-7 cell lysate</w:t>
      </w:r>
      <w:r w:rsidR="00E62D4F">
        <w:rPr>
          <w:rFonts w:ascii="Times New Roman" w:hAnsi="Times New Roman" w:cs="Times New Roman"/>
          <w:lang w:val="en-US"/>
        </w:rPr>
        <w:t>s</w:t>
      </w:r>
      <w:r w:rsidR="007F17C1" w:rsidRPr="00AF396F">
        <w:rPr>
          <w:rFonts w:ascii="Times New Roman" w:hAnsi="Times New Roman" w:cs="Times New Roman"/>
          <w:lang w:val="en-US"/>
        </w:rPr>
        <w:t xml:space="preserve"> were </w:t>
      </w:r>
      <w:r w:rsidR="00DB74B9" w:rsidRPr="00AF396F">
        <w:rPr>
          <w:rFonts w:ascii="Times New Roman" w:hAnsi="Times New Roman" w:cs="Times New Roman"/>
          <w:lang w:val="en-US"/>
        </w:rPr>
        <w:t>resolved by SDS-PAGE and transferred to a PVDF memb</w:t>
      </w:r>
      <w:r w:rsidR="007F17C1" w:rsidRPr="00AF396F">
        <w:rPr>
          <w:rFonts w:ascii="Times New Roman" w:hAnsi="Times New Roman" w:cs="Times New Roman"/>
          <w:lang w:val="en-US"/>
        </w:rPr>
        <w:t xml:space="preserve">rane </w:t>
      </w:r>
      <w:r w:rsidR="00DB74B9" w:rsidRPr="00AF396F">
        <w:rPr>
          <w:rFonts w:ascii="Times New Roman" w:hAnsi="Times New Roman" w:cs="Times New Roman"/>
          <w:lang w:val="en-US"/>
        </w:rPr>
        <w:t xml:space="preserve">that </w:t>
      </w:r>
      <w:r w:rsidR="007F17C1" w:rsidRPr="00AF396F">
        <w:rPr>
          <w:rFonts w:ascii="Times New Roman" w:hAnsi="Times New Roman" w:cs="Times New Roman"/>
          <w:lang w:val="en-US"/>
        </w:rPr>
        <w:t>was</w:t>
      </w:r>
      <w:r w:rsidR="00DB74B9" w:rsidRPr="00AF396F">
        <w:rPr>
          <w:rFonts w:ascii="Times New Roman" w:hAnsi="Times New Roman" w:cs="Times New Roman"/>
          <w:lang w:val="en-US"/>
        </w:rPr>
        <w:t xml:space="preserve"> then</w:t>
      </w:r>
      <w:r w:rsidR="007F17C1" w:rsidRPr="00AF396F">
        <w:rPr>
          <w:rFonts w:ascii="Times New Roman" w:hAnsi="Times New Roman" w:cs="Times New Roman"/>
          <w:lang w:val="en-US"/>
        </w:rPr>
        <w:t xml:space="preserve"> blocked with 5% bovine serum albumin (BSA). The membrane was incubated with </w:t>
      </w:r>
      <w:r w:rsidR="00DB74B9" w:rsidRPr="00AF396F">
        <w:rPr>
          <w:rFonts w:ascii="Times New Roman" w:hAnsi="Times New Roman" w:cs="Times New Roman"/>
          <w:lang w:val="en-US"/>
        </w:rPr>
        <w:t>α</w:t>
      </w:r>
      <w:r w:rsidR="007F17C1" w:rsidRPr="00AF396F">
        <w:rPr>
          <w:rFonts w:ascii="Times New Roman" w:hAnsi="Times New Roman" w:cs="Times New Roman"/>
          <w:lang w:val="en-US"/>
        </w:rPr>
        <w:t>-polySia (1:1000), α-CD56 (1:500), or rabbit α-beta-tubulin (1:2000) in PBS</w:t>
      </w:r>
      <w:r w:rsidR="00DB74B9" w:rsidRPr="00AF396F">
        <w:rPr>
          <w:rFonts w:ascii="Times New Roman" w:hAnsi="Times New Roman" w:cs="Times New Roman"/>
          <w:lang w:val="en-US"/>
        </w:rPr>
        <w:t>-</w:t>
      </w:r>
      <w:r w:rsidR="007F17C1" w:rsidRPr="00AF396F">
        <w:rPr>
          <w:rFonts w:ascii="Times New Roman" w:hAnsi="Times New Roman" w:cs="Times New Roman"/>
          <w:lang w:val="en-US"/>
        </w:rPr>
        <w:t>T</w:t>
      </w:r>
      <w:r w:rsidR="00DB74B9" w:rsidRPr="00AF396F">
        <w:rPr>
          <w:rFonts w:ascii="Times New Roman" w:hAnsi="Times New Roman" w:cs="Times New Roman"/>
          <w:lang w:val="en-US"/>
        </w:rPr>
        <w:t>ween</w:t>
      </w:r>
      <w:r w:rsidRPr="00AF396F">
        <w:rPr>
          <w:rFonts w:ascii="Times New Roman" w:hAnsi="Times New Roman" w:cs="Times New Roman"/>
          <w:lang w:val="en-US"/>
        </w:rPr>
        <w:t xml:space="preserve"> or α-QSOX-2 (1:500) in 5 % BSA in PBS-Tween</w:t>
      </w:r>
      <w:r w:rsidR="007F17C1" w:rsidRPr="00AF396F">
        <w:rPr>
          <w:rFonts w:ascii="Times New Roman" w:hAnsi="Times New Roman" w:cs="Times New Roman"/>
          <w:lang w:val="en-US"/>
        </w:rPr>
        <w:t xml:space="preserve"> overnight at room temperature. The membrane was washed three times with PBS</w:t>
      </w:r>
      <w:r w:rsidR="00DB74B9" w:rsidRPr="00AF396F">
        <w:rPr>
          <w:rFonts w:ascii="Times New Roman" w:hAnsi="Times New Roman" w:cs="Times New Roman"/>
          <w:lang w:val="en-US"/>
        </w:rPr>
        <w:t>-</w:t>
      </w:r>
      <w:r w:rsidR="007F17C1" w:rsidRPr="00AF396F">
        <w:rPr>
          <w:rFonts w:ascii="Times New Roman" w:hAnsi="Times New Roman" w:cs="Times New Roman"/>
          <w:lang w:val="en-US"/>
        </w:rPr>
        <w:t>T</w:t>
      </w:r>
      <w:r w:rsidR="00DB74B9" w:rsidRPr="00AF396F">
        <w:rPr>
          <w:rFonts w:ascii="Times New Roman" w:hAnsi="Times New Roman" w:cs="Times New Roman"/>
          <w:lang w:val="en-US"/>
        </w:rPr>
        <w:t>ween</w:t>
      </w:r>
      <w:r w:rsidR="007F17C1" w:rsidRPr="00AF396F">
        <w:rPr>
          <w:rFonts w:ascii="Times New Roman" w:hAnsi="Times New Roman" w:cs="Times New Roman"/>
          <w:lang w:val="en-US"/>
        </w:rPr>
        <w:t xml:space="preserve"> and </w:t>
      </w:r>
      <w:r w:rsidR="007F17C1" w:rsidRPr="00AF396F">
        <w:rPr>
          <w:rFonts w:ascii="Times New Roman" w:hAnsi="Times New Roman" w:cs="Times New Roman"/>
          <w:lang w:val="en-US"/>
        </w:rPr>
        <w:lastRenderedPageBreak/>
        <w:t xml:space="preserve">incubated for one hour with 1:1000 </w:t>
      </w:r>
      <w:r w:rsidR="00DB74B9" w:rsidRPr="00AF396F">
        <w:rPr>
          <w:rFonts w:ascii="Times New Roman" w:hAnsi="Times New Roman" w:cs="Times New Roman"/>
          <w:lang w:val="en-US"/>
        </w:rPr>
        <w:t>α</w:t>
      </w:r>
      <w:r w:rsidR="007F17C1" w:rsidRPr="00AF396F">
        <w:rPr>
          <w:rFonts w:ascii="Times New Roman" w:hAnsi="Times New Roman" w:cs="Times New Roman"/>
          <w:lang w:val="en-US"/>
        </w:rPr>
        <w:t xml:space="preserve">-mouse </w:t>
      </w:r>
      <w:r w:rsidR="00085CF1" w:rsidRPr="00AF396F">
        <w:rPr>
          <w:rFonts w:ascii="Times New Roman" w:hAnsi="Times New Roman" w:cs="Times New Roman"/>
          <w:lang w:val="en-US"/>
        </w:rPr>
        <w:t xml:space="preserve">or α-rabbit </w:t>
      </w:r>
      <w:r w:rsidR="007F17C1" w:rsidRPr="00AF396F">
        <w:rPr>
          <w:rFonts w:ascii="Times New Roman" w:hAnsi="Times New Roman" w:cs="Times New Roman"/>
          <w:lang w:val="en-US"/>
        </w:rPr>
        <w:t>IgG conjugated to HRP. The membrane was washed three times with PBS</w:t>
      </w:r>
      <w:r w:rsidR="00DB74B9" w:rsidRPr="00AF396F">
        <w:rPr>
          <w:rFonts w:ascii="Times New Roman" w:hAnsi="Times New Roman" w:cs="Times New Roman"/>
          <w:lang w:val="en-US"/>
        </w:rPr>
        <w:t>-</w:t>
      </w:r>
      <w:r w:rsidR="007F17C1" w:rsidRPr="00AF396F">
        <w:rPr>
          <w:rFonts w:ascii="Times New Roman" w:hAnsi="Times New Roman" w:cs="Times New Roman"/>
          <w:lang w:val="en-US"/>
        </w:rPr>
        <w:t>T</w:t>
      </w:r>
      <w:r w:rsidR="00DB74B9" w:rsidRPr="00AF396F">
        <w:rPr>
          <w:rFonts w:ascii="Times New Roman" w:hAnsi="Times New Roman" w:cs="Times New Roman"/>
          <w:lang w:val="en-US"/>
        </w:rPr>
        <w:t>ween</w:t>
      </w:r>
      <w:r w:rsidR="007F17C1" w:rsidRPr="00AF396F">
        <w:rPr>
          <w:rFonts w:ascii="Times New Roman" w:hAnsi="Times New Roman" w:cs="Times New Roman"/>
          <w:lang w:val="en-US"/>
        </w:rPr>
        <w:t xml:space="preserve"> followed by development using Pierce ECL Western Blotting Substrate (Thermo Fisher)</w:t>
      </w:r>
      <w:r w:rsidR="00DB74B9" w:rsidRPr="00AF396F">
        <w:rPr>
          <w:rFonts w:ascii="Times New Roman" w:hAnsi="Times New Roman" w:cs="Times New Roman"/>
          <w:lang w:val="en-US"/>
        </w:rPr>
        <w:t>.</w:t>
      </w:r>
    </w:p>
    <w:p w14:paraId="797EB067" w14:textId="35B6A854" w:rsidR="007F17C1" w:rsidRPr="00AF396F" w:rsidRDefault="00DB74B9"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For analysis of biotinylated proteins, </w:t>
      </w:r>
      <w:r w:rsidR="007F17C1" w:rsidRPr="00AF396F">
        <w:rPr>
          <w:rFonts w:ascii="Times New Roman" w:hAnsi="Times New Roman" w:cs="Times New Roman"/>
          <w:lang w:val="en-US"/>
        </w:rPr>
        <w:t xml:space="preserve">the </w:t>
      </w:r>
      <w:r w:rsidRPr="00AF396F">
        <w:rPr>
          <w:rFonts w:ascii="Times New Roman" w:hAnsi="Times New Roman" w:cs="Times New Roman"/>
          <w:lang w:val="en-US"/>
        </w:rPr>
        <w:t>blot was incubated</w:t>
      </w:r>
      <w:r w:rsidR="007F17C1" w:rsidRPr="00AF396F">
        <w:rPr>
          <w:rFonts w:ascii="Times New Roman" w:hAnsi="Times New Roman" w:cs="Times New Roman"/>
          <w:lang w:val="en-US"/>
        </w:rPr>
        <w:t xml:space="preserve"> with </w:t>
      </w:r>
      <w:r w:rsidRPr="00AF396F">
        <w:rPr>
          <w:rFonts w:ascii="Times New Roman" w:hAnsi="Times New Roman" w:cs="Times New Roman"/>
          <w:lang w:val="en-US"/>
        </w:rPr>
        <w:t xml:space="preserve">1:5000 </w:t>
      </w:r>
      <w:r w:rsidR="007F17C1" w:rsidRPr="00AF396F">
        <w:rPr>
          <w:rFonts w:ascii="Times New Roman" w:hAnsi="Times New Roman" w:cs="Times New Roman"/>
          <w:lang w:val="en-US"/>
        </w:rPr>
        <w:t>streptavidin-HRP in 5% BSA</w:t>
      </w:r>
      <w:r w:rsidR="002C16E6" w:rsidRPr="00AF396F">
        <w:rPr>
          <w:rFonts w:ascii="Times New Roman" w:hAnsi="Times New Roman" w:cs="Times New Roman"/>
          <w:lang w:val="en-US"/>
        </w:rPr>
        <w:t>, 1X PBS-Tween</w:t>
      </w:r>
      <w:r w:rsidR="007F17C1" w:rsidRPr="00AF396F">
        <w:rPr>
          <w:rFonts w:ascii="Times New Roman" w:hAnsi="Times New Roman" w:cs="Times New Roman"/>
          <w:lang w:val="en-US"/>
        </w:rPr>
        <w:t xml:space="preserve"> for </w:t>
      </w:r>
      <w:r w:rsidR="002C16E6" w:rsidRPr="00AF396F">
        <w:rPr>
          <w:rFonts w:ascii="Times New Roman" w:hAnsi="Times New Roman" w:cs="Times New Roman"/>
          <w:lang w:val="en-US"/>
        </w:rPr>
        <w:t>1 h</w:t>
      </w:r>
      <w:r w:rsidR="007F17C1" w:rsidRPr="00AF396F">
        <w:rPr>
          <w:rFonts w:ascii="Times New Roman" w:hAnsi="Times New Roman" w:cs="Times New Roman"/>
          <w:lang w:val="en-US"/>
        </w:rPr>
        <w:t>. The membrane was washed three times with PBS</w:t>
      </w:r>
      <w:r w:rsidR="002C16E6" w:rsidRPr="00AF396F">
        <w:rPr>
          <w:rFonts w:ascii="Times New Roman" w:hAnsi="Times New Roman" w:cs="Times New Roman"/>
          <w:lang w:val="en-US"/>
        </w:rPr>
        <w:t>-</w:t>
      </w:r>
      <w:r w:rsidR="007F17C1" w:rsidRPr="00AF396F">
        <w:rPr>
          <w:rFonts w:ascii="Times New Roman" w:hAnsi="Times New Roman" w:cs="Times New Roman"/>
          <w:lang w:val="en-US"/>
        </w:rPr>
        <w:t>T</w:t>
      </w:r>
      <w:r w:rsidR="002C16E6" w:rsidRPr="00AF396F">
        <w:rPr>
          <w:rFonts w:ascii="Times New Roman" w:hAnsi="Times New Roman" w:cs="Times New Roman"/>
          <w:lang w:val="en-US"/>
        </w:rPr>
        <w:t>ween</w:t>
      </w:r>
      <w:r w:rsidR="007F17C1" w:rsidRPr="00AF396F">
        <w:rPr>
          <w:rFonts w:ascii="Times New Roman" w:hAnsi="Times New Roman" w:cs="Times New Roman"/>
          <w:lang w:val="en-US"/>
        </w:rPr>
        <w:t xml:space="preserve"> followed by development using Pierce ECL Western Blotting Substrate.</w:t>
      </w:r>
    </w:p>
    <w:p w14:paraId="5E98E9DB" w14:textId="2B5055CB" w:rsidR="00210EDA" w:rsidRPr="00AF396F" w:rsidRDefault="00210EDA" w:rsidP="005346DA">
      <w:pPr>
        <w:spacing w:after="0" w:line="480" w:lineRule="auto"/>
        <w:jc w:val="both"/>
        <w:rPr>
          <w:rFonts w:ascii="Times New Roman" w:hAnsi="Times New Roman" w:cs="Times New Roman"/>
          <w:lang w:val="en-US"/>
        </w:rPr>
      </w:pPr>
    </w:p>
    <w:p w14:paraId="43F8216A" w14:textId="382F6F29" w:rsidR="00210EDA" w:rsidRPr="00AF396F" w:rsidRDefault="00210EDA" w:rsidP="005346DA">
      <w:pPr>
        <w:spacing w:after="0" w:line="480" w:lineRule="auto"/>
        <w:jc w:val="both"/>
        <w:rPr>
          <w:rFonts w:ascii="Times New Roman" w:hAnsi="Times New Roman" w:cs="Times New Roman"/>
          <w:lang w:val="en-US"/>
        </w:rPr>
      </w:pPr>
      <w:r w:rsidRPr="00AF396F">
        <w:rPr>
          <w:rFonts w:ascii="Times New Roman" w:hAnsi="Times New Roman" w:cs="Times New Roman"/>
          <w:b/>
          <w:bCs/>
          <w:lang w:val="en-US"/>
        </w:rPr>
        <w:t>Flow cytometry</w:t>
      </w:r>
    </w:p>
    <w:p w14:paraId="0EC85496" w14:textId="4DE460F1" w:rsidR="00210EDA" w:rsidRPr="00AF396F" w:rsidRDefault="00210EDA" w:rsidP="005346DA">
      <w:pPr>
        <w:spacing w:after="0" w:line="480" w:lineRule="auto"/>
        <w:jc w:val="both"/>
        <w:rPr>
          <w:rFonts w:ascii="Times New Roman" w:hAnsi="Times New Roman" w:cs="Times New Roman"/>
          <w:lang w:val="en-US"/>
        </w:rPr>
      </w:pPr>
      <w:r w:rsidRPr="00AF396F">
        <w:rPr>
          <w:rFonts w:ascii="Times New Roman" w:hAnsi="Times New Roman" w:cs="Times New Roman"/>
          <w:lang w:val="en-US"/>
        </w:rPr>
        <w:t>For flow cytometry analysis</w:t>
      </w:r>
      <w:r w:rsidR="00E62D4F">
        <w:rPr>
          <w:rFonts w:ascii="Times New Roman" w:hAnsi="Times New Roman" w:cs="Times New Roman"/>
          <w:lang w:val="en-US"/>
        </w:rPr>
        <w:t>,</w:t>
      </w:r>
      <w:r w:rsidRPr="00AF396F">
        <w:rPr>
          <w:rFonts w:ascii="Times New Roman" w:hAnsi="Times New Roman" w:cs="Times New Roman"/>
          <w:lang w:val="en-US"/>
        </w:rPr>
        <w:t xml:space="preserve"> cells were incubated with Zombie NIR flexible viability kit (Biolegend) with 1</w:t>
      </w:r>
      <w:r w:rsidR="00085CF1" w:rsidRPr="00AF396F">
        <w:rPr>
          <w:rFonts w:ascii="Times New Roman" w:hAnsi="Times New Roman" w:cs="Times New Roman"/>
          <w:lang w:val="en-US"/>
        </w:rPr>
        <w:t>:</w:t>
      </w:r>
      <w:r w:rsidRPr="00AF396F">
        <w:rPr>
          <w:rFonts w:ascii="Times New Roman" w:hAnsi="Times New Roman" w:cs="Times New Roman"/>
          <w:lang w:val="en-US"/>
        </w:rPr>
        <w:t>200 dilution for 20 mi</w:t>
      </w:r>
      <w:r w:rsidR="002C16E6" w:rsidRPr="00AF396F">
        <w:rPr>
          <w:rFonts w:ascii="Times New Roman" w:hAnsi="Times New Roman" w:cs="Times New Roman"/>
          <w:lang w:val="en-US"/>
        </w:rPr>
        <w:t>n</w:t>
      </w:r>
      <w:r w:rsidRPr="00AF396F">
        <w:rPr>
          <w:rFonts w:ascii="Times New Roman" w:hAnsi="Times New Roman" w:cs="Times New Roman"/>
          <w:lang w:val="en-US"/>
        </w:rPr>
        <w:t xml:space="preserve"> to </w:t>
      </w:r>
      <w:r w:rsidR="00E62D4F">
        <w:rPr>
          <w:rFonts w:ascii="Times New Roman" w:hAnsi="Times New Roman" w:cs="Times New Roman"/>
          <w:lang w:val="en-US"/>
        </w:rPr>
        <w:t>label</w:t>
      </w:r>
      <w:r w:rsidRPr="00AF396F">
        <w:rPr>
          <w:rFonts w:ascii="Times New Roman" w:hAnsi="Times New Roman" w:cs="Times New Roman"/>
          <w:lang w:val="en-US"/>
        </w:rPr>
        <w:t xml:space="preserve"> dead cells. The FC receptors were blocked with Human TruStain FCXTM (Biolegend) for 20 minutes, followed by 30 minutes of incubation with anti-CD56 (1</w:t>
      </w:r>
      <w:r w:rsidR="00085CF1" w:rsidRPr="00AF396F">
        <w:rPr>
          <w:rFonts w:ascii="Times New Roman" w:hAnsi="Times New Roman" w:cs="Times New Roman"/>
          <w:lang w:val="en-US"/>
        </w:rPr>
        <w:t>:</w:t>
      </w:r>
      <w:r w:rsidRPr="00AF396F">
        <w:rPr>
          <w:rFonts w:ascii="Times New Roman" w:hAnsi="Times New Roman" w:cs="Times New Roman"/>
          <w:lang w:val="en-US"/>
        </w:rPr>
        <w:t xml:space="preserve">100 dilution) and </w:t>
      </w:r>
      <w:r w:rsidR="002C16E6" w:rsidRPr="00AF396F">
        <w:rPr>
          <w:rFonts w:ascii="Times New Roman" w:hAnsi="Times New Roman" w:cs="Times New Roman"/>
          <w:lang w:val="en-US"/>
        </w:rPr>
        <w:t xml:space="preserve">4 µg/mL </w:t>
      </w:r>
      <w:r w:rsidRPr="00AF396F">
        <w:rPr>
          <w:rFonts w:ascii="Times New Roman" w:hAnsi="Times New Roman" w:cs="Times New Roman"/>
          <w:lang w:val="en-US"/>
        </w:rPr>
        <w:t>GFP-EndoN</w:t>
      </w:r>
      <w:r w:rsidRPr="00AF396F">
        <w:rPr>
          <w:rFonts w:ascii="Times New Roman" w:hAnsi="Times New Roman" w:cs="Times New Roman"/>
          <w:vertAlign w:val="subscript"/>
          <w:lang w:val="en-US"/>
        </w:rPr>
        <w:t>DM</w:t>
      </w:r>
      <w:r w:rsidRPr="00AF396F">
        <w:rPr>
          <w:rFonts w:ascii="Times New Roman" w:hAnsi="Times New Roman" w:cs="Times New Roman"/>
          <w:lang w:val="en-US"/>
        </w:rPr>
        <w:t>. Cells were washed and fixed with 1</w:t>
      </w:r>
      <w:r w:rsidR="002C16E6" w:rsidRPr="00AF396F">
        <w:rPr>
          <w:rFonts w:ascii="Times New Roman" w:hAnsi="Times New Roman" w:cs="Times New Roman"/>
          <w:lang w:val="en-US"/>
        </w:rPr>
        <w:t xml:space="preserve"> </w:t>
      </w:r>
      <w:r w:rsidRPr="00AF396F">
        <w:rPr>
          <w:rFonts w:ascii="Times New Roman" w:hAnsi="Times New Roman" w:cs="Times New Roman"/>
          <w:lang w:val="en-US"/>
        </w:rPr>
        <w:t>% formaldehyde (Thermo Scientific),</w:t>
      </w:r>
      <w:r w:rsidR="00E62D4F">
        <w:rPr>
          <w:rFonts w:ascii="Times New Roman" w:hAnsi="Times New Roman" w:cs="Times New Roman"/>
          <w:lang w:val="en-US"/>
        </w:rPr>
        <w:t xml:space="preserve"> then fluorescence signal was</w:t>
      </w:r>
      <w:r w:rsidRPr="00AF396F">
        <w:rPr>
          <w:rFonts w:ascii="Times New Roman" w:hAnsi="Times New Roman" w:cs="Times New Roman"/>
          <w:lang w:val="en-US"/>
        </w:rPr>
        <w:t xml:space="preserve"> acquired on </w:t>
      </w:r>
      <w:r w:rsidR="00533F88" w:rsidRPr="00AF396F">
        <w:rPr>
          <w:rFonts w:ascii="Times New Roman" w:hAnsi="Times New Roman" w:cs="Times New Roman"/>
          <w:lang w:val="en-US"/>
        </w:rPr>
        <w:t xml:space="preserve">the </w:t>
      </w:r>
      <w:r w:rsidRPr="00AF396F">
        <w:rPr>
          <w:rFonts w:ascii="Times New Roman" w:hAnsi="Times New Roman" w:cs="Times New Roman"/>
          <w:lang w:val="en-US"/>
        </w:rPr>
        <w:t>Cytek Aurora and analyzed using FlowJo V10.8.1.    </w:t>
      </w:r>
    </w:p>
    <w:p w14:paraId="0C425C07" w14:textId="77777777" w:rsidR="007F17C1" w:rsidRPr="00AF396F" w:rsidRDefault="007F17C1" w:rsidP="005346DA">
      <w:pPr>
        <w:spacing w:after="0" w:line="480" w:lineRule="auto"/>
        <w:jc w:val="both"/>
        <w:rPr>
          <w:rFonts w:ascii="Times New Roman" w:hAnsi="Times New Roman" w:cs="Times New Roman"/>
          <w:lang w:val="en-US"/>
        </w:rPr>
      </w:pPr>
    </w:p>
    <w:p w14:paraId="0A3279EA" w14:textId="5EE96DA7" w:rsidR="008B11B8" w:rsidRPr="00AF396F" w:rsidRDefault="008B11B8" w:rsidP="005346DA">
      <w:pPr>
        <w:spacing w:after="0" w:line="480" w:lineRule="auto"/>
        <w:jc w:val="both"/>
        <w:rPr>
          <w:rFonts w:ascii="Times New Roman" w:eastAsia="Times New Roman" w:hAnsi="Times New Roman" w:cs="Times New Roman"/>
          <w:b/>
          <w:bCs/>
          <w:lang w:val="en-AU"/>
        </w:rPr>
      </w:pPr>
      <w:r w:rsidRPr="00AF396F">
        <w:rPr>
          <w:rFonts w:ascii="Times New Roman" w:eastAsia="Times New Roman" w:hAnsi="Times New Roman" w:cs="Times New Roman"/>
          <w:b/>
          <w:bCs/>
          <w:lang w:val="en-AU"/>
        </w:rPr>
        <w:t>Sample preparation for proteomic analysis</w:t>
      </w:r>
    </w:p>
    <w:p w14:paraId="4D7BB583" w14:textId="008193CE" w:rsidR="008B11B8" w:rsidRPr="00AF396F" w:rsidRDefault="00533F88" w:rsidP="005346DA">
      <w:pPr>
        <w:spacing w:after="0" w:line="480" w:lineRule="auto"/>
        <w:jc w:val="both"/>
        <w:rPr>
          <w:rFonts w:ascii="Times New Roman" w:eastAsia="Times New Roman" w:hAnsi="Times New Roman" w:cs="Times New Roman"/>
          <w:lang w:val="en-US"/>
        </w:rPr>
      </w:pPr>
      <w:r w:rsidRPr="00AF396F">
        <w:rPr>
          <w:rFonts w:ascii="Times New Roman" w:eastAsia="Times New Roman" w:hAnsi="Times New Roman" w:cs="Times New Roman"/>
          <w:lang w:val="en-AU"/>
        </w:rPr>
        <w:t>C</w:t>
      </w:r>
      <w:r w:rsidR="008B11B8" w:rsidRPr="00AF396F">
        <w:rPr>
          <w:rFonts w:ascii="Times New Roman" w:eastAsia="Times New Roman" w:hAnsi="Times New Roman" w:cs="Times New Roman"/>
        </w:rPr>
        <w:t xml:space="preserve">ells were harvested </w:t>
      </w:r>
      <w:r w:rsidRPr="00AF396F">
        <w:rPr>
          <w:rFonts w:ascii="Times New Roman" w:eastAsia="Times New Roman" w:hAnsi="Times New Roman" w:cs="Times New Roman"/>
        </w:rPr>
        <w:t xml:space="preserve">three days after seeding </w:t>
      </w:r>
      <w:r w:rsidR="008B11B8" w:rsidRPr="00AF396F">
        <w:rPr>
          <w:rFonts w:ascii="Times New Roman" w:eastAsia="Times New Roman" w:hAnsi="Times New Roman" w:cs="Times New Roman"/>
        </w:rPr>
        <w:t xml:space="preserve">by centrifugation at 360 × </w:t>
      </w:r>
      <w:r w:rsidR="008B11B8" w:rsidRPr="00AF396F">
        <w:rPr>
          <w:rFonts w:ascii="Times New Roman" w:eastAsia="Times New Roman" w:hAnsi="Times New Roman" w:cs="Times New Roman"/>
          <w:i/>
        </w:rPr>
        <w:t>g</w:t>
      </w:r>
      <w:r w:rsidR="008B11B8" w:rsidRPr="00AF396F">
        <w:rPr>
          <w:rFonts w:ascii="Times New Roman" w:eastAsia="Times New Roman" w:hAnsi="Times New Roman" w:cs="Times New Roman"/>
        </w:rPr>
        <w:t xml:space="preserve"> and washed three times with PBS. Cells were lysed in RIPA buffer as described above. Cell lysate was either treated with EndoN</w:t>
      </w:r>
      <w:r w:rsidR="0045351B">
        <w:rPr>
          <w:rFonts w:ascii="Times New Roman" w:eastAsia="Times New Roman" w:hAnsi="Times New Roman" w:cs="Times New Roman"/>
        </w:rPr>
        <w:t xml:space="preserve"> or</w:t>
      </w:r>
      <w:r w:rsidR="008B11B8" w:rsidRPr="00AF396F">
        <w:rPr>
          <w:rFonts w:ascii="Times New Roman" w:eastAsia="Times New Roman" w:hAnsi="Times New Roman" w:cs="Times New Roman"/>
        </w:rPr>
        <w:t xml:space="preserve"> </w:t>
      </w:r>
      <w:r w:rsidR="0045351B">
        <w:rPr>
          <w:rFonts w:ascii="Times New Roman" w:eastAsia="Times New Roman" w:hAnsi="Times New Roman" w:cs="Times New Roman"/>
        </w:rPr>
        <w:t>PBS</w:t>
      </w:r>
      <w:r w:rsidR="008B11B8" w:rsidRPr="00AF396F">
        <w:rPr>
          <w:rFonts w:ascii="Times New Roman" w:eastAsia="Times New Roman" w:hAnsi="Times New Roman" w:cs="Times New Roman"/>
        </w:rPr>
        <w:t xml:space="preserve"> and then added to 100 μL of biotinylated EndoN</w:t>
      </w:r>
      <w:r w:rsidR="008B11B8" w:rsidRPr="00AF396F">
        <w:rPr>
          <w:rFonts w:ascii="Times New Roman" w:eastAsia="Times New Roman" w:hAnsi="Times New Roman" w:cs="Times New Roman"/>
          <w:vertAlign w:val="subscript"/>
        </w:rPr>
        <w:t>DM</w:t>
      </w:r>
      <w:r w:rsidR="008B11B8" w:rsidRPr="00AF396F">
        <w:rPr>
          <w:rFonts w:ascii="Times New Roman" w:eastAsia="Times New Roman" w:hAnsi="Times New Roman" w:cs="Times New Roman"/>
        </w:rPr>
        <w:t xml:space="preserve"> bead slurry and 50 mM sodium phosphate (Na</w:t>
      </w:r>
      <w:r w:rsidR="008B11B8" w:rsidRPr="00AF396F">
        <w:rPr>
          <w:rFonts w:ascii="Times New Roman" w:eastAsia="Times New Roman" w:hAnsi="Times New Roman" w:cs="Times New Roman"/>
          <w:vertAlign w:val="subscript"/>
        </w:rPr>
        <w:t>x</w:t>
      </w:r>
      <w:r w:rsidR="008B11B8" w:rsidRPr="00AF396F">
        <w:rPr>
          <w:rFonts w:ascii="Times New Roman" w:eastAsia="Times New Roman" w:hAnsi="Times New Roman" w:cs="Times New Roman"/>
        </w:rPr>
        <w:t>H</w:t>
      </w:r>
      <w:r w:rsidR="008B11B8" w:rsidRPr="00AF396F">
        <w:rPr>
          <w:rFonts w:ascii="Times New Roman" w:eastAsia="Times New Roman" w:hAnsi="Times New Roman" w:cs="Times New Roman"/>
          <w:vertAlign w:val="subscript"/>
        </w:rPr>
        <w:t>x</w:t>
      </w:r>
      <w:r w:rsidR="008B11B8" w:rsidRPr="00AF396F">
        <w:rPr>
          <w:rFonts w:ascii="Times New Roman" w:eastAsia="Times New Roman" w:hAnsi="Times New Roman" w:cs="Times New Roman"/>
        </w:rPr>
        <w:t>PO</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 130 mM NaCl pH 8. This mixture was incubated for 1 h at room temperature with rotation followed by separation of beads from the flowthrough using mini columns (Thermo Scientific). The beads were then washed with 2.5 mL of 50 mM Na</w:t>
      </w:r>
      <w:r w:rsidR="008B11B8" w:rsidRPr="00AF396F">
        <w:rPr>
          <w:rFonts w:ascii="Times New Roman" w:eastAsia="Times New Roman" w:hAnsi="Times New Roman" w:cs="Times New Roman"/>
          <w:vertAlign w:val="subscript"/>
        </w:rPr>
        <w:t>x</w:t>
      </w:r>
      <w:r w:rsidR="008B11B8" w:rsidRPr="00AF396F">
        <w:rPr>
          <w:rFonts w:ascii="Times New Roman" w:eastAsia="Times New Roman" w:hAnsi="Times New Roman" w:cs="Times New Roman"/>
        </w:rPr>
        <w:t>H</w:t>
      </w:r>
      <w:r w:rsidR="008B11B8" w:rsidRPr="00AF396F">
        <w:rPr>
          <w:rFonts w:ascii="Times New Roman" w:eastAsia="Times New Roman" w:hAnsi="Times New Roman" w:cs="Times New Roman"/>
          <w:vertAlign w:val="subscript"/>
        </w:rPr>
        <w:t>x</w:t>
      </w:r>
      <w:r w:rsidR="008B11B8" w:rsidRPr="00AF396F">
        <w:rPr>
          <w:rFonts w:ascii="Times New Roman" w:eastAsia="Times New Roman" w:hAnsi="Times New Roman" w:cs="Times New Roman"/>
        </w:rPr>
        <w:t>PO</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 1.5 M NaCl, pH 8, followed by 2.5 mL 1 % SDS in PBS, 5 mL PBS, and finally 1mL 50 mM NH</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HCO</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 Beads were transferred to a new tube with 50 mM NH</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HCO</w:t>
      </w:r>
      <w:r w:rsidR="008B11B8" w:rsidRPr="00AF396F">
        <w:rPr>
          <w:rFonts w:ascii="Times New Roman" w:eastAsia="Times New Roman" w:hAnsi="Times New Roman" w:cs="Times New Roman"/>
          <w:vertAlign w:val="subscript"/>
        </w:rPr>
        <w:t>4,</w:t>
      </w:r>
      <w:r w:rsidR="008B11B8" w:rsidRPr="00AF396F">
        <w:rPr>
          <w:rFonts w:ascii="Times New Roman" w:eastAsia="Times New Roman" w:hAnsi="Times New Roman" w:cs="Times New Roman"/>
        </w:rPr>
        <w:t xml:space="preserve"> and liquid was removed before proteomic analysis.</w:t>
      </w:r>
      <w:r w:rsidRPr="00AF396F">
        <w:rPr>
          <w:rFonts w:ascii="Times New Roman" w:eastAsia="Times New Roman" w:hAnsi="Times New Roman" w:cs="Times New Roman"/>
        </w:rPr>
        <w:t xml:space="preserve"> Serum (500 µL) was diluted with an equivalent volume of PBS. SDS was added to 1 % and 35 µL of biotinylated EndoN</w:t>
      </w:r>
      <w:r w:rsidRPr="00AF396F">
        <w:rPr>
          <w:rFonts w:ascii="Times New Roman" w:eastAsia="Times New Roman" w:hAnsi="Times New Roman" w:cs="Times New Roman"/>
          <w:vertAlign w:val="subscript"/>
        </w:rPr>
        <w:t>DM</w:t>
      </w:r>
      <w:r w:rsidRPr="00AF396F">
        <w:rPr>
          <w:rFonts w:ascii="Times New Roman" w:eastAsia="Times New Roman" w:hAnsi="Times New Roman" w:cs="Times New Roman"/>
        </w:rPr>
        <w:t xml:space="preserve"> bead slurry was added. The mixture was incubated for 1.5 hrs at room temperature with rotation. The beads were transferred to mini columns </w:t>
      </w:r>
      <w:r w:rsidRPr="00AF396F">
        <w:rPr>
          <w:rFonts w:ascii="Times New Roman" w:eastAsia="Times New Roman" w:hAnsi="Times New Roman" w:cs="Times New Roman"/>
        </w:rPr>
        <w:lastRenderedPageBreak/>
        <w:t>and washed as described above. For immunoblotting samples at this stage were mixed with loading dye and heated for 3 minutes at 95 °C before being run on SDS-PAGE gels.</w:t>
      </w:r>
    </w:p>
    <w:p w14:paraId="1DEF4293" w14:textId="77777777" w:rsidR="008B11B8" w:rsidRPr="00AF396F" w:rsidRDefault="008B11B8" w:rsidP="005346DA">
      <w:pPr>
        <w:spacing w:after="0" w:line="480" w:lineRule="auto"/>
        <w:jc w:val="both"/>
        <w:rPr>
          <w:rFonts w:ascii="Times New Roman" w:eastAsia="Times New Roman" w:hAnsi="Times New Roman" w:cs="Times New Roman"/>
          <w:b/>
        </w:rPr>
      </w:pPr>
    </w:p>
    <w:p w14:paraId="7ED9CF06" w14:textId="3ADABF35" w:rsidR="008B11B8" w:rsidRPr="00AF396F" w:rsidRDefault="008B11B8" w:rsidP="005346DA">
      <w:pPr>
        <w:spacing w:after="0" w:line="480" w:lineRule="auto"/>
        <w:jc w:val="both"/>
        <w:rPr>
          <w:rFonts w:ascii="Times New Roman" w:eastAsia="Times New Roman" w:hAnsi="Times New Roman" w:cs="Times New Roman"/>
          <w:lang w:val="en-AU"/>
        </w:rPr>
      </w:pPr>
      <w:r w:rsidRPr="00AF396F">
        <w:rPr>
          <w:rFonts w:ascii="Times New Roman" w:eastAsia="Times New Roman" w:hAnsi="Times New Roman" w:cs="Times New Roman"/>
          <w:lang w:val="en-AU"/>
        </w:rPr>
        <w:t xml:space="preserve">Beads containing the </w:t>
      </w:r>
      <w:r w:rsidR="00DE104B" w:rsidRPr="00AF396F">
        <w:rPr>
          <w:rFonts w:ascii="Times New Roman" w:eastAsia="Times New Roman" w:hAnsi="Times New Roman" w:cs="Times New Roman"/>
          <w:lang w:val="en-AU"/>
        </w:rPr>
        <w:t>polySia</w:t>
      </w:r>
      <w:r w:rsidRPr="00AF396F">
        <w:rPr>
          <w:rFonts w:ascii="Times New Roman" w:eastAsia="Times New Roman" w:hAnsi="Times New Roman" w:cs="Times New Roman"/>
          <w:lang w:val="en-AU"/>
        </w:rPr>
        <w:t xml:space="preserve"> enriched proteins or mock enrichment controls were solubilized in 4% SDS, 100 mM Tris pH 8.5 by boiling for 10 min at 95°C</w:t>
      </w:r>
      <w:r w:rsidR="00533F88" w:rsidRPr="00AF396F">
        <w:rPr>
          <w:rFonts w:ascii="Times New Roman" w:eastAsia="Times New Roman" w:hAnsi="Times New Roman" w:cs="Times New Roman"/>
          <w:lang w:val="en-AU"/>
        </w:rPr>
        <w:t>. T</w:t>
      </w:r>
      <w:r w:rsidRPr="00AF396F">
        <w:rPr>
          <w:rFonts w:ascii="Times New Roman" w:eastAsia="Times New Roman" w:hAnsi="Times New Roman" w:cs="Times New Roman"/>
          <w:lang w:val="en-AU"/>
        </w:rPr>
        <w:t>he resulting lysate</w:t>
      </w:r>
      <w:r w:rsidR="00533F88" w:rsidRPr="00AF396F">
        <w:rPr>
          <w:rFonts w:ascii="Times New Roman" w:eastAsia="Times New Roman" w:hAnsi="Times New Roman" w:cs="Times New Roman"/>
          <w:lang w:val="en-AU"/>
        </w:rPr>
        <w:t xml:space="preserve"> was</w:t>
      </w:r>
      <w:r w:rsidRPr="00AF396F">
        <w:rPr>
          <w:rFonts w:ascii="Times New Roman" w:eastAsia="Times New Roman" w:hAnsi="Times New Roman" w:cs="Times New Roman"/>
          <w:lang w:val="en-AU"/>
        </w:rPr>
        <w:t xml:space="preserve"> prepared for digestion using Micro S-traps (Protifi, USA) according to the manufacturer’s instructions. Briefly, samples were reduced with 10 mM DTT for 10 min at 95°C and then alkylated with 40 mM IAA in the dark for 1 hour. Reduced and alkylated samples, including the beads, were acidified to 1.2% phosphoric acid then diluted with seven volumes of S-trap wash buffer (90% methanol, 100 mM Tetraethylammonium bromide pH 7.1) before being loaded onto the S-traps and washed 3 times with S-trap wash buffer. Samples were then digested with 2 μg of Trypsin overnight before being collected by centrifugation with washes of 100 mM </w:t>
      </w:r>
      <w:r w:rsidR="00533F88" w:rsidRPr="00AF396F">
        <w:rPr>
          <w:rFonts w:ascii="Times New Roman" w:eastAsia="Times New Roman" w:hAnsi="Times New Roman" w:cs="Times New Roman"/>
          <w:lang w:val="en-AU"/>
        </w:rPr>
        <w:t>t</w:t>
      </w:r>
      <w:r w:rsidRPr="00AF396F">
        <w:rPr>
          <w:rFonts w:ascii="Times New Roman" w:eastAsia="Times New Roman" w:hAnsi="Times New Roman" w:cs="Times New Roman"/>
          <w:lang w:val="en-AU"/>
        </w:rPr>
        <w:t xml:space="preserve">etraethylammonium bromide, followed by 0.2% formic acid followed by 0.2% formic acid / 50% acetonitrile. Samples were dried down and further cleaned up using C18 Stage </w:t>
      </w:r>
      <w:r w:rsidRPr="00AF396F">
        <w:rPr>
          <w:rFonts w:ascii="Times New Roman" w:eastAsia="Times New Roman" w:hAnsi="Times New Roman" w:cs="Times New Roman"/>
          <w:lang w:val="en-AU"/>
        </w:rPr>
        <w:fldChar w:fldCharType="begin">
          <w:fldData xml:space="preserve">PEVuZE5vdGU+PENpdGU+PEF1dGhvcj5SYXBwc2lsYmVyPC9BdXRob3I+PFllYXI+MjAwMzwvWWVh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</w:fldData>
        </w:fldChar>
      </w:r>
      <w:r w:rsidR="00926D05" w:rsidRPr="00AF396F">
        <w:rPr>
          <w:rFonts w:ascii="Times New Roman" w:eastAsia="Times New Roman" w:hAnsi="Times New Roman" w:cs="Times New Roman"/>
          <w:lang w:val="en-AU"/>
        </w:rPr>
        <w:instrText xml:space="preserve"> ADDIN EN.CITE </w:instrText>
      </w:r>
      <w:r w:rsidR="00926D05" w:rsidRPr="00AF396F">
        <w:rPr>
          <w:rFonts w:ascii="Times New Roman" w:eastAsia="Times New Roman" w:hAnsi="Times New Roman" w:cs="Times New Roman"/>
          <w:lang w:val="en-AU"/>
        </w:rPr>
        <w:fldChar w:fldCharType="begin">
          <w:fldData xml:space="preserve">PEVuZE5vdGU+PENpdGU+PEF1dGhvcj5SYXBwc2lsYmVyPC9BdXRob3I+PFllYXI+MjAwMzwvWWVh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</w:fldData>
        </w:fldChar>
      </w:r>
      <w:r w:rsidR="00926D05" w:rsidRPr="00AF396F">
        <w:rPr>
          <w:rFonts w:ascii="Times New Roman" w:eastAsia="Times New Roman" w:hAnsi="Times New Roman" w:cs="Times New Roman"/>
          <w:lang w:val="en-AU"/>
        </w:rPr>
        <w:instrText xml:space="preserve"> ADDIN EN.CITE.DATA </w:instrText>
      </w:r>
      <w:r w:rsidR="00926D05" w:rsidRPr="00AF396F">
        <w:rPr>
          <w:rFonts w:ascii="Times New Roman" w:eastAsia="Times New Roman" w:hAnsi="Times New Roman" w:cs="Times New Roman"/>
          <w:lang w:val="en-AU"/>
        </w:rPr>
      </w:r>
      <w:r w:rsidR="00926D05" w:rsidRPr="00AF396F">
        <w:rPr>
          <w:rFonts w:ascii="Times New Roman" w:eastAsia="Times New Roman" w:hAnsi="Times New Roman" w:cs="Times New Roman"/>
          <w:lang w:val="en-AU"/>
        </w:rPr>
        <w:fldChar w:fldCharType="end"/>
      </w:r>
      <w:r w:rsidRPr="00AF396F">
        <w:rPr>
          <w:rFonts w:ascii="Times New Roman" w:eastAsia="Times New Roman" w:hAnsi="Times New Roman" w:cs="Times New Roman"/>
          <w:lang w:val="en-AU"/>
        </w:rPr>
      </w:r>
      <w:r w:rsidRPr="00AF396F">
        <w:rPr>
          <w:rFonts w:ascii="Times New Roman" w:eastAsia="Times New Roman" w:hAnsi="Times New Roman" w:cs="Times New Roman"/>
          <w:lang w:val="en-AU"/>
        </w:rPr>
        <w:fldChar w:fldCharType="separate"/>
      </w:r>
      <w:r w:rsidR="00926D05" w:rsidRPr="00AF396F">
        <w:rPr>
          <w:rFonts w:ascii="Times New Roman" w:eastAsia="Times New Roman" w:hAnsi="Times New Roman" w:cs="Times New Roman"/>
          <w:noProof/>
          <w:lang w:val="en-AU"/>
        </w:rPr>
        <w:t>(Rappsilber</w:t>
      </w:r>
      <w:r w:rsidR="00926D05" w:rsidRPr="00AF396F">
        <w:rPr>
          <w:rFonts w:ascii="Times New Roman" w:eastAsia="Times New Roman" w:hAnsi="Times New Roman" w:cs="Times New Roman"/>
          <w:i/>
          <w:noProof/>
          <w:lang w:val="en-AU"/>
        </w:rPr>
        <w:t xml:space="preserve"> et al</w:t>
      </w:r>
      <w:r w:rsidR="00926D05" w:rsidRPr="00AF396F">
        <w:rPr>
          <w:rFonts w:ascii="Times New Roman" w:eastAsia="Times New Roman" w:hAnsi="Times New Roman" w:cs="Times New Roman"/>
          <w:noProof/>
          <w:lang w:val="en-AU"/>
        </w:rPr>
        <w:t xml:space="preserve"> 2003; Rappsilber</w:t>
      </w:r>
      <w:r w:rsidR="00926D05" w:rsidRPr="00AF396F">
        <w:rPr>
          <w:rFonts w:ascii="Times New Roman" w:eastAsia="Times New Roman" w:hAnsi="Times New Roman" w:cs="Times New Roman"/>
          <w:i/>
          <w:noProof/>
          <w:lang w:val="en-AU"/>
        </w:rPr>
        <w:t xml:space="preserve"> et al</w:t>
      </w:r>
      <w:r w:rsidR="00926D05" w:rsidRPr="00AF396F">
        <w:rPr>
          <w:rFonts w:ascii="Times New Roman" w:eastAsia="Times New Roman" w:hAnsi="Times New Roman" w:cs="Times New Roman"/>
          <w:noProof/>
          <w:lang w:val="en-AU"/>
        </w:rPr>
        <w:t xml:space="preserve"> 2007)</w:t>
      </w:r>
      <w:r w:rsidRPr="00AF396F">
        <w:rPr>
          <w:rFonts w:ascii="Times New Roman" w:eastAsia="Times New Roman" w:hAnsi="Times New Roman" w:cs="Times New Roman"/>
          <w:lang w:val="en-US"/>
        </w:rPr>
        <w:fldChar w:fldCharType="end"/>
      </w:r>
      <w:r w:rsidRPr="00AF396F">
        <w:rPr>
          <w:rFonts w:ascii="Times New Roman" w:eastAsia="Times New Roman" w:hAnsi="Times New Roman" w:cs="Times New Roman"/>
          <w:lang w:val="en-AU"/>
        </w:rPr>
        <w:t xml:space="preserve"> tips to ensure the removal of any particulate matter.</w:t>
      </w:r>
    </w:p>
    <w:p w14:paraId="04E82048" w14:textId="77777777" w:rsidR="008B11B8" w:rsidRPr="00AF396F" w:rsidRDefault="008B11B8" w:rsidP="005346DA">
      <w:pPr>
        <w:spacing w:after="0" w:line="480" w:lineRule="auto"/>
        <w:jc w:val="both"/>
        <w:rPr>
          <w:rFonts w:ascii="Times New Roman" w:eastAsia="Times New Roman" w:hAnsi="Times New Roman" w:cs="Times New Roman"/>
          <w:lang w:val="en-US"/>
        </w:rPr>
      </w:pPr>
    </w:p>
    <w:p w14:paraId="582B0A73" w14:textId="7814D735" w:rsidR="008B11B8" w:rsidRPr="00AF396F" w:rsidRDefault="008B11B8" w:rsidP="005346DA">
      <w:pPr>
        <w:spacing w:after="0" w:line="480" w:lineRule="auto"/>
        <w:jc w:val="both"/>
        <w:rPr>
          <w:rFonts w:ascii="Times New Roman" w:eastAsia="Times New Roman" w:hAnsi="Times New Roman" w:cs="Times New Roman"/>
          <w:b/>
          <w:bCs/>
          <w:lang w:val="en-AU"/>
        </w:rPr>
      </w:pPr>
      <w:r w:rsidRPr="00AF396F">
        <w:rPr>
          <w:rFonts w:ascii="Times New Roman" w:eastAsia="Times New Roman" w:hAnsi="Times New Roman" w:cs="Times New Roman"/>
          <w:b/>
          <w:bCs/>
          <w:lang w:val="en-AU"/>
        </w:rPr>
        <w:t xml:space="preserve">Reverse phase </w:t>
      </w:r>
      <w:r w:rsidR="00DE104B" w:rsidRPr="00AF396F">
        <w:rPr>
          <w:rFonts w:ascii="Times New Roman" w:eastAsia="Times New Roman" w:hAnsi="Times New Roman" w:cs="Times New Roman"/>
          <w:b/>
          <w:bCs/>
          <w:lang w:val="en-AU"/>
        </w:rPr>
        <w:t>l</w:t>
      </w:r>
      <w:r w:rsidRPr="00AF396F">
        <w:rPr>
          <w:rFonts w:ascii="Times New Roman" w:eastAsia="Times New Roman" w:hAnsi="Times New Roman" w:cs="Times New Roman"/>
          <w:b/>
          <w:bCs/>
          <w:lang w:val="en-AU"/>
        </w:rPr>
        <w:t>iquid chromatography–mass spectrometry</w:t>
      </w:r>
    </w:p>
    <w:p w14:paraId="063CC2A2" w14:textId="6B238CB4" w:rsidR="008B11B8" w:rsidRPr="00AF396F" w:rsidRDefault="008B11B8" w:rsidP="005346DA">
      <w:pPr>
        <w:spacing w:after="0" w:line="480" w:lineRule="auto"/>
        <w:jc w:val="both"/>
        <w:rPr>
          <w:rFonts w:ascii="Times New Roman" w:eastAsia="Times New Roman" w:hAnsi="Times New Roman" w:cs="Times New Roman"/>
          <w:lang w:val="en-AU"/>
        </w:rPr>
      </w:pPr>
      <w:r w:rsidRPr="00AF396F">
        <w:rPr>
          <w:rFonts w:ascii="Times New Roman" w:eastAsia="Times New Roman" w:hAnsi="Times New Roman" w:cs="Times New Roman"/>
          <w:lang w:val="en-AU"/>
        </w:rPr>
        <w:t>Prepared purified peptides from each sample were re-suspended in Buffer A* (2% acetonitrile, 0.01% trifluoroacetic acid) and separated using a two-column chromatography setup composed of a PepMap100 C</w:t>
      </w:r>
      <w:r w:rsidRPr="00AF396F">
        <w:rPr>
          <w:rFonts w:ascii="Times New Roman" w:eastAsia="Times New Roman" w:hAnsi="Times New Roman" w:cs="Times New Roman"/>
          <w:vertAlign w:val="subscript"/>
          <w:lang w:val="en-AU"/>
        </w:rPr>
        <w:t>18</w:t>
      </w:r>
      <w:r w:rsidRPr="00AF396F">
        <w:rPr>
          <w:rFonts w:ascii="Times New Roman" w:eastAsia="Times New Roman" w:hAnsi="Times New Roman" w:cs="Times New Roman"/>
          <w:lang w:val="en-AU"/>
        </w:rPr>
        <w:t xml:space="preserve"> 20-mm by 75-</w:t>
      </w:r>
      <w:r w:rsidRPr="00AF396F">
        <w:rPr>
          <w:rFonts w:ascii="Times New Roman" w:eastAsia="Times New Roman" w:hAnsi="Times New Roman" w:cs="Times New Roman"/>
          <w:lang w:val="en-AU"/>
        </w:rPr>
        <w:sym w:font="Symbol" w:char="F06D"/>
      </w:r>
      <w:r w:rsidRPr="00AF396F">
        <w:rPr>
          <w:rFonts w:ascii="Times New Roman" w:eastAsia="Times New Roman" w:hAnsi="Times New Roman" w:cs="Times New Roman"/>
          <w:lang w:val="en-AU"/>
        </w:rPr>
        <w:t>m trap and a PepMap C</w:t>
      </w:r>
      <w:r w:rsidRPr="00AF396F">
        <w:rPr>
          <w:rFonts w:ascii="Times New Roman" w:eastAsia="Times New Roman" w:hAnsi="Times New Roman" w:cs="Times New Roman"/>
          <w:vertAlign w:val="subscript"/>
          <w:lang w:val="en-AU"/>
        </w:rPr>
        <w:t>18</w:t>
      </w:r>
      <w:r w:rsidRPr="00AF396F">
        <w:rPr>
          <w:rFonts w:ascii="Times New Roman" w:eastAsia="Times New Roman" w:hAnsi="Times New Roman" w:cs="Times New Roman"/>
          <w:lang w:val="en-AU"/>
        </w:rPr>
        <w:t xml:space="preserve"> 500-mm by 75-</w:t>
      </w:r>
      <w:r w:rsidRPr="00AF396F">
        <w:rPr>
          <w:rFonts w:ascii="Times New Roman" w:eastAsia="Times New Roman" w:hAnsi="Times New Roman" w:cs="Times New Roman"/>
          <w:lang w:val="en-AU"/>
        </w:rPr>
        <w:sym w:font="Symbol" w:char="F06D"/>
      </w:r>
      <w:r w:rsidRPr="00AF396F">
        <w:rPr>
          <w:rFonts w:ascii="Times New Roman" w:eastAsia="Times New Roman" w:hAnsi="Times New Roman" w:cs="Times New Roman"/>
          <w:lang w:val="en-AU"/>
        </w:rPr>
        <w:t xml:space="preserve">m analytical column (Thermo Fisher Scientific). Samples were concentrated onto the trap column at 5 </w:t>
      </w:r>
      <w:r w:rsidR="00DE104B" w:rsidRPr="00AF396F">
        <w:rPr>
          <w:rFonts w:ascii="Times New Roman" w:eastAsia="Times New Roman" w:hAnsi="Times New Roman" w:cs="Times New Roman"/>
          <w:lang w:val="en-AU"/>
        </w:rPr>
        <w:t>µ</w:t>
      </w:r>
      <w:r w:rsidRPr="00AF396F">
        <w:rPr>
          <w:rFonts w:ascii="Times New Roman" w:eastAsia="Times New Roman" w:hAnsi="Times New Roman" w:cs="Times New Roman"/>
          <w:lang w:val="en-AU"/>
        </w:rPr>
        <w:t>l/min for 5 min with Buffer A (0.1% formic acid, 2% DMSO) and then infused into an Orbitrap Fusion Lumos</w:t>
      </w:r>
      <w:r w:rsidR="00A227DC" w:rsidRPr="00AF396F">
        <w:rPr>
          <w:rFonts w:ascii="Times New Roman" w:eastAsia="Times New Roman" w:hAnsi="Times New Roman" w:cs="Times New Roman"/>
          <w:lang w:val="en-AU"/>
        </w:rPr>
        <w:t xml:space="preserve"> or Orbitrap Q-exactive plus</w:t>
      </w:r>
      <w:r w:rsidRPr="00AF396F">
        <w:rPr>
          <w:rFonts w:ascii="Times New Roman" w:eastAsia="Times New Roman" w:hAnsi="Times New Roman" w:cs="Times New Roman"/>
          <w:lang w:val="en-AU"/>
        </w:rPr>
        <w:t xml:space="preserve"> (Thermo Fisher Scientific) at 300 nl/minute via the analytical columns using a Dionex Ultimate 3000 UPLC (Thermo Fisher Scientific). Samples were separated using a 95-minute analytical gradient undertaken by altering the buffer composition from 2% Buffer B (0.1% formic acid, 77.9% acetonitrile, 2% DMSO) to 22% B over 65 min, then from 22% B to 40% B over 10 min, then from 40% B to 80% B over 5 min. The composition was held at 80% B for 5 min, and then dropped to 2% B over 2 min before being held at 2% </w:t>
      </w:r>
      <w:r w:rsidRPr="00AF396F">
        <w:rPr>
          <w:rFonts w:ascii="Times New Roman" w:eastAsia="Times New Roman" w:hAnsi="Times New Roman" w:cs="Times New Roman"/>
          <w:lang w:val="en-AU"/>
        </w:rPr>
        <w:lastRenderedPageBreak/>
        <w:t>B for another 8 min. The Orbitrap Lumos mass spectrometer was operated in a data-dependent mode automatically switching between the acquisition of a single Orbitrap MS scan (300-1500 m/z and a resolution of 120k) and 3 seconds of Orbitrap MS/MS HCD scans of precursors (Stepped NCE of 35;30 and 35%, a maximal injection time of 80 ms, an Automatic Gain Control (AGC) value of 250% and a resolution of 30k).</w:t>
      </w:r>
      <w:r w:rsidR="00A227DC" w:rsidRPr="00AF396F">
        <w:t xml:space="preserve"> </w:t>
      </w:r>
      <w:r w:rsidR="00A227DC" w:rsidRPr="00AF396F">
        <w:rPr>
          <w:rFonts w:ascii="Times New Roman" w:eastAsia="Times New Roman" w:hAnsi="Times New Roman" w:cs="Times New Roman"/>
          <w:lang w:val="en-AU"/>
        </w:rPr>
        <w:t>The Orbitrap Q-exactive plust mass spectrometer was operated in a data-dependent mode automatically switching between the acquisition of a single Orbitrap MS scan (375-1800 m/z and a resolution of 120k) and 15 Orbitrap MS/MS HCD scans of precursors (Stepped NCE of 28;30 and 25%, a maximal injection time of 110 ms, an Automatic Gain Control (AGC) value of 2e5 and a resolution of 35k).</w:t>
      </w:r>
    </w:p>
    <w:p w14:paraId="6403870F" w14:textId="77777777" w:rsidR="008B11B8" w:rsidRPr="00AF396F" w:rsidRDefault="008B11B8" w:rsidP="005346DA">
      <w:pPr>
        <w:spacing w:after="0" w:line="480" w:lineRule="auto"/>
        <w:jc w:val="both"/>
        <w:rPr>
          <w:rFonts w:ascii="Times New Roman" w:eastAsia="Times New Roman" w:hAnsi="Times New Roman" w:cs="Times New Roman"/>
          <w:lang w:val="en-AU"/>
        </w:rPr>
      </w:pPr>
    </w:p>
    <w:p w14:paraId="76612BDA" w14:textId="77777777" w:rsidR="008B11B8" w:rsidRPr="00AF396F" w:rsidRDefault="008B11B8" w:rsidP="005346DA">
      <w:pPr>
        <w:spacing w:after="0" w:line="480" w:lineRule="auto"/>
        <w:jc w:val="both"/>
        <w:rPr>
          <w:rFonts w:ascii="Times New Roman" w:eastAsia="Times New Roman" w:hAnsi="Times New Roman" w:cs="Times New Roman"/>
          <w:lang w:val="en-AU"/>
        </w:rPr>
      </w:pPr>
      <w:r w:rsidRPr="00AF396F">
        <w:rPr>
          <w:rFonts w:ascii="Times New Roman" w:eastAsia="Times New Roman" w:hAnsi="Times New Roman" w:cs="Times New Roman"/>
          <w:b/>
          <w:bCs/>
          <w:lang w:val="en-AU"/>
        </w:rPr>
        <w:t>Proteomic data analysis.</w:t>
      </w:r>
      <w:r w:rsidRPr="00AF396F">
        <w:rPr>
          <w:rFonts w:ascii="Times New Roman" w:eastAsia="Times New Roman" w:hAnsi="Times New Roman" w:cs="Times New Roman"/>
          <w:lang w:val="en-AU"/>
        </w:rPr>
        <w:t xml:space="preserve"> </w:t>
      </w:r>
    </w:p>
    <w:p w14:paraId="08DC4F7F" w14:textId="2395CCB5" w:rsidR="008B11B8" w:rsidRPr="00AF396F" w:rsidRDefault="008B11B8" w:rsidP="005346DA">
      <w:pPr>
        <w:spacing w:after="0" w:line="480" w:lineRule="auto"/>
        <w:jc w:val="both"/>
        <w:rPr>
          <w:rFonts w:ascii="Times New Roman" w:eastAsia="Times New Roman" w:hAnsi="Times New Roman" w:cs="Times New Roman"/>
          <w:lang w:val="en-AU"/>
        </w:rPr>
      </w:pPr>
      <w:r w:rsidRPr="00AF396F">
        <w:rPr>
          <w:rFonts w:ascii="Times New Roman" w:eastAsia="Times New Roman" w:hAnsi="Times New Roman" w:cs="Times New Roman"/>
          <w:lang w:val="en-AU"/>
        </w:rPr>
        <w:t xml:space="preserve">Identification and LFQ analysis were accomplished using MaxQuant (v1.6.17.0) </w:t>
      </w:r>
      <w:r w:rsidRPr="00AF396F">
        <w:rPr>
          <w:rFonts w:ascii="Times New Roman" w:eastAsia="Times New Roman" w:hAnsi="Times New Roman" w:cs="Times New Roman"/>
          <w:lang w:val="en-AU"/>
        </w:rPr>
        <w:fldChar w:fldCharType="begin"/>
      </w:r>
      <w:r w:rsidR="00926D05" w:rsidRPr="00AF396F">
        <w:rPr>
          <w:rFonts w:ascii="Times New Roman" w:eastAsia="Times New Roman" w:hAnsi="Times New Roman" w:cs="Times New Roman"/>
          <w:lang w:val="en-AU"/>
        </w:rPr>
        <w:instrText xml:space="preserve"> ADDIN EN.CITE &lt;EndNote&gt;&lt;Cite&gt;&lt;Author&gt;Cox&lt;/Author&gt;&lt;Year&gt;2008&lt;/Year&gt;&lt;RecNum&gt;681&lt;/RecNum&gt;&lt;DisplayText&gt;(Cox and Mann 2008)&lt;/DisplayText&gt;&lt;record&gt;&lt;rec-number&gt;681&lt;/rec-number&gt;&lt;foreign-keys&gt;&lt;key app="EN" db-id="fs2eve9prp9xv5e2a5gvxarkv02apa2watxv" timestamp="1678465060"&gt;681&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titles&gt;&lt;periodical&gt;&lt;full-title&gt;Nat Biotechnol&lt;/full-title&gt;&lt;abbr-1&gt;Nature biotechnology&lt;/abbr-1&gt;&lt;/periodical&gt;&lt;pages&gt;1367-72&lt;/pages&gt;&lt;volume&gt;26&lt;/volume&gt;&lt;number&gt;12&lt;/number&gt;&lt;edition&gt;2008/11/26&lt;/edition&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087-0156&lt;/isbn&gt;&lt;accession-num&gt;19029910&lt;/accession-num&gt;&lt;urls&gt;&lt;/urls&gt;&lt;electronic-resource-num&gt;10.1038/nbt.1511&lt;/electronic-resource-num&gt;&lt;remote-database-provider&gt;NLM&lt;/remote-database-provider&gt;&lt;language&gt;eng&lt;/language&gt;&lt;/record&gt;&lt;/Cite&gt;&lt;/EndNote&gt;</w:instrText>
      </w:r>
      <w:r w:rsidRPr="00AF396F">
        <w:rPr>
          <w:rFonts w:ascii="Times New Roman" w:eastAsia="Times New Roman" w:hAnsi="Times New Roman" w:cs="Times New Roman"/>
          <w:lang w:val="en-AU"/>
        </w:rPr>
        <w:fldChar w:fldCharType="separate"/>
      </w:r>
      <w:r w:rsidR="00926D05" w:rsidRPr="00AF396F">
        <w:rPr>
          <w:rFonts w:ascii="Times New Roman" w:eastAsia="Times New Roman" w:hAnsi="Times New Roman" w:cs="Times New Roman"/>
          <w:noProof/>
          <w:lang w:val="en-AU"/>
        </w:rPr>
        <w:t>(Cox and Mann 2008)</w:t>
      </w:r>
      <w:r w:rsidRPr="00AF396F">
        <w:rPr>
          <w:rFonts w:ascii="Times New Roman" w:eastAsia="Times New Roman" w:hAnsi="Times New Roman" w:cs="Times New Roman"/>
          <w:lang w:val="en-AU"/>
        </w:rPr>
        <w:fldChar w:fldCharType="end"/>
      </w:r>
      <w:r w:rsidRPr="00AF396F">
        <w:rPr>
          <w:rFonts w:ascii="Times New Roman" w:eastAsia="Times New Roman" w:hAnsi="Times New Roman" w:cs="Times New Roman"/>
          <w:lang w:val="en-AU"/>
        </w:rPr>
        <w:t xml:space="preserve">. Data was searched against the human proteome (Uniprot: UP000005640) allowing for oxidation on Methionine. The LFQ and “Match Between Run” options were enabled to allow comparison between samples. The resulting data files were processed using Perseus (v1.4.0.6) </w:t>
      </w:r>
      <w:r w:rsidRPr="00AF396F">
        <w:rPr>
          <w:rFonts w:ascii="Times New Roman" w:eastAsia="Times New Roman" w:hAnsi="Times New Roman" w:cs="Times New Roman"/>
          <w:lang w:val="en-AU"/>
        </w:rPr>
        <w:fldChar w:fldCharType="begin">
          <w:fldData xml:space="preserve">PEVuZE5vdGU+PENpdGU+PEF1dGhvcj5UeWFub3ZhPC9BdXRob3I+PFllYXI+MjAxNjwvWWVhcj48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</w:fldData>
        </w:fldChar>
      </w:r>
      <w:r w:rsidR="00926D05" w:rsidRPr="00AF396F">
        <w:rPr>
          <w:rFonts w:ascii="Times New Roman" w:eastAsia="Times New Roman" w:hAnsi="Times New Roman" w:cs="Times New Roman"/>
          <w:lang w:val="en-AU"/>
        </w:rPr>
        <w:instrText xml:space="preserve"> ADDIN EN.CITE </w:instrText>
      </w:r>
      <w:r w:rsidR="00926D05" w:rsidRPr="00AF396F">
        <w:rPr>
          <w:rFonts w:ascii="Times New Roman" w:eastAsia="Times New Roman" w:hAnsi="Times New Roman" w:cs="Times New Roman"/>
          <w:lang w:val="en-AU"/>
        </w:rPr>
        <w:fldChar w:fldCharType="begin">
          <w:fldData xml:space="preserve">PEVuZE5vdGU+PENpdGU+PEF1dGhvcj5UeWFub3ZhPC9BdXRob3I+PFllYXI+MjAxNjwvWWVhcj48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</w:fldData>
        </w:fldChar>
      </w:r>
      <w:r w:rsidR="00926D05" w:rsidRPr="00AF396F">
        <w:rPr>
          <w:rFonts w:ascii="Times New Roman" w:eastAsia="Times New Roman" w:hAnsi="Times New Roman" w:cs="Times New Roman"/>
          <w:lang w:val="en-AU"/>
        </w:rPr>
        <w:instrText xml:space="preserve"> ADDIN EN.CITE.DATA </w:instrText>
      </w:r>
      <w:r w:rsidR="00926D05" w:rsidRPr="00AF396F">
        <w:rPr>
          <w:rFonts w:ascii="Times New Roman" w:eastAsia="Times New Roman" w:hAnsi="Times New Roman" w:cs="Times New Roman"/>
          <w:lang w:val="en-AU"/>
        </w:rPr>
      </w:r>
      <w:r w:rsidR="00926D05" w:rsidRPr="00AF396F">
        <w:rPr>
          <w:rFonts w:ascii="Times New Roman" w:eastAsia="Times New Roman" w:hAnsi="Times New Roman" w:cs="Times New Roman"/>
          <w:lang w:val="en-AU"/>
        </w:rPr>
        <w:fldChar w:fldCharType="end"/>
      </w:r>
      <w:r w:rsidRPr="00AF396F">
        <w:rPr>
          <w:rFonts w:ascii="Times New Roman" w:eastAsia="Times New Roman" w:hAnsi="Times New Roman" w:cs="Times New Roman"/>
          <w:lang w:val="en-AU"/>
        </w:rPr>
      </w:r>
      <w:r w:rsidRPr="00AF396F">
        <w:rPr>
          <w:rFonts w:ascii="Times New Roman" w:eastAsia="Times New Roman" w:hAnsi="Times New Roman" w:cs="Times New Roman"/>
          <w:lang w:val="en-AU"/>
        </w:rPr>
        <w:fldChar w:fldCharType="separate"/>
      </w:r>
      <w:r w:rsidR="00926D05" w:rsidRPr="00AF396F">
        <w:rPr>
          <w:rFonts w:ascii="Times New Roman" w:eastAsia="Times New Roman" w:hAnsi="Times New Roman" w:cs="Times New Roman"/>
          <w:noProof/>
          <w:lang w:val="en-AU"/>
        </w:rPr>
        <w:t>(Tyanova</w:t>
      </w:r>
      <w:r w:rsidR="00926D05" w:rsidRPr="00AF396F">
        <w:rPr>
          <w:rFonts w:ascii="Times New Roman" w:eastAsia="Times New Roman" w:hAnsi="Times New Roman" w:cs="Times New Roman"/>
          <w:i/>
          <w:noProof/>
          <w:lang w:val="en-AU"/>
        </w:rPr>
        <w:t xml:space="preserve"> et al</w:t>
      </w:r>
      <w:r w:rsidR="00926D05" w:rsidRPr="00AF396F">
        <w:rPr>
          <w:rFonts w:ascii="Times New Roman" w:eastAsia="Times New Roman" w:hAnsi="Times New Roman" w:cs="Times New Roman"/>
          <w:noProof/>
          <w:lang w:val="en-AU"/>
        </w:rPr>
        <w:t xml:space="preserve"> 2016)</w:t>
      </w:r>
      <w:r w:rsidRPr="00AF396F">
        <w:rPr>
          <w:rFonts w:ascii="Times New Roman" w:eastAsia="Times New Roman" w:hAnsi="Times New Roman" w:cs="Times New Roman"/>
          <w:lang w:val="en-AU"/>
        </w:rPr>
        <w:fldChar w:fldCharType="end"/>
      </w:r>
      <w:r w:rsidRPr="00AF396F">
        <w:rPr>
          <w:rFonts w:ascii="Times New Roman" w:eastAsia="Times New Roman" w:hAnsi="Times New Roman" w:cs="Times New Roman"/>
          <w:lang w:val="en-AU"/>
        </w:rPr>
        <w:t xml:space="preserve"> to compare the enrichment of proteins using </w:t>
      </w:r>
      <w:r w:rsidR="008036CB" w:rsidRPr="00AF396F">
        <w:rPr>
          <w:rFonts w:ascii="Times New Roman" w:eastAsia="Times New Roman" w:hAnsi="Times New Roman" w:cs="Times New Roman"/>
          <w:lang w:val="en-AU"/>
        </w:rPr>
        <w:t>s</w:t>
      </w:r>
      <w:r w:rsidRPr="00AF396F">
        <w:rPr>
          <w:rFonts w:ascii="Times New Roman" w:eastAsia="Times New Roman" w:hAnsi="Times New Roman" w:cs="Times New Roman"/>
          <w:lang w:val="en-AU"/>
        </w:rPr>
        <w:t xml:space="preserve">tudent </w:t>
      </w:r>
      <w:r w:rsidR="008036CB" w:rsidRPr="00AF396F">
        <w:rPr>
          <w:rFonts w:ascii="Times New Roman" w:eastAsia="Times New Roman" w:hAnsi="Times New Roman" w:cs="Times New Roman"/>
          <w:lang w:val="en-AU"/>
        </w:rPr>
        <w:t>T</w:t>
      </w:r>
      <w:r w:rsidRPr="00AF396F">
        <w:rPr>
          <w:rFonts w:ascii="Times New Roman" w:eastAsia="Times New Roman" w:hAnsi="Times New Roman" w:cs="Times New Roman"/>
          <w:lang w:val="en-AU"/>
        </w:rPr>
        <w:t xml:space="preserve">-tests. </w:t>
      </w:r>
      <w:r w:rsidR="00DE104B" w:rsidRPr="00AF396F">
        <w:rPr>
          <w:rFonts w:ascii="Times New Roman" w:eastAsia="Times New Roman" w:hAnsi="Times New Roman" w:cs="Times New Roman"/>
          <w:lang w:val="en-AU"/>
        </w:rPr>
        <w:t xml:space="preserve">The mass spectrometry proteomics data have been deposited to the ProteomeXchange Consortium via the PRIDE </w:t>
      </w:r>
      <w:r w:rsidR="00986A76" w:rsidRPr="00AF396F">
        <w:rPr>
          <w:rFonts w:ascii="Times New Roman" w:eastAsia="Times New Roman" w:hAnsi="Times New Roman" w:cs="Times New Roman"/>
          <w:lang w:val="en-AU"/>
        </w:rPr>
        <w:fldChar w:fldCharType="begin">
          <w:fldData xml:space="preserve">PEVuZE5vdGU+PENpdGU+PEF1dGhvcj5QZXJlei1SaXZlcm9sPC9BdXRob3I+PFllYXI+MjAyMjwv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</w:fldData>
        </w:fldChar>
      </w:r>
      <w:r w:rsidR="00926D05" w:rsidRPr="00AF396F">
        <w:rPr>
          <w:rFonts w:ascii="Times New Roman" w:eastAsia="Times New Roman" w:hAnsi="Times New Roman" w:cs="Times New Roman"/>
          <w:lang w:val="en-AU"/>
        </w:rPr>
        <w:instrText xml:space="preserve"> ADDIN EN.CITE </w:instrText>
      </w:r>
      <w:r w:rsidR="00926D05" w:rsidRPr="00AF396F">
        <w:rPr>
          <w:rFonts w:ascii="Times New Roman" w:eastAsia="Times New Roman" w:hAnsi="Times New Roman" w:cs="Times New Roman"/>
          <w:lang w:val="en-AU"/>
        </w:rPr>
        <w:fldChar w:fldCharType="begin">
          <w:fldData xml:space="preserve">PEVuZE5vdGU+PENpdGU+PEF1dGhvcj5QZXJlei1SaXZlcm9sPC9BdXRob3I+PFllYXI+MjAyMjwv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</w:fldData>
        </w:fldChar>
      </w:r>
      <w:r w:rsidR="00926D05" w:rsidRPr="00AF396F">
        <w:rPr>
          <w:rFonts w:ascii="Times New Roman" w:eastAsia="Times New Roman" w:hAnsi="Times New Roman" w:cs="Times New Roman"/>
          <w:lang w:val="en-AU"/>
        </w:rPr>
        <w:instrText xml:space="preserve"> ADDIN EN.CITE.DATA </w:instrText>
      </w:r>
      <w:r w:rsidR="00926D05" w:rsidRPr="00AF396F">
        <w:rPr>
          <w:rFonts w:ascii="Times New Roman" w:eastAsia="Times New Roman" w:hAnsi="Times New Roman" w:cs="Times New Roman"/>
          <w:lang w:val="en-AU"/>
        </w:rPr>
      </w:r>
      <w:r w:rsidR="00926D05" w:rsidRPr="00AF396F">
        <w:rPr>
          <w:rFonts w:ascii="Times New Roman" w:eastAsia="Times New Roman" w:hAnsi="Times New Roman" w:cs="Times New Roman"/>
          <w:lang w:val="en-AU"/>
        </w:rPr>
        <w:fldChar w:fldCharType="end"/>
      </w:r>
      <w:r w:rsidR="00986A76" w:rsidRPr="00AF396F">
        <w:rPr>
          <w:rFonts w:ascii="Times New Roman" w:eastAsia="Times New Roman" w:hAnsi="Times New Roman" w:cs="Times New Roman"/>
          <w:lang w:val="en-AU"/>
        </w:rPr>
      </w:r>
      <w:r w:rsidR="00986A76" w:rsidRPr="00AF396F">
        <w:rPr>
          <w:rFonts w:ascii="Times New Roman" w:eastAsia="Times New Roman" w:hAnsi="Times New Roman" w:cs="Times New Roman"/>
          <w:lang w:val="en-AU"/>
        </w:rPr>
        <w:fldChar w:fldCharType="separate"/>
      </w:r>
      <w:r w:rsidR="00926D05" w:rsidRPr="00AF396F">
        <w:rPr>
          <w:rFonts w:ascii="Times New Roman" w:eastAsia="Times New Roman" w:hAnsi="Times New Roman" w:cs="Times New Roman"/>
          <w:noProof/>
          <w:lang w:val="en-AU"/>
        </w:rPr>
        <w:t>(Perez-Riverol</w:t>
      </w:r>
      <w:r w:rsidR="00926D05" w:rsidRPr="00AF396F">
        <w:rPr>
          <w:rFonts w:ascii="Times New Roman" w:eastAsia="Times New Roman" w:hAnsi="Times New Roman" w:cs="Times New Roman"/>
          <w:i/>
          <w:noProof/>
          <w:lang w:val="en-AU"/>
        </w:rPr>
        <w:t xml:space="preserve"> et al</w:t>
      </w:r>
      <w:r w:rsidR="00926D05" w:rsidRPr="00AF396F">
        <w:rPr>
          <w:rFonts w:ascii="Times New Roman" w:eastAsia="Times New Roman" w:hAnsi="Times New Roman" w:cs="Times New Roman"/>
          <w:noProof/>
          <w:lang w:val="en-AU"/>
        </w:rPr>
        <w:t xml:space="preserve"> 2022)</w:t>
      </w:r>
      <w:r w:rsidR="00986A76" w:rsidRPr="00AF396F">
        <w:rPr>
          <w:rFonts w:ascii="Times New Roman" w:eastAsia="Times New Roman" w:hAnsi="Times New Roman" w:cs="Times New Roman"/>
          <w:lang w:val="en-AU"/>
        </w:rPr>
        <w:fldChar w:fldCharType="end"/>
      </w:r>
      <w:r w:rsidR="00DE104B" w:rsidRPr="00AF396F">
        <w:rPr>
          <w:rFonts w:ascii="Times New Roman" w:eastAsia="Times New Roman" w:hAnsi="Times New Roman" w:cs="Times New Roman"/>
          <w:lang w:val="en-AU"/>
        </w:rPr>
        <w:t xml:space="preserve"> partner repository with the dataset identifier PXD040100 (Reviewer account details: Username: reviewer_pxd040100@ebi.ac.uk Password: 4XiaWA7A)</w:t>
      </w:r>
      <w:r w:rsidR="00A227DC" w:rsidRPr="00AF396F">
        <w:rPr>
          <w:rFonts w:ascii="Times New Roman" w:eastAsia="Times New Roman" w:hAnsi="Times New Roman" w:cs="Times New Roman"/>
          <w:lang w:val="en-AU"/>
        </w:rPr>
        <w:t xml:space="preserve"> or or PXD046194 (Reviewer account details: Username: reviewer_pxd046194@ebi.ac.uk Password: o2U1bq8Q).</w:t>
      </w:r>
    </w:p>
    <w:p w14:paraId="6BD5AD98" w14:textId="77777777" w:rsidR="00533F88" w:rsidRPr="00AF396F" w:rsidRDefault="00533F88" w:rsidP="005346DA">
      <w:pPr>
        <w:spacing w:after="0" w:line="480" w:lineRule="auto"/>
        <w:jc w:val="both"/>
        <w:rPr>
          <w:rFonts w:ascii="Times New Roman" w:eastAsia="Times New Roman" w:hAnsi="Times New Roman" w:cs="Times New Roman"/>
          <w:lang w:val="en-AU"/>
        </w:rPr>
      </w:pPr>
    </w:p>
    <w:p w14:paraId="30C7EE09" w14:textId="77777777" w:rsidR="00533F88" w:rsidRPr="00AF396F" w:rsidRDefault="00533F88" w:rsidP="00533F88">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Determination of polySia glycan linkages</w:t>
      </w:r>
    </w:p>
    <w:p w14:paraId="7DFCA522" w14:textId="6777723E" w:rsidR="00533F88" w:rsidRPr="00AF396F" w:rsidRDefault="00533F88" w:rsidP="00533F88">
      <w:pPr>
        <w:spacing w:after="0" w:line="480" w:lineRule="auto"/>
        <w:jc w:val="both"/>
        <w:rPr>
          <w:rFonts w:ascii="Times New Roman" w:hAnsi="Times New Roman" w:cs="Times New Roman"/>
          <w:lang w:val="en-US"/>
        </w:rPr>
      </w:pPr>
      <w:r w:rsidRPr="00AF396F">
        <w:rPr>
          <w:rFonts w:ascii="Times New Roman" w:hAnsi="Times New Roman" w:cs="Times New Roman"/>
          <w:lang w:val="en-US"/>
        </w:rPr>
        <w:t xml:space="preserve">MCF-7 cells at ~ 40% confluency were treated with the </w:t>
      </w:r>
      <w:r w:rsidRPr="00AC70A2">
        <w:rPr>
          <w:rFonts w:ascii="Times New Roman" w:hAnsi="Times New Roman" w:cs="Times New Roman"/>
          <w:i/>
          <w:iCs/>
          <w:lang w:val="en-US"/>
        </w:rPr>
        <w:t>O</w:t>
      </w:r>
      <w:r w:rsidRPr="00AF396F">
        <w:rPr>
          <w:rFonts w:ascii="Times New Roman" w:hAnsi="Times New Roman" w:cs="Times New Roman"/>
          <w:lang w:val="en-US"/>
        </w:rPr>
        <w:t>-linked glycosylation inhibitor,</w:t>
      </w:r>
      <w:r w:rsidR="00AC70A2">
        <w:rPr>
          <w:rFonts w:ascii="Times New Roman" w:hAnsi="Times New Roman" w:cs="Times New Roman"/>
          <w:lang w:val="en-US"/>
        </w:rPr>
        <w:t xml:space="preserve"> </w:t>
      </w:r>
      <w:r w:rsidRPr="00AF396F">
        <w:rPr>
          <w:rFonts w:ascii="Times New Roman" w:hAnsi="Times New Roman" w:cs="Times New Roman"/>
          <w:lang w:val="en-US"/>
        </w:rPr>
        <w:t xml:space="preserve">benzyl 2-acetamido-2-deoxy-α-D-galactopyranoside (benzyl-GalNAc; Sigma), </w:t>
      </w:r>
      <w:r w:rsidR="00AC70A2">
        <w:rPr>
          <w:rFonts w:ascii="Times New Roman" w:hAnsi="Times New Roman" w:cs="Times New Roman"/>
          <w:lang w:val="en-US"/>
        </w:rPr>
        <w:t xml:space="preserve">at 2 mM </w:t>
      </w:r>
      <w:r w:rsidRPr="00AF396F">
        <w:rPr>
          <w:rFonts w:ascii="Times New Roman" w:hAnsi="Times New Roman" w:cs="Times New Roman"/>
          <w:lang w:val="en-US"/>
        </w:rPr>
        <w:t xml:space="preserve">for three days. </w:t>
      </w:r>
      <w:r w:rsidR="00AC70A2">
        <w:rPr>
          <w:rFonts w:ascii="Times New Roman" w:hAnsi="Times New Roman" w:cs="Times New Roman"/>
          <w:lang w:val="en-US"/>
        </w:rPr>
        <w:t>Lysates</w:t>
      </w:r>
      <w:r w:rsidRPr="00AF396F">
        <w:rPr>
          <w:rFonts w:ascii="Times New Roman" w:hAnsi="Times New Roman" w:cs="Times New Roman"/>
          <w:lang w:val="en-US"/>
        </w:rPr>
        <w:t xml:space="preserve"> from cells +/- benzyl-GalNAc were prepared as for immunoblotting. 1200 μg protein was mixed with 15 μL Glycoprotein Denaturing Buffer (NEB) in 150 μL total volume and incubated at room temperature for 10 min. 30 μL 10 % NP-40, 30 μL Glyco Buffer 2, 90 μL dH</w:t>
      </w:r>
      <w:r w:rsidRPr="00A43C2E">
        <w:rPr>
          <w:rFonts w:ascii="Times New Roman" w:hAnsi="Times New Roman" w:cs="Times New Roman"/>
          <w:vertAlign w:val="subscript"/>
          <w:lang w:val="en-US"/>
        </w:rPr>
        <w:t>2</w:t>
      </w:r>
      <w:r w:rsidRPr="00AF396F">
        <w:rPr>
          <w:rFonts w:ascii="Times New Roman" w:hAnsi="Times New Roman" w:cs="Times New Roman"/>
          <w:lang w:val="en-US"/>
        </w:rPr>
        <w:t xml:space="preserve">O and +/- 2500 U PNGase F (NEB) was added </w:t>
      </w:r>
      <w:r w:rsidRPr="00AF396F">
        <w:rPr>
          <w:rFonts w:ascii="Times New Roman" w:hAnsi="Times New Roman" w:cs="Times New Roman"/>
          <w:lang w:val="en-US"/>
        </w:rPr>
        <w:lastRenderedPageBreak/>
        <w:t>to each tube and incubated at 37 °C for 1.5 h. Samples were analysed directly by ELISA</w:t>
      </w:r>
      <w:r w:rsidR="00AC70A2">
        <w:rPr>
          <w:rFonts w:ascii="Times New Roman" w:hAnsi="Times New Roman" w:cs="Times New Roman"/>
          <w:lang w:val="en-US"/>
        </w:rPr>
        <w:t xml:space="preserve"> </w:t>
      </w:r>
      <w:r w:rsidR="00AC70A2">
        <w:rPr>
          <w:rFonts w:ascii="Times New Roman" w:hAnsi="Times New Roman" w:cs="Times New Roman"/>
          <w:lang w:val="en-US"/>
        </w:rPr>
        <w:fldChar w:fldCharType="begin"/>
      </w:r>
      <w:r w:rsidR="00AC70A2">
        <w:rPr>
          <w:rFonts w:ascii="Times New Roman" w:hAnsi="Times New Roman" w:cs="Times New Roman"/>
          <w:lang w:val="en-US"/>
        </w:rPr>
        <w:instrText xml:space="preserve"> ADDIN EN.CITE &lt;EndNote&gt;&lt;Cite&gt;&lt;Author&gt;Tajik&lt;/Author&gt;&lt;Year&gt;2020&lt;/Year&gt;&lt;RecNum&gt;377&lt;/RecNum&gt;&lt;DisplayText&gt;(Tajik and others 2020)&lt;/DisplayText&gt;&lt;record&gt;&lt;rec-number&gt;377&lt;/rec-number&gt;&lt;foreign-keys&gt;&lt;key app="EN" db-id="fs2eve9prp9xv5e2a5gvxarkv02apa2watxv" timestamp="1587781784"&gt;377&lt;/key&gt;&lt;/foreign-keys&gt;&lt;ref-type name="Journal Article"&gt;17&lt;/ref-type&gt;&lt;contributors&gt;&lt;authors&gt;&lt;author&gt;Tajik, A.&lt;/author&gt;&lt;author&gt;Phillips, K. L.&lt;/author&gt;&lt;author&gt;Nitz, M.&lt;/author&gt;&lt;author&gt;Willis, L. M.&lt;/author&gt;&lt;/authors&gt;&lt;/contributors&gt;&lt;auth-address&gt;Department of Chemistry, University of Toronto, Toronto, ON, M5S3H4.&amp;#xD;Department of Biological Sciences, University of Alberta, Edmonton, AB, T6G2T2.&amp;#xD;Department of Chemistry, University of Toronto, Toronto, ON, M5S3H4; Department of Biological Sciences, University of Alberta, Edmonton, AB, T6G2T2; Department of Medical Microbiology and Immunology, University of Alberta, Edmonton, AB, T6G2T2; Women and Children&amp;apos;s Health Research Institute, Edmonton, AB, T6G2T2. Electronic address: lisa.willis@ualberta.ca.&lt;/auth-address&gt;&lt;titles&gt;&lt;title&gt;A new ELISA assay demonstrates sex differences in the concentration of serum polysialic acid&lt;/title&gt;&lt;secondary-title&gt;Anal Biochem&lt;/secondary-title&gt;&lt;/titles&gt;&lt;periodical&gt;&lt;full-title&gt;Anal Biochem&lt;/full-title&gt;&lt;/periodical&gt;&lt;pages&gt;113743&lt;/pages&gt;&lt;edition&gt;2020/04/24&lt;/edition&gt;&lt;keywords&gt;&lt;keyword&gt;Cd56&lt;/keyword&gt;&lt;keyword&gt;Elisa&lt;/keyword&gt;&lt;keyword&gt;endosialidase&lt;/keyword&gt;&lt;keyword&gt;polysialic acid&lt;/keyword&gt;&lt;keyword&gt;serum&lt;/keyword&gt;&lt;keyword&gt;sex differences&lt;/keyword&gt;&lt;/keywords&gt;&lt;dates&gt;&lt;year&gt;2020&lt;/year&gt;&lt;pub-dates&gt;&lt;date&gt;Apr 21&lt;/date&gt;&lt;/pub-dates&gt;&lt;/dates&gt;&lt;isbn&gt;0003-2697&lt;/isbn&gt;&lt;accession-num&gt;32325083&lt;/accession-num&gt;&lt;urls&gt;&lt;/urls&gt;&lt;electronic-resource-num&gt;10.1016/j.ab.2020.113743&lt;/electronic-resource-num&gt;&lt;remote-database-provider&gt;NLM&lt;/remote-database-provider&gt;&lt;language&gt;eng&lt;/language&gt;&lt;/record&gt;&lt;/Cite&gt;&lt;/EndNote&gt;</w:instrText>
      </w:r>
      <w:r w:rsidR="00AC70A2">
        <w:rPr>
          <w:rFonts w:ascii="Times New Roman" w:hAnsi="Times New Roman" w:cs="Times New Roman"/>
          <w:lang w:val="en-US"/>
        </w:rPr>
        <w:fldChar w:fldCharType="separate"/>
      </w:r>
      <w:r w:rsidR="00AC70A2">
        <w:rPr>
          <w:rFonts w:ascii="Times New Roman" w:hAnsi="Times New Roman" w:cs="Times New Roman"/>
          <w:noProof/>
          <w:lang w:val="en-US"/>
        </w:rPr>
        <w:t>(Tajik and others 2020)</w:t>
      </w:r>
      <w:r w:rsidR="00AC70A2">
        <w:rPr>
          <w:rFonts w:ascii="Times New Roman" w:hAnsi="Times New Roman" w:cs="Times New Roman"/>
          <w:lang w:val="en-US"/>
        </w:rPr>
        <w:fldChar w:fldCharType="end"/>
      </w:r>
      <w:r w:rsidR="00AC70A2">
        <w:rPr>
          <w:rFonts w:ascii="Times New Roman" w:hAnsi="Times New Roman" w:cs="Times New Roman"/>
          <w:lang w:val="en-US"/>
        </w:rPr>
        <w:t xml:space="preserve">. </w:t>
      </w:r>
      <w:r w:rsidRPr="00AF396F">
        <w:rPr>
          <w:rFonts w:ascii="Times New Roman" w:hAnsi="Times New Roman" w:cs="Times New Roman"/>
          <w:lang w:val="en-US"/>
        </w:rPr>
        <w:t>Error bars denote standard deviations on biological replicates run at least three times in technical duplicate.</w:t>
      </w:r>
    </w:p>
    <w:p w14:paraId="6057F49C" w14:textId="77777777" w:rsidR="00533F88" w:rsidRPr="00AF396F" w:rsidRDefault="00533F88" w:rsidP="00533F88">
      <w:pPr>
        <w:spacing w:after="0" w:line="480" w:lineRule="auto"/>
        <w:jc w:val="both"/>
        <w:rPr>
          <w:rFonts w:ascii="Times New Roman" w:hAnsi="Times New Roman" w:cs="Times New Roman"/>
          <w:lang w:val="en-US"/>
        </w:rPr>
      </w:pPr>
    </w:p>
    <w:p w14:paraId="294FDB84" w14:textId="77777777" w:rsidR="00533F88" w:rsidRPr="00AF396F" w:rsidRDefault="00533F88" w:rsidP="00533F88">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Reciprocal immunoprecipitation</w:t>
      </w:r>
    </w:p>
    <w:p w14:paraId="77A51E6F" w14:textId="464F4223" w:rsidR="00533F88" w:rsidRPr="00AF396F" w:rsidRDefault="00533F88" w:rsidP="00533F88">
      <w:pPr>
        <w:spacing w:after="0" w:line="480" w:lineRule="auto"/>
        <w:jc w:val="both"/>
        <w:rPr>
          <w:rFonts w:ascii="Times New Roman" w:hAnsi="Times New Roman" w:cs="Times New Roman"/>
          <w:lang w:val="en-US"/>
        </w:rPr>
      </w:pPr>
      <w:r w:rsidRPr="00AF396F">
        <w:rPr>
          <w:rFonts w:ascii="Times New Roman" w:hAnsi="Times New Roman" w:cs="Times New Roman"/>
          <w:lang w:val="en-US"/>
        </w:rPr>
        <w:t>MCF-7 cells were lysed in 0.1 % Triton in PBS containing benzonase and 1 mM PMSF. 80 μg of cell lysate in 100 μL 0.1 % Triton in PBS was treated with 7 μg of EndoN or an equivalent volume of PBS for 30 min at 37 ℃. Cell lysate was incubated with 2 μg α-polySia mAb 735 or 0.5</w:t>
      </w:r>
      <w:r w:rsidR="00AC70A2">
        <w:rPr>
          <w:rFonts w:ascii="Times New Roman" w:hAnsi="Times New Roman" w:cs="Times New Roman"/>
          <w:lang w:val="en-US"/>
        </w:rPr>
        <w:t xml:space="preserve"> </w:t>
      </w:r>
      <w:r w:rsidRPr="00AF396F">
        <w:rPr>
          <w:rFonts w:ascii="Times New Roman" w:hAnsi="Times New Roman" w:cs="Times New Roman"/>
          <w:lang w:val="en-US"/>
        </w:rPr>
        <w:t xml:space="preserve">μg α-QSOX2 (abcam 121376) overnight at 4 ℃ with rotation. 5 μL of protein G beads washed in 0.1 % Triton in PBS were added to each sample and the mixture was incubated for 4 h at 4 ℃ with rotation. The beads were washed 3 times in 0.2 % Triton in PBS and samples were eluted with SDS-PAGE loading dye through heating for 3 min at </w:t>
      </w:r>
      <w:r w:rsidR="00AC70A2">
        <w:rPr>
          <w:rFonts w:ascii="Times New Roman" w:hAnsi="Times New Roman" w:cs="Times New Roman"/>
          <w:lang w:val="en-US"/>
        </w:rPr>
        <w:t>95</w:t>
      </w:r>
      <w:r w:rsidRPr="00AF396F">
        <w:rPr>
          <w:rFonts w:ascii="Times New Roman" w:hAnsi="Times New Roman" w:cs="Times New Roman"/>
          <w:lang w:val="en-US"/>
        </w:rPr>
        <w:t xml:space="preserve"> ℃.</w:t>
      </w:r>
    </w:p>
    <w:p w14:paraId="0C6DAC53" w14:textId="77777777" w:rsidR="00533F88" w:rsidRPr="00AF396F" w:rsidRDefault="00533F88" w:rsidP="00533F88">
      <w:pPr>
        <w:spacing w:after="0" w:line="480" w:lineRule="auto"/>
        <w:jc w:val="both"/>
        <w:rPr>
          <w:rFonts w:ascii="Times New Roman" w:hAnsi="Times New Roman" w:cs="Times New Roman"/>
          <w:lang w:val="en-US"/>
        </w:rPr>
      </w:pPr>
    </w:p>
    <w:p w14:paraId="148D6D1B" w14:textId="14ADF867" w:rsidR="00533F88" w:rsidRPr="00AF396F" w:rsidRDefault="00533F88" w:rsidP="00533F88">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Comparison of polySia pulldown with EndoN</w:t>
      </w:r>
      <w:r w:rsidRPr="00AF396F">
        <w:rPr>
          <w:rFonts w:ascii="Times New Roman" w:hAnsi="Times New Roman" w:cs="Times New Roman"/>
          <w:b/>
          <w:bCs/>
          <w:vertAlign w:val="subscript"/>
          <w:lang w:val="en-US"/>
        </w:rPr>
        <w:t>DM</w:t>
      </w:r>
      <w:r w:rsidRPr="00AF396F">
        <w:rPr>
          <w:rFonts w:ascii="Times New Roman" w:hAnsi="Times New Roman" w:cs="Times New Roman"/>
          <w:b/>
          <w:bCs/>
          <w:lang w:val="en-US"/>
        </w:rPr>
        <w:t xml:space="preserve"> vs immunoprecipitation with mAb735</w:t>
      </w:r>
    </w:p>
    <w:p w14:paraId="109F6420" w14:textId="74E67F32" w:rsidR="00533F88" w:rsidRPr="00AF396F" w:rsidRDefault="00533F88" w:rsidP="00533F88">
      <w:pPr>
        <w:spacing w:after="0" w:line="480" w:lineRule="auto"/>
        <w:jc w:val="both"/>
        <w:rPr>
          <w:rFonts w:ascii="Times New Roman" w:hAnsi="Times New Roman" w:cs="Times New Roman"/>
          <w:lang w:val="en-US"/>
        </w:rPr>
      </w:pPr>
      <w:r w:rsidRPr="00AF396F">
        <w:rPr>
          <w:rFonts w:ascii="Times New Roman" w:hAnsi="Times New Roman" w:cs="Times New Roman"/>
          <w:lang w:val="en-US"/>
        </w:rPr>
        <w:t>250 µL of healthy human serum was used for each method. EndoN</w:t>
      </w:r>
      <w:r w:rsidR="00AC70A2">
        <w:rPr>
          <w:rFonts w:ascii="Times New Roman" w:hAnsi="Times New Roman" w:cs="Times New Roman"/>
          <w:vertAlign w:val="subscript"/>
          <w:lang w:val="en-US"/>
        </w:rPr>
        <w:t>DM</w:t>
      </w:r>
      <w:r w:rsidRPr="00AF396F">
        <w:rPr>
          <w:rFonts w:ascii="Times New Roman" w:hAnsi="Times New Roman" w:cs="Times New Roman"/>
          <w:lang w:val="en-US"/>
        </w:rPr>
        <w:t xml:space="preserve"> pulldown and mAb735 immunoprecipitations were performed as described, and beads were resuspended in equivalent volumes for analysis. For no serum controls</w:t>
      </w:r>
      <w:r w:rsidR="00AC70A2">
        <w:rPr>
          <w:rFonts w:ascii="Times New Roman" w:hAnsi="Times New Roman" w:cs="Times New Roman"/>
          <w:lang w:val="en-US"/>
        </w:rPr>
        <w:t>,</w:t>
      </w:r>
      <w:r w:rsidRPr="00AF396F">
        <w:rPr>
          <w:rFonts w:ascii="Times New Roman" w:hAnsi="Times New Roman" w:cs="Times New Roman"/>
          <w:lang w:val="en-US"/>
        </w:rPr>
        <w:t xml:space="preserve"> an equivalent volume of PBS was used in place of serum.</w:t>
      </w:r>
    </w:p>
    <w:p w14:paraId="4E0385A6" w14:textId="77777777" w:rsidR="00533F88" w:rsidRPr="00AF396F" w:rsidRDefault="00533F88" w:rsidP="00533F88">
      <w:pPr>
        <w:spacing w:after="0" w:line="480" w:lineRule="auto"/>
        <w:jc w:val="both"/>
        <w:rPr>
          <w:rFonts w:ascii="Times New Roman" w:hAnsi="Times New Roman" w:cs="Times New Roman"/>
          <w:lang w:val="en-US"/>
        </w:rPr>
      </w:pPr>
    </w:p>
    <w:p w14:paraId="4DD0E5C2" w14:textId="77777777" w:rsidR="00533F88" w:rsidRPr="00AF396F" w:rsidRDefault="00533F88" w:rsidP="00533F88">
      <w:pPr>
        <w:spacing w:after="0" w:line="480" w:lineRule="auto"/>
        <w:jc w:val="both"/>
        <w:rPr>
          <w:rFonts w:ascii="Times New Roman" w:hAnsi="Times New Roman" w:cs="Times New Roman"/>
          <w:b/>
          <w:bCs/>
          <w:lang w:val="en-US"/>
        </w:rPr>
      </w:pPr>
      <w:r w:rsidRPr="00AF396F">
        <w:rPr>
          <w:rFonts w:ascii="Times New Roman" w:hAnsi="Times New Roman" w:cs="Times New Roman"/>
          <w:b/>
          <w:bCs/>
          <w:lang w:val="en-US"/>
        </w:rPr>
        <w:t>Analysis of secreted polysialylated QSOX2</w:t>
      </w:r>
    </w:p>
    <w:p w14:paraId="08FAE298" w14:textId="1B273867" w:rsidR="007F17C1" w:rsidRPr="00AF396F" w:rsidRDefault="00533F88" w:rsidP="00533F88">
      <w:pPr>
        <w:spacing w:after="0" w:line="480" w:lineRule="auto"/>
        <w:jc w:val="both"/>
        <w:rPr>
          <w:rFonts w:ascii="Times New Roman" w:hAnsi="Times New Roman" w:cs="Times New Roman"/>
          <w:lang w:val="en-US"/>
        </w:rPr>
      </w:pPr>
      <w:r w:rsidRPr="00AF396F">
        <w:rPr>
          <w:rFonts w:ascii="Times New Roman" w:hAnsi="Times New Roman" w:cs="Times New Roman"/>
          <w:lang w:val="en-US"/>
        </w:rPr>
        <w:t>MCF-7 cells at ~ 40% confluency were washed with PBS then incubated with Opti-MEM (Gibco) supplemented with 30 mM glucose, 2 mM CaCl</w:t>
      </w:r>
      <w:r w:rsidRPr="00AC70A2">
        <w:rPr>
          <w:rFonts w:ascii="Times New Roman" w:hAnsi="Times New Roman" w:cs="Times New Roman"/>
          <w:vertAlign w:val="subscript"/>
          <w:lang w:val="en-US"/>
        </w:rPr>
        <w:t>2</w:t>
      </w:r>
      <w:r w:rsidRPr="00AF396F">
        <w:rPr>
          <w:rFonts w:ascii="Times New Roman" w:hAnsi="Times New Roman" w:cs="Times New Roman"/>
          <w:lang w:val="en-US"/>
        </w:rPr>
        <w:t>, 40 mM non-essential amino acids (Thermo Fisher), 10 ng/mL hydrocortisone, and 1X penicillin-streptomycin at 37 °C for three days. Media was collected and floating cells were removed by centrifugation at 300 ×g for 10 min. The supernatant was spun at 2000 ×g for 10 min</w:t>
      </w:r>
      <w:r w:rsidR="00AC70A2">
        <w:rPr>
          <w:rFonts w:ascii="Times New Roman" w:hAnsi="Times New Roman" w:cs="Times New Roman"/>
          <w:lang w:val="en-US"/>
        </w:rPr>
        <w:t xml:space="preserve"> to remove additional debris</w:t>
      </w:r>
      <w:r w:rsidRPr="00AF396F">
        <w:rPr>
          <w:rFonts w:ascii="Times New Roman" w:hAnsi="Times New Roman" w:cs="Times New Roman"/>
          <w:lang w:val="en-US"/>
        </w:rPr>
        <w:t xml:space="preserve">. EVs were pelleted by ultracentrifugation at 100 000 ×g for 70 min at 2 °C. The EV-depleted media (supernatant) was retained and concentrated for analysis. The pellet (EVs) were resuspended in PBS and </w:t>
      </w:r>
      <w:r w:rsidR="00AC70A2">
        <w:rPr>
          <w:rFonts w:ascii="Times New Roman" w:hAnsi="Times New Roman" w:cs="Times New Roman"/>
          <w:lang w:val="en-US"/>
        </w:rPr>
        <w:t xml:space="preserve">recentrifuged </w:t>
      </w:r>
      <w:r w:rsidRPr="00AF396F">
        <w:rPr>
          <w:rFonts w:ascii="Times New Roman" w:hAnsi="Times New Roman" w:cs="Times New Roman"/>
          <w:lang w:val="en-US"/>
        </w:rPr>
        <w:t>at 100 000 ×g for 70 min at 2 °C, then resuspended in 100 μL PBS .</w:t>
      </w:r>
    </w:p>
    <w:p w14:paraId="44501284" w14:textId="77777777" w:rsidR="00533F88" w:rsidRPr="00AF396F" w:rsidRDefault="00533F88" w:rsidP="005346DA">
      <w:pPr>
        <w:spacing w:after="0" w:line="480" w:lineRule="auto"/>
        <w:jc w:val="both"/>
        <w:rPr>
          <w:rFonts w:ascii="Times New Roman" w:hAnsi="Times New Roman" w:cs="Times New Roman"/>
          <w:lang w:val="en-US"/>
        </w:rPr>
      </w:pPr>
    </w:p>
    <w:p w14:paraId="4B66DFA8" w14:textId="77777777" w:rsidR="006850F4" w:rsidRPr="00AF396F" w:rsidRDefault="006850F4" w:rsidP="005346DA">
      <w:pPr>
        <w:spacing w:after="0" w:line="480" w:lineRule="auto"/>
        <w:jc w:val="both"/>
        <w:rPr>
          <w:rFonts w:ascii="Times New Roman" w:hAnsi="Times New Roman" w:cs="Times New Roman"/>
          <w:lang w:val="en-US"/>
        </w:rPr>
      </w:pPr>
    </w:p>
    <w:p w14:paraId="692915D8" w14:textId="5AF11122" w:rsidR="0074747B" w:rsidRPr="00AF396F" w:rsidRDefault="0074747B" w:rsidP="005346DA">
      <w:pPr>
        <w:pStyle w:val="NormalWeb"/>
        <w:spacing w:after="0" w:afterAutospacing="0" w:line="480" w:lineRule="auto"/>
        <w:jc w:val="both"/>
        <w:rPr>
          <w:b/>
          <w:bCs/>
          <w:sz w:val="22"/>
          <w:szCs w:val="22"/>
        </w:rPr>
      </w:pPr>
      <w:r w:rsidRPr="00AF396F">
        <w:rPr>
          <w:b/>
          <w:bCs/>
          <w:sz w:val="22"/>
          <w:szCs w:val="22"/>
        </w:rPr>
        <w:t>References</w:t>
      </w:r>
    </w:p>
    <w:p w14:paraId="6D2B1D17" w14:textId="77777777" w:rsidR="0074747B" w:rsidRPr="00AF396F" w:rsidRDefault="0074747B" w:rsidP="005346DA">
      <w:pPr>
        <w:pStyle w:val="NormalWeb"/>
        <w:spacing w:after="0" w:afterAutospacing="0" w:line="480" w:lineRule="auto"/>
        <w:jc w:val="both"/>
        <w:rPr>
          <w:b/>
          <w:bCs/>
          <w:sz w:val="22"/>
          <w:szCs w:val="22"/>
        </w:rPr>
      </w:pPr>
    </w:p>
    <w:p w14:paraId="7C1FB016" w14:textId="77777777" w:rsidR="008163C1" w:rsidRPr="008163C1" w:rsidRDefault="0074747B" w:rsidP="008163C1">
      <w:pPr>
        <w:pStyle w:val="EndNoteBibliography"/>
        <w:spacing w:after="0"/>
        <w:ind w:left="720" w:hanging="720"/>
      </w:pPr>
      <w:r w:rsidRPr="00AF396F">
        <w:rPr>
          <w:sz w:val="22"/>
        </w:rPr>
        <w:fldChar w:fldCharType="begin"/>
      </w:r>
      <w:r w:rsidRPr="00AF396F">
        <w:rPr>
          <w:sz w:val="22"/>
        </w:rPr>
        <w:instrText xml:space="preserve"> ADDIN EN.REFLIST </w:instrText>
      </w:r>
      <w:r w:rsidRPr="00AF396F">
        <w:rPr>
          <w:sz w:val="22"/>
        </w:rPr>
        <w:fldChar w:fldCharType="separate"/>
      </w:r>
      <w:r w:rsidR="008163C1" w:rsidRPr="008163C1">
        <w:t>Adams OJ, Stanczak MA, von Gunten S, Laubli H. 2018. Targeting sialic acid-Siglec interactions to reverse immune suppression in cancer. Glycobiology 28(9):640-647.</w:t>
      </w:r>
    </w:p>
    <w:p w14:paraId="3527432C" w14:textId="77777777" w:rsidR="008163C1" w:rsidRPr="008163C1" w:rsidRDefault="008163C1" w:rsidP="008163C1">
      <w:pPr>
        <w:pStyle w:val="EndNoteBibliography"/>
        <w:spacing w:after="0"/>
        <w:ind w:left="720" w:hanging="720"/>
      </w:pPr>
      <w:r w:rsidRPr="008163C1">
        <w:t>Anney R, Klei L, Pinto D, Regan R, Conroy J, Magalhaes TR, Correia C, Abrahams BS, Sykes N, Pagnamenta AT et al. . 2010. A genome-wide scan for common alleles affecting risk for autism. Human Molecular Genetics 19(20):4072-4082.</w:t>
      </w:r>
    </w:p>
    <w:p w14:paraId="63EA5302" w14:textId="77777777" w:rsidR="008163C1" w:rsidRPr="008163C1" w:rsidRDefault="008163C1" w:rsidP="008163C1">
      <w:pPr>
        <w:pStyle w:val="EndNoteBibliography"/>
        <w:spacing w:after="0"/>
        <w:ind w:left="720" w:hanging="720"/>
      </w:pPr>
      <w:r w:rsidRPr="008163C1">
        <w:t>Antwi K, Hostetter G, Demeure MJ, Katchman BA, Decker GA, Ruiz Y, Sielaff TD, Koep LJ, Lake DF. 2009. Analysis of the plasma peptidome from pancreas cancer patients connects a peptide in plasma to overexpression of the parent protein in tumors. J Proteome Res 8(10):4722-31.</w:t>
      </w:r>
    </w:p>
    <w:p w14:paraId="68A9C305" w14:textId="77777777" w:rsidR="008163C1" w:rsidRPr="008163C1" w:rsidRDefault="008163C1" w:rsidP="008163C1">
      <w:pPr>
        <w:pStyle w:val="EndNoteBibliography"/>
        <w:spacing w:after="0"/>
        <w:ind w:left="720" w:hanging="720"/>
      </w:pPr>
      <w:r w:rsidRPr="008163C1">
        <w:t>Baek JA, Song PH, Ko Y, Gu MJ. 2018. High expression of QSOX1 is associated with tumor invasiveness and high grades groups in prostate cancer. Pathol Res Pract 214(7):964-967.</w:t>
      </w:r>
    </w:p>
    <w:p w14:paraId="1F79373C" w14:textId="77777777" w:rsidR="008163C1" w:rsidRPr="008163C1" w:rsidRDefault="008163C1" w:rsidP="008163C1">
      <w:pPr>
        <w:pStyle w:val="EndNoteBibliography"/>
        <w:spacing w:after="0"/>
        <w:ind w:left="720" w:hanging="720"/>
      </w:pPr>
      <w:r w:rsidRPr="008163C1">
        <w:t>Barenwaldt A, Laubli H. 2019. The sialoglycan-Siglec glyco-immune checkpoint - a target for improving innate and adaptive anti-cancer immunity. Expert Opin Ther Targets 23(10):839-853.</w:t>
      </w:r>
    </w:p>
    <w:p w14:paraId="69616FF1" w14:textId="77777777" w:rsidR="008163C1" w:rsidRPr="008163C1" w:rsidRDefault="008163C1" w:rsidP="008163C1">
      <w:pPr>
        <w:pStyle w:val="EndNoteBibliography"/>
        <w:spacing w:after="0"/>
        <w:ind w:left="720" w:hanging="720"/>
      </w:pPr>
      <w:r w:rsidRPr="008163C1">
        <w:t>Colley KJ, Kitajima K, Sato C. 2014. Polysialic acid: biosynthesis, novel functions and applications. Crit Rev Biochem Mol Biol 49(6):498-532.</w:t>
      </w:r>
    </w:p>
    <w:p w14:paraId="4CA9C956" w14:textId="77777777" w:rsidR="008163C1" w:rsidRPr="008163C1" w:rsidRDefault="008163C1" w:rsidP="008163C1">
      <w:pPr>
        <w:pStyle w:val="EndNoteBibliography"/>
        <w:spacing w:after="0"/>
        <w:ind w:left="720" w:hanging="720"/>
      </w:pPr>
      <w:r w:rsidRPr="008163C1">
        <w:t>Cox J, Mann M. 2008. MaxQuant enables high peptide identification rates, individualized p.p.b.-range mass accuracies and proteome-wide protein quantification. Nat Biotechnol 26(12):1367-72.</w:t>
      </w:r>
    </w:p>
    <w:p w14:paraId="46485B84" w14:textId="77777777" w:rsidR="008163C1" w:rsidRPr="008163C1" w:rsidRDefault="008163C1" w:rsidP="008163C1">
      <w:pPr>
        <w:pStyle w:val="EndNoteBibliography"/>
        <w:spacing w:after="0"/>
        <w:ind w:left="720" w:hanging="720"/>
      </w:pPr>
      <w:r w:rsidRPr="008163C1">
        <w:t>Cronan JE, Jr. 1990. Biotination of proteins in vivo. A post-translational modification to label, purify, and study proteins. J Biol Chem 265(18):10327-33.</w:t>
      </w:r>
    </w:p>
    <w:p w14:paraId="7BB3BEB0" w14:textId="77777777" w:rsidR="008163C1" w:rsidRPr="008163C1" w:rsidRDefault="008163C1" w:rsidP="008163C1">
      <w:pPr>
        <w:pStyle w:val="EndNoteBibliography"/>
        <w:spacing w:after="0"/>
        <w:ind w:left="720" w:hanging="720"/>
      </w:pPr>
      <w:r w:rsidRPr="008163C1">
        <w:t>Curreli S, Arany Z, Gerardy-Schahn R, Mann D, Stamatos NM. 2007. Polysialylated neuropilin-2 is expressed on the surface of human dendritic cells and modulates dendritic cell-T lymphocyte interactions. J Biol Chem 282(42):30346-56.</w:t>
      </w:r>
    </w:p>
    <w:p w14:paraId="1B721714" w14:textId="77777777" w:rsidR="008163C1" w:rsidRPr="008163C1" w:rsidRDefault="008163C1" w:rsidP="008163C1">
      <w:pPr>
        <w:pStyle w:val="EndNoteBibliography"/>
        <w:spacing w:after="0"/>
        <w:ind w:left="720" w:hanging="720"/>
      </w:pPr>
      <w:r w:rsidRPr="008163C1">
        <w:t>Daniel L, Durbec P, Gautherot E, Rouvier E, Rougon G, Figarella-Branger D. 2001. A nude mice model of human rhabdomyosarcoma lung metastases for evaluating the role of polysialic acids in the metastatic process. Oncogene 20(8):997-1004.</w:t>
      </w:r>
    </w:p>
    <w:p w14:paraId="71D23455" w14:textId="77777777" w:rsidR="008163C1" w:rsidRPr="008163C1" w:rsidRDefault="008163C1" w:rsidP="008163C1">
      <w:pPr>
        <w:pStyle w:val="EndNoteBibliography"/>
        <w:spacing w:after="0"/>
        <w:ind w:left="720" w:hanging="720"/>
      </w:pPr>
      <w:r w:rsidRPr="008163C1">
        <w:t>Dey KK, Wang H, Niu M, Bai B, Wang X, Li Y, Cho J-H, Tan H, Mishra A, High AA et al. . 2019. Deep undepleted human serum proteome profiling toward biomarker discovery for Alzheimer’s disease. Clinical Proteomics 16(1):16.</w:t>
      </w:r>
    </w:p>
    <w:p w14:paraId="43983B04" w14:textId="77777777" w:rsidR="008163C1" w:rsidRPr="008163C1" w:rsidRDefault="008163C1" w:rsidP="008163C1">
      <w:pPr>
        <w:pStyle w:val="EndNoteBibliography"/>
        <w:spacing w:after="0"/>
        <w:ind w:left="720" w:hanging="720"/>
      </w:pPr>
      <w:r w:rsidRPr="008163C1">
        <w:t>El Maarouf A, Rutishauser U. 2003. Removal of polysialic acid induces aberrant pathways, synaptic vesicle distribution, and terminal arborization of retinotectal axons. Journal of Comparative Neurology 460(2):203-211.</w:t>
      </w:r>
    </w:p>
    <w:p w14:paraId="3785DEA1" w14:textId="77777777" w:rsidR="008163C1" w:rsidRPr="008163C1" w:rsidRDefault="008163C1" w:rsidP="008163C1">
      <w:pPr>
        <w:pStyle w:val="EndNoteBibliography"/>
        <w:spacing w:after="0"/>
        <w:ind w:left="720" w:hanging="720"/>
      </w:pPr>
      <w:r w:rsidRPr="008163C1">
        <w:t>Falconer RA, Errington RJ, Shnyder SD, Smith PJ, Patterson LH. 2012. Polysialyltransferase: a new target in metastatic cancer. Curr Cancer Drug Targets 12(8):925-39.</w:t>
      </w:r>
    </w:p>
    <w:p w14:paraId="125E4327" w14:textId="77777777" w:rsidR="008163C1" w:rsidRPr="008163C1" w:rsidRDefault="008163C1" w:rsidP="008163C1">
      <w:pPr>
        <w:pStyle w:val="EndNoteBibliography"/>
        <w:spacing w:after="0"/>
        <w:ind w:left="720" w:hanging="720"/>
      </w:pPr>
      <w:r w:rsidRPr="008163C1">
        <w:lastRenderedPageBreak/>
        <w:t>Franceschini I, Angata K, Ong E, Hong A, Doherty P, Fukuda M. 2001. Polysialyltransferase ST8Sia II (STX) polysialylates all of the major isoforms of NCAM and facilitates neurite outgrowth. Glycobiology 11(3):231-239.</w:t>
      </w:r>
    </w:p>
    <w:p w14:paraId="1D164E53" w14:textId="77777777" w:rsidR="008163C1" w:rsidRPr="008163C1" w:rsidRDefault="008163C1" w:rsidP="008163C1">
      <w:pPr>
        <w:pStyle w:val="EndNoteBibliography"/>
        <w:spacing w:after="0"/>
        <w:ind w:left="720" w:hanging="720"/>
      </w:pPr>
      <w:r w:rsidRPr="008163C1">
        <w:t>Fullerton JM, Klauser P, Lenroot RK, Shaw AD, Overs B, Heath A, Cairns MJ, Atkins J, Scott R, Schofield PR et al. . 2018. Differential effect of disease-associated ST8SIA2 haplotype on cerebral white matter diffusion properties in schizophrenia and healthy controls. Transl Psychiatry 8(1):21.</w:t>
      </w:r>
    </w:p>
    <w:p w14:paraId="3337F19F" w14:textId="77777777" w:rsidR="008163C1" w:rsidRPr="008163C1" w:rsidRDefault="008163C1" w:rsidP="008163C1">
      <w:pPr>
        <w:pStyle w:val="EndNoteBibliography"/>
        <w:spacing w:after="0"/>
        <w:ind w:left="720" w:hanging="720"/>
      </w:pPr>
      <w:r w:rsidRPr="008163C1">
        <w:t>Gong L, Zhou X, Yang J, Jiang Y, Yang H. 2017. Effects of the regulation of polysialyltransferase ST8SiaII on the invasiveness and metastasis of small cell lung cancer cells. Oncol Rep 37(1):131-138.</w:t>
      </w:r>
    </w:p>
    <w:p w14:paraId="44DAACE7" w14:textId="77777777" w:rsidR="008163C1" w:rsidRPr="008163C1" w:rsidRDefault="008163C1" w:rsidP="008163C1">
      <w:pPr>
        <w:pStyle w:val="EndNoteBibliography"/>
        <w:spacing w:after="0"/>
        <w:ind w:left="720" w:hanging="720"/>
      </w:pPr>
      <w:r w:rsidRPr="008163C1">
        <w:t>Häyrinen J, Haseley S, Talaga P, Mühlenhoff M, Finne J, Vliegenthart JF. 2002. High affinity binding of long-chain polysialic acid to antibody, and modulation by divalent cations and polyamines. Mol Immunol 39(7-8):399-411.</w:t>
      </w:r>
    </w:p>
    <w:p w14:paraId="0CAF7CC8" w14:textId="77777777" w:rsidR="008163C1" w:rsidRPr="008163C1" w:rsidRDefault="008163C1" w:rsidP="008163C1">
      <w:pPr>
        <w:pStyle w:val="EndNoteBibliography"/>
        <w:spacing w:after="0"/>
        <w:ind w:left="720" w:hanging="720"/>
      </w:pPr>
      <w:r w:rsidRPr="008163C1">
        <w:t>Heimburg-Molinaro J, Lum M, Vijay G, Jain M, Almogren A, Rittenhouse-Olson K. 2011. Cancer vaccines and carbohydrate epitopes. Vaccine 29(48):8802-26.</w:t>
      </w:r>
    </w:p>
    <w:p w14:paraId="2D89F16A" w14:textId="77777777" w:rsidR="008163C1" w:rsidRPr="008163C1" w:rsidRDefault="008163C1" w:rsidP="008163C1">
      <w:pPr>
        <w:pStyle w:val="EndNoteBibliography"/>
        <w:spacing w:after="0"/>
        <w:ind w:left="720" w:hanging="720"/>
      </w:pPr>
      <w:r w:rsidRPr="008163C1">
        <w:t>Hemming ML, Elias JE, Gygi SP, Selkoe DJ. 2009. Identification of beta-secretase (BACE1) substrates using quantitative proteomics. PLoS One 4(12):e8477.</w:t>
      </w:r>
    </w:p>
    <w:p w14:paraId="787352EC" w14:textId="77777777" w:rsidR="008163C1" w:rsidRPr="008163C1" w:rsidRDefault="008163C1" w:rsidP="008163C1">
      <w:pPr>
        <w:pStyle w:val="EndNoteBibliography"/>
        <w:spacing w:after="0"/>
        <w:ind w:left="720" w:hanging="720"/>
      </w:pPr>
      <w:r w:rsidRPr="008163C1">
        <w:t>Hsu H-j, Palka-Hamblin H, Bhide GP, Myung J-H, Cheong M, Colley KJ, Hong S. 2018. Noncatalytic Endosialidase Enables Surface Capture of Small-Cell Lung Cancer Cells Utilizing Strong Dendrimer-Mediated Enzyme-Glycoprotein Interactions. Analytical Chemistry 90(6):3670-3675.</w:t>
      </w:r>
    </w:p>
    <w:p w14:paraId="0DDF715A" w14:textId="77777777" w:rsidR="008163C1" w:rsidRPr="008163C1" w:rsidRDefault="008163C1" w:rsidP="008163C1">
      <w:pPr>
        <w:pStyle w:val="EndNoteBibliography"/>
        <w:spacing w:after="0"/>
        <w:ind w:left="720" w:hanging="720"/>
      </w:pPr>
      <w:r w:rsidRPr="008163C1">
        <w:t>Hunter C, Gao Z, Chen HM, Thompson N, Wakarchuk W, Nitz M, Withers SG, Willis LM. 2023. Attenuation of Polysialic Acid Biosynthesis in Cells by the Small Molecule Inhibitor 8-Keto-sialic acid. ACS Chem Biol 18(1):41-48.</w:t>
      </w:r>
    </w:p>
    <w:p w14:paraId="63BB071B" w14:textId="77777777" w:rsidR="008163C1" w:rsidRPr="00FB2FF2" w:rsidRDefault="008163C1" w:rsidP="008163C1">
      <w:pPr>
        <w:pStyle w:val="EndNoteBibliography"/>
        <w:spacing w:after="0"/>
        <w:ind w:left="720" w:hanging="720"/>
        <w:rPr>
          <w:lang w:val="fr-CA"/>
        </w:rPr>
      </w:pPr>
      <w:r w:rsidRPr="008163C1">
        <w:t xml:space="preserve">Ilani T, Alon A, Grossman I, Horowitz B, Kartvelishvily E, Cohen SR, Fass D. 2013. A secreted disulfide catalyst controls extracellular matrix composition and function. </w:t>
      </w:r>
      <w:r w:rsidRPr="00FB2FF2">
        <w:rPr>
          <w:lang w:val="fr-CA"/>
        </w:rPr>
        <w:t>Science 341(6141):74-6.</w:t>
      </w:r>
    </w:p>
    <w:p w14:paraId="1C07D5D5" w14:textId="77777777" w:rsidR="008163C1" w:rsidRPr="008163C1" w:rsidRDefault="008163C1" w:rsidP="008163C1">
      <w:pPr>
        <w:pStyle w:val="EndNoteBibliography"/>
        <w:spacing w:after="0"/>
        <w:ind w:left="720" w:hanging="720"/>
      </w:pPr>
      <w:r w:rsidRPr="00FB2FF2">
        <w:rPr>
          <w:lang w:val="fr-CA"/>
        </w:rPr>
        <w:t xml:space="preserve">Ilani T, Reznik N, Yeshaya N, Feldman T, Vilela P, Lansky Z, Javitt G, Shemesh M, Brenner O, Elkis Y et al. . 2023. </w:t>
      </w:r>
      <w:r w:rsidRPr="008163C1">
        <w:t>The disulfide catalyst QSOX1 maintains the colon mucosal barrier by regulating Golgi glycosyltransferases. The EMBO Journal 42(2):e111869.</w:t>
      </w:r>
    </w:p>
    <w:p w14:paraId="4C21DA33" w14:textId="77777777" w:rsidR="008163C1" w:rsidRPr="008163C1" w:rsidRDefault="008163C1" w:rsidP="008163C1">
      <w:pPr>
        <w:pStyle w:val="EndNoteBibliography"/>
        <w:spacing w:after="0"/>
        <w:ind w:left="720" w:hanging="720"/>
      </w:pPr>
      <w:r w:rsidRPr="008163C1">
        <w:t>Jazayeri MH, Pourfathollah AA, Rasaee MJ, Porpak Z, Jafari ME. 2013. The concentration of total serum IgG and IgM in sera of healthy individuals varies at different age intervals. Biomedicine &amp; Aging Pathology 3(4):241-245.</w:t>
      </w:r>
    </w:p>
    <w:p w14:paraId="009CA7F6" w14:textId="77777777" w:rsidR="008163C1" w:rsidRPr="008163C1" w:rsidRDefault="008163C1" w:rsidP="008163C1">
      <w:pPr>
        <w:pStyle w:val="EndNoteBibliography"/>
        <w:spacing w:after="0"/>
        <w:ind w:left="720" w:hanging="720"/>
      </w:pPr>
      <w:r w:rsidRPr="008163C1">
        <w:t>Jiang T, Zheng L, Li X, Liu J, Song H, Xu Y, Dong C, Liu L, Wang H, Wang S. 2021. Quiescin Sulfhydryl Oxidase 2 Overexpression Predicts Poor Prognosis and Tumor Progression in Patients With Colorectal Cancer: A Study Based on Data Mining and Clinical Verification. Frontiers in Cell and Developmental Biology 9:678770.</w:t>
      </w:r>
    </w:p>
    <w:p w14:paraId="68B3C03D" w14:textId="77777777" w:rsidR="008163C1" w:rsidRPr="008163C1" w:rsidRDefault="008163C1" w:rsidP="008163C1">
      <w:pPr>
        <w:pStyle w:val="EndNoteBibliography"/>
        <w:spacing w:after="0"/>
        <w:ind w:left="720" w:hanging="720"/>
      </w:pPr>
      <w:r w:rsidRPr="008163C1">
        <w:t>Jokilammi A, Ollikka P, Korja M, Jakobsson E, Loimaranta V, Haataja S, Hirvonen H, Finne J. 2004. Construction of antibody mimics from a noncatalytic enzyme-detection of polysialic acid. J Immunol Methods 295(1-2):149-60.</w:t>
      </w:r>
    </w:p>
    <w:p w14:paraId="2D6BE3EC" w14:textId="77777777" w:rsidR="008163C1" w:rsidRPr="008163C1" w:rsidRDefault="008163C1" w:rsidP="008163C1">
      <w:pPr>
        <w:pStyle w:val="EndNoteBibliography"/>
        <w:spacing w:after="0"/>
        <w:ind w:left="720" w:hanging="720"/>
      </w:pPr>
      <w:r w:rsidRPr="008163C1">
        <w:t>Karlstetter M, Kopatz J, Aslanidis A, Shahraz A, Caramoy A, Linnartz-Gerlach B, Lin Y, Luckoff A, Fauser S, Duker K et al. . 2017. Polysialic acid blocks mononuclear phagocyte reactivity, inhibits complement activation, and protects from vascular damage in the retina. EMBO Mol Med 9(2):154-166.</w:t>
      </w:r>
    </w:p>
    <w:p w14:paraId="2C02B91E" w14:textId="77777777" w:rsidR="008163C1" w:rsidRPr="008163C1" w:rsidRDefault="008163C1" w:rsidP="008163C1">
      <w:pPr>
        <w:pStyle w:val="EndNoteBibliography"/>
        <w:spacing w:after="0"/>
        <w:ind w:left="720" w:hanging="720"/>
      </w:pPr>
      <w:r w:rsidRPr="008163C1">
        <w:lastRenderedPageBreak/>
        <w:t>Katchman BA, Antwi K, Hostetter G, Demeure MJ, Watanabe A, Decker GA, Miller LJ, Von Hoff DD, Lake DF. 2011. Quiescin sulfhydryl oxidase 1 promotes invasion of pancreatic tumor cells mediated by matrix metalloproteinases. Mol Cancer Res 9(12):1621-31.</w:t>
      </w:r>
    </w:p>
    <w:p w14:paraId="7895ED57" w14:textId="77777777" w:rsidR="008163C1" w:rsidRPr="008163C1" w:rsidRDefault="008163C1" w:rsidP="008163C1">
      <w:pPr>
        <w:pStyle w:val="EndNoteBibliography"/>
        <w:spacing w:after="0"/>
        <w:ind w:left="720" w:hanging="720"/>
      </w:pPr>
      <w:r w:rsidRPr="008163C1">
        <w:t>Katchman BA, Ocal IT, Cunliffe HE, Chang YH, Hostetter G, Watanabe A, LoBello J, Lake DF. 2013. Expression of quiescin sulfhydryl oxidase 1 is associated with a highly invasive phenotype and correlates with a poor prognosis in Luminal B breast cancer. Breast Cancer Res 15(2):R28.</w:t>
      </w:r>
    </w:p>
    <w:p w14:paraId="3B8C7CBF" w14:textId="77777777" w:rsidR="008163C1" w:rsidRPr="008163C1" w:rsidRDefault="008163C1" w:rsidP="008163C1">
      <w:pPr>
        <w:pStyle w:val="EndNoteBibliography"/>
        <w:spacing w:after="0"/>
        <w:ind w:left="720" w:hanging="720"/>
      </w:pPr>
      <w:r w:rsidRPr="008163C1">
        <w:t>Khan L, Derksen T, Redmond D, Storek J, Durand C, Gniadecki R, Korman B, Cohen Tervaert JW, D'Aubeterre A, Osman MS et al. . 2023. The cancer-associated glycan polysialic acid is dysregulated in systemic sclerosis and is associated with fibrosis. J Autoimmun 140:103110.</w:t>
      </w:r>
    </w:p>
    <w:p w14:paraId="47E07278" w14:textId="77777777" w:rsidR="008163C1" w:rsidRPr="008163C1" w:rsidRDefault="008163C1" w:rsidP="008163C1">
      <w:pPr>
        <w:pStyle w:val="EndNoteBibliography"/>
        <w:spacing w:after="0"/>
        <w:ind w:left="720" w:hanging="720"/>
      </w:pPr>
      <w:r w:rsidRPr="008163C1">
        <w:t>Kiermaier E, Moussion C, Veldkamp CT, Gerardy-Schahn R, de Vries I, Williams LG, Chaffee GR, Phillips AJ, Freiberger F, Imre R et al. . 2016. Polysialylation controls dendritic cell trafficking by regulating chemokine recognition. Science 351(6269):186-90.</w:t>
      </w:r>
    </w:p>
    <w:p w14:paraId="3B522B7D" w14:textId="77777777" w:rsidR="008163C1" w:rsidRPr="008163C1" w:rsidRDefault="008163C1" w:rsidP="008163C1">
      <w:pPr>
        <w:pStyle w:val="EndNoteBibliography"/>
        <w:spacing w:after="0"/>
        <w:ind w:left="720" w:hanging="720"/>
      </w:pPr>
      <w:r w:rsidRPr="008163C1">
        <w:t>Kitazume S, Tachida Y, Oka R, Nakagawa K, Takashima S, Lee YC, Hashimoto Y. 2006. Screening a series of sialyltransferases for possible BACE1 substrates. Glycoconj J 23(5-6):437-41.</w:t>
      </w:r>
    </w:p>
    <w:p w14:paraId="222CA129" w14:textId="77777777" w:rsidR="008163C1" w:rsidRPr="008163C1" w:rsidRDefault="008163C1" w:rsidP="008163C1">
      <w:pPr>
        <w:pStyle w:val="EndNoteBibliography"/>
        <w:spacing w:after="0"/>
        <w:ind w:left="720" w:hanging="720"/>
      </w:pPr>
      <w:r w:rsidRPr="008163C1">
        <w:t>Lee-Sundlov MM, Ashline DJ, Hanneman AJ, Grozovsky R, Reinhold VN, Hoffmeister KM, Lau JT. 2017. Circulating blood and platelets supply glycosyltransferases that enable extrinsic extracellular glycosylation. Glycobiology 27(2):188-198.</w:t>
      </w:r>
    </w:p>
    <w:p w14:paraId="649FC0AA" w14:textId="77777777" w:rsidR="008163C1" w:rsidRPr="008163C1" w:rsidRDefault="008163C1" w:rsidP="008163C1">
      <w:pPr>
        <w:pStyle w:val="EndNoteBibliography"/>
        <w:spacing w:after="0"/>
        <w:ind w:left="720" w:hanging="720"/>
      </w:pPr>
      <w:r w:rsidRPr="008163C1">
        <w:t>Li Y, Liu M, Zhang Z, Deng L, Zhai Z, Liu H, Wang Y, Zhang C, Xiong J, Shi C. 2021. QSOX2 Is an E2F1 Target Gene and a Novel Serum Biomarker for Monitoring Tumor Growth and Predicting Survival in Advanced NSCLC. Frontiers in cell and developmental biology:1971.</w:t>
      </w:r>
    </w:p>
    <w:p w14:paraId="3D699DE9" w14:textId="77777777" w:rsidR="008163C1" w:rsidRPr="008163C1" w:rsidRDefault="008163C1" w:rsidP="008163C1">
      <w:pPr>
        <w:pStyle w:val="EndNoteBibliography"/>
        <w:spacing w:after="0"/>
        <w:ind w:left="720" w:hanging="720"/>
      </w:pPr>
      <w:r w:rsidRPr="008163C1">
        <w:t>Li Y, Sousa R. 2012. Expression and purification of E. coli BirA biotin ligase for in vitro biotinylation. Protein Expr Purif 82(1):162-7.</w:t>
      </w:r>
    </w:p>
    <w:p w14:paraId="2B2ECEA5" w14:textId="77777777" w:rsidR="008163C1" w:rsidRPr="008163C1" w:rsidRDefault="008163C1" w:rsidP="008163C1">
      <w:pPr>
        <w:pStyle w:val="EndNoteBibliography"/>
        <w:spacing w:after="0"/>
        <w:ind w:left="720" w:hanging="720"/>
      </w:pPr>
      <w:r w:rsidRPr="008163C1">
        <w:t>Lindhout T, Iqbal U, Willis LM, Reid AN, Li J, Liu X, Moreno M, Wakarchuk WW. 2011. Site-specific enzymatic polysialylation of therapeutic proteins using bacterial enzymes. Proc Natl Acad Sci U S A 108(18):7397-402.</w:t>
      </w:r>
    </w:p>
    <w:p w14:paraId="2E574A6E" w14:textId="77777777" w:rsidR="008163C1" w:rsidRPr="008163C1" w:rsidRDefault="008163C1" w:rsidP="008163C1">
      <w:pPr>
        <w:pStyle w:val="EndNoteBibliography"/>
        <w:spacing w:after="0"/>
        <w:ind w:left="720" w:hanging="720"/>
      </w:pPr>
      <w:r w:rsidRPr="008163C1">
        <w:t>Maheu ME, Davoli MA, Turecki G, Mechawar N. 2013. Amygdalar expression of proteins associated with neuroplasticity in major depression and suicide. J Psychiatr Res 47(3):384-90.</w:t>
      </w:r>
    </w:p>
    <w:p w14:paraId="0DF3AB5A" w14:textId="77777777" w:rsidR="008163C1" w:rsidRPr="008163C1" w:rsidRDefault="008163C1" w:rsidP="008163C1">
      <w:pPr>
        <w:pStyle w:val="EndNoteBibliography"/>
        <w:spacing w:after="0"/>
        <w:ind w:left="720" w:hanging="720"/>
      </w:pPr>
      <w:r w:rsidRPr="008163C1">
        <w:t>Malaker SA, Pedram K, Ferracane MJ, Bensing BA, Krishnan V, Pett C, Yu J, Woods EC, Kramer JR, Westerlind U et al. . 2019. The mucin-selective protease StcE enables molecular and functional analysis of human cancer-associated mucins. Proc Natl Acad Sci U S A 116(15):7278-7287.</w:t>
      </w:r>
    </w:p>
    <w:p w14:paraId="5DE3E0F4" w14:textId="77777777" w:rsidR="008163C1" w:rsidRPr="008163C1" w:rsidRDefault="008163C1" w:rsidP="008163C1">
      <w:pPr>
        <w:pStyle w:val="EndNoteBibliography"/>
        <w:spacing w:after="0"/>
        <w:ind w:left="720" w:hanging="720"/>
      </w:pPr>
      <w:r w:rsidRPr="008163C1">
        <w:t>Martersteck CM, Kedersha NL, Drapp DA, Tsui TG, Colley KJ. 1996. Unique alpha 2, 8-polysialylated glycoproteins in breast cancer and leukemia cells. Glycobiology 6(3):289-301.</w:t>
      </w:r>
    </w:p>
    <w:p w14:paraId="6C97A20F" w14:textId="77777777" w:rsidR="008163C1" w:rsidRPr="008163C1" w:rsidRDefault="008163C1" w:rsidP="008163C1">
      <w:pPr>
        <w:pStyle w:val="EndNoteBibliography"/>
        <w:spacing w:after="0"/>
        <w:ind w:left="720" w:hanging="720"/>
      </w:pPr>
      <w:r w:rsidRPr="008163C1">
        <w:t>McAuley EZ, Blair IP, Liu Z, Fullerton JM, Scimone A, Van Herten M, Evans MR, Kirkby KC, Donald JA, Mitchell PB et al. . 2009. A genome screen of 35 bipolar affective disorder pedigrees provides significant evidence for a susceptibility locus on chromosome 15q25-26. Mol Psychiatry 14(5):492-500.</w:t>
      </w:r>
    </w:p>
    <w:p w14:paraId="7E1E70DB" w14:textId="77777777" w:rsidR="008163C1" w:rsidRPr="008163C1" w:rsidRDefault="008163C1" w:rsidP="008163C1">
      <w:pPr>
        <w:pStyle w:val="EndNoteBibliography"/>
        <w:spacing w:after="0"/>
        <w:ind w:left="720" w:hanging="720"/>
      </w:pPr>
      <w:r w:rsidRPr="008163C1">
        <w:t>Mikkonen M, Soininen H, Tapiola T, Alafuzoff I, Miettinen R. 1999. Hippocampal plasticity in Alzheimer's disease: changes in highly polysialylated NCAM immunoreactivity in the hippocampal formation. Eur J Neurosci 11(5):1754-64.</w:t>
      </w:r>
    </w:p>
    <w:p w14:paraId="7A1AE1E3" w14:textId="77777777" w:rsidR="008163C1" w:rsidRPr="008163C1" w:rsidRDefault="008163C1" w:rsidP="008163C1">
      <w:pPr>
        <w:pStyle w:val="EndNoteBibliography"/>
        <w:spacing w:after="0"/>
        <w:ind w:left="720" w:hanging="720"/>
      </w:pPr>
      <w:r w:rsidRPr="008163C1">
        <w:lastRenderedPageBreak/>
        <w:t>Morley TJ, Willis LM, Whitfield C, Wakarchuk WW, Withers SG. 2009. A new sialidase mechanism: bacteriophage K1F endo-sialidase is an inverting glycosidase. J Biol Chem 284(26):17404-10.</w:t>
      </w:r>
    </w:p>
    <w:p w14:paraId="3DF049D7" w14:textId="77777777" w:rsidR="008163C1" w:rsidRPr="008163C1" w:rsidRDefault="008163C1" w:rsidP="008163C1">
      <w:pPr>
        <w:pStyle w:val="EndNoteBibliography"/>
        <w:spacing w:after="0"/>
        <w:ind w:left="720" w:hanging="720"/>
      </w:pPr>
      <w:r w:rsidRPr="008163C1">
        <w:t>Nakata D, Troy FA, 2nd. 2005. Degree of polymerization (DP) of polysialic acid (polySia) on neural cell adhesion molecules (N-CAMS): development and application of a new strategy to accurately determine the DP of polySia chains on N-CAMS. J Biol Chem 280(46):38305-16.</w:t>
      </w:r>
    </w:p>
    <w:p w14:paraId="147596DD" w14:textId="77777777" w:rsidR="008163C1" w:rsidRPr="008163C1" w:rsidRDefault="008163C1" w:rsidP="008163C1">
      <w:pPr>
        <w:pStyle w:val="EndNoteBibliography"/>
        <w:spacing w:after="0"/>
        <w:ind w:left="720" w:hanging="720"/>
      </w:pPr>
      <w:r w:rsidRPr="008163C1">
        <w:t>Nazempour N, Taleqani MH, Taheri N, Najafabadi AHHAA, Shokrollahi A, Zamani A, Dolatabadi NF, Peymani M, Mahdevar M. 2021. The role of cell surface proteins gene expression in diagnosis, prognosis, and drug resistance of colorectal cancer: In silico analysis and validation. Experimental and Molecular Pathology 123:104688.</w:t>
      </w:r>
    </w:p>
    <w:p w14:paraId="203BE300" w14:textId="77777777" w:rsidR="008163C1" w:rsidRPr="008163C1" w:rsidRDefault="008163C1" w:rsidP="008163C1">
      <w:pPr>
        <w:pStyle w:val="EndNoteBibliography"/>
        <w:spacing w:after="0"/>
        <w:ind w:left="720" w:hanging="720"/>
      </w:pPr>
      <w:r w:rsidRPr="008163C1">
        <w:t>Ouyang X, DeWeese TL, Nelson WG, Abate-Shen C. 2005. Loss-of-function of Nkx3.1 promotes increased oxidative damage in prostate carcinogenesis. Cancer Res 65(15):6773-9.</w:t>
      </w:r>
    </w:p>
    <w:p w14:paraId="49FD15A9" w14:textId="77777777" w:rsidR="008163C1" w:rsidRPr="008163C1" w:rsidRDefault="008163C1" w:rsidP="008163C1">
      <w:pPr>
        <w:pStyle w:val="EndNoteBibliography"/>
        <w:spacing w:after="0"/>
        <w:ind w:left="720" w:hanging="720"/>
      </w:pPr>
      <w:r w:rsidRPr="008163C1">
        <w:t>Pelkonen S, Aalto J, Finne J. 1992. Differential activities of bacteriophage depolymerase on bacterial polysaccharide: binding is essential but degradation is inhibitory in phage infection of K1-defective Escherichia coli. J Bacteriol 174(23):7757-61.</w:t>
      </w:r>
    </w:p>
    <w:p w14:paraId="7DECE1DD" w14:textId="77777777" w:rsidR="008163C1" w:rsidRPr="008163C1" w:rsidRDefault="008163C1" w:rsidP="008163C1">
      <w:pPr>
        <w:pStyle w:val="EndNoteBibliography"/>
        <w:spacing w:after="0"/>
        <w:ind w:left="720" w:hanging="720"/>
      </w:pPr>
      <w:r w:rsidRPr="008163C1">
        <w:t>Perez-Riverol Y, Bai J, Bandla C, García-Seisdedos D, Hewapathirana S, Kamatchinathan S, Kundu DJ, Prakash A, Frericks-Zipper A, Eisenacher M et al. . 2022. The PRIDE database resources in 2022: a hub for mass spectrometry-based proteomics evidences. Nucleic Acids Res 50(D1):D543-d552.</w:t>
      </w:r>
    </w:p>
    <w:p w14:paraId="50FB0956" w14:textId="77777777" w:rsidR="008163C1" w:rsidRPr="008163C1" w:rsidRDefault="008163C1" w:rsidP="008163C1">
      <w:pPr>
        <w:pStyle w:val="EndNoteBibliography"/>
        <w:spacing w:after="0"/>
        <w:ind w:left="720" w:hanging="720"/>
      </w:pPr>
      <w:r w:rsidRPr="008163C1">
        <w:t>Piras F, Schiff M, Chiapponi C, Bossu P, Muhlenhoff M, Caltagirone C, Gerardy-Schahn R, Hildebrandt H, Spalletta G. 2015. Brain structure, cognition and negative symptoms in schizophrenia are associated with serum levels of polysialic acid-modified NCAM. Transl Psychiatry 5:e658.</w:t>
      </w:r>
    </w:p>
    <w:p w14:paraId="6833A5EB" w14:textId="77777777" w:rsidR="008163C1" w:rsidRPr="008163C1" w:rsidRDefault="008163C1" w:rsidP="008163C1">
      <w:pPr>
        <w:pStyle w:val="EndNoteBibliography"/>
        <w:spacing w:after="0"/>
        <w:ind w:left="720" w:hanging="720"/>
      </w:pPr>
      <w:r w:rsidRPr="008163C1">
        <w:t>Prescher JA, Bertozzi CR. 2006. Chemical Technologies for Probing Glycans. Cell 126(5):851-854.</w:t>
      </w:r>
    </w:p>
    <w:p w14:paraId="78D87D50" w14:textId="77777777" w:rsidR="008163C1" w:rsidRPr="008163C1" w:rsidRDefault="008163C1" w:rsidP="008163C1">
      <w:pPr>
        <w:pStyle w:val="EndNoteBibliography"/>
        <w:spacing w:after="0"/>
        <w:ind w:left="720" w:hanging="720"/>
      </w:pPr>
      <w:r w:rsidRPr="008163C1">
        <w:t>Rappsilber J, Ishihama Y, Mann M. 2003. Stop and go extraction tips for matrix-assisted laser desorption/ionization, nanoelectrospray, and LC/MS sample pretreatment in proteomics. Anal Chem 75(3):663-70.</w:t>
      </w:r>
    </w:p>
    <w:p w14:paraId="17C8051B" w14:textId="77777777" w:rsidR="008163C1" w:rsidRPr="008163C1" w:rsidRDefault="008163C1" w:rsidP="008163C1">
      <w:pPr>
        <w:pStyle w:val="EndNoteBibliography"/>
        <w:spacing w:after="0"/>
        <w:ind w:left="720" w:hanging="720"/>
      </w:pPr>
      <w:r w:rsidRPr="008163C1">
        <w:t>Rappsilber J, Mann M, Ishihama Y. 2007. Protocol for micro-purification, enrichment, pre-fractionation and storage of peptides for proteomics using StageTips. Nat Protoc 2(8):1896-906.</w:t>
      </w:r>
    </w:p>
    <w:p w14:paraId="1E705BBB" w14:textId="77777777" w:rsidR="008163C1" w:rsidRPr="008163C1" w:rsidRDefault="008163C1" w:rsidP="008163C1">
      <w:pPr>
        <w:pStyle w:val="EndNoteBibliography"/>
        <w:spacing w:after="0"/>
        <w:ind w:left="720" w:hanging="720"/>
      </w:pPr>
      <w:r w:rsidRPr="008163C1">
        <w:t>Rey-Gallardo A, Escribano C, Delgado-Martin C, Rodriguez-Fernandez JL, Gerardy-Schahn R, Rutishauser U, Corbi AL, Vega MA. 2010. Polysialylated neuropilin-2 enhances human dendritic cell migration through the basic C-terminal region of CCL21. Glycobiology 20(9):1139-46.</w:t>
      </w:r>
    </w:p>
    <w:p w14:paraId="0D60E61F" w14:textId="77777777" w:rsidR="008163C1" w:rsidRPr="008163C1" w:rsidRDefault="008163C1" w:rsidP="008163C1">
      <w:pPr>
        <w:pStyle w:val="EndNoteBibliography"/>
        <w:spacing w:after="0"/>
        <w:ind w:left="720" w:hanging="720"/>
      </w:pPr>
      <w:r w:rsidRPr="008163C1">
        <w:t>Reznik N, Fass D. 2022. Disulfide bond formation and redox regulation in the Golgi apparatus. FEBS Lett 596(22):2859-2872.</w:t>
      </w:r>
    </w:p>
    <w:p w14:paraId="2B2612C7" w14:textId="77777777" w:rsidR="008163C1" w:rsidRPr="008163C1" w:rsidRDefault="008163C1" w:rsidP="008163C1">
      <w:pPr>
        <w:pStyle w:val="EndNoteBibliography"/>
        <w:spacing w:after="0"/>
        <w:ind w:left="720" w:hanging="720"/>
      </w:pPr>
      <w:r w:rsidRPr="008163C1">
        <w:t>Schnaar RL, Gerardy-Schahn R, Hildebrandt H. 2014. Sialic acids in the brain: gangliosides and polysialic acid in nervous system development, stability, disease, and regeneration. Physiol Rev 94(2):461-518.</w:t>
      </w:r>
    </w:p>
    <w:p w14:paraId="133C0009" w14:textId="77777777" w:rsidR="008163C1" w:rsidRPr="008163C1" w:rsidRDefault="008163C1" w:rsidP="008163C1">
      <w:pPr>
        <w:pStyle w:val="EndNoteBibliography"/>
        <w:spacing w:after="0"/>
        <w:ind w:left="720" w:hanging="720"/>
      </w:pPr>
      <w:r w:rsidRPr="008163C1">
        <w:t>Shichi K, Fujita-Hamabe W, Harada S, Mizoguchi H, Yamada K, Nabeshima T, Tokuyama S. 2011. Involvement of matrix metalloproteinase-mediated proteolysis of neural cell adhesion molecule in the development of cerebral ischemic neuronal damage. J Pharmacol Exp Ther 338(2):701-10.</w:t>
      </w:r>
    </w:p>
    <w:p w14:paraId="7EF63FE6" w14:textId="77777777" w:rsidR="008163C1" w:rsidRPr="008163C1" w:rsidRDefault="008163C1" w:rsidP="008163C1">
      <w:pPr>
        <w:pStyle w:val="EndNoteBibliography"/>
        <w:spacing w:after="0"/>
        <w:ind w:left="720" w:hanging="720"/>
      </w:pPr>
      <w:r w:rsidRPr="008163C1">
        <w:lastRenderedPageBreak/>
        <w:t>Simon P, Baumner S, Busch O, Rohrich R, Kaese M, Richterich P, Wehrend A, Muller K, Gerardy-Schahn R, Muhlenhoff M et al. . 2013. Polysialic acid is present in mammalian semen as a post-translational modification of the neural cell adhesion molecule NCAM and the polysialyltransferase ST8SiaII. J Biol Chem 288(26):18825-33.</w:t>
      </w:r>
    </w:p>
    <w:p w14:paraId="056AE4F4" w14:textId="77777777" w:rsidR="008163C1" w:rsidRPr="008163C1" w:rsidRDefault="008163C1" w:rsidP="008163C1">
      <w:pPr>
        <w:pStyle w:val="EndNoteBibliography"/>
        <w:spacing w:after="0"/>
        <w:ind w:left="720" w:hanging="720"/>
      </w:pPr>
      <w:r w:rsidRPr="008163C1">
        <w:t>Soloviev M, Esteves MP, Amiri F, Crompton MR, Rider CC. 2013. Elevated transcription of the gene QSOX1 encoding quiescin Q6 sulfhydryl oxidase 1 in breast cancer. PLoS One 8(2):e57327.</w:t>
      </w:r>
    </w:p>
    <w:p w14:paraId="1850593C" w14:textId="77777777" w:rsidR="008163C1" w:rsidRPr="008163C1" w:rsidRDefault="008163C1" w:rsidP="008163C1">
      <w:pPr>
        <w:pStyle w:val="EndNoteBibliography"/>
        <w:spacing w:after="0"/>
        <w:ind w:left="720" w:hanging="720"/>
      </w:pPr>
      <w:r w:rsidRPr="008163C1">
        <w:t>Stamatos NM, Zhang L, Jokilammi A, Finne J, Chen WH, El-Maarouf A, Cross AS, Hankey KG. 2014. Changes in polysialic acid expression on myeloid cells during differentiation and recruitment to sites of inflammation: role in phagocytosis. Glycobiology 24(9):864-79.</w:t>
      </w:r>
    </w:p>
    <w:p w14:paraId="0BEBC311" w14:textId="77777777" w:rsidR="008163C1" w:rsidRPr="008163C1" w:rsidRDefault="008163C1" w:rsidP="008163C1">
      <w:pPr>
        <w:pStyle w:val="EndNoteBibliography"/>
        <w:spacing w:after="0"/>
        <w:ind w:left="720" w:hanging="720"/>
      </w:pPr>
      <w:r w:rsidRPr="008163C1">
        <w:t>Steentoft C, Vakhrushev SY, Joshi HJ, Kong Y, Vester-Christensen MB, Schjoldager KT-BG, Lavrsen K, Dabelsteen S, Pedersen NB, Marcos-Silva L et al. . 2013. Precision mapping of the human O-GalNAc glycoproteome through SimpleCell technology. The EMBO Journal 32(10):1478-1488.</w:t>
      </w:r>
    </w:p>
    <w:p w14:paraId="59F703FD" w14:textId="77777777" w:rsidR="008163C1" w:rsidRPr="008163C1" w:rsidRDefault="008163C1" w:rsidP="008163C1">
      <w:pPr>
        <w:pStyle w:val="EndNoteBibliography"/>
        <w:spacing w:after="0"/>
        <w:ind w:left="720" w:hanging="720"/>
      </w:pPr>
      <w:r w:rsidRPr="008163C1">
        <w:t>Strekalova H, Buhmann C, Kleene R, Eggers C, Saffell J, Hemperly J, Weiller C, Muller-Thomsen T, Schachner M. 2006. Elevated levels of neural recognition molecule L1 in the cerebrospinal fluid of patients with Alzheimer disease and other dementia syndromes. Neurobiol Aging 27(1):1-9.</w:t>
      </w:r>
    </w:p>
    <w:p w14:paraId="453B8C53" w14:textId="77777777" w:rsidR="008163C1" w:rsidRPr="008163C1" w:rsidRDefault="008163C1" w:rsidP="008163C1">
      <w:pPr>
        <w:pStyle w:val="EndNoteBibliography"/>
        <w:spacing w:after="0"/>
        <w:ind w:left="720" w:hanging="720"/>
      </w:pPr>
      <w:r w:rsidRPr="008163C1">
        <w:t>Stummeyer K, Dickmanns A, Mühlenhoff M, Gerardy-Schahn R, Ficner R. 2005. Crystal structure of the polysialic acid-degrading endosialidase of bacteriophage K1F. Nat Struct Mol Biol 12(1):90-6.</w:t>
      </w:r>
    </w:p>
    <w:p w14:paraId="150DD95E" w14:textId="77777777" w:rsidR="008163C1" w:rsidRPr="008163C1" w:rsidRDefault="008163C1" w:rsidP="008163C1">
      <w:pPr>
        <w:pStyle w:val="EndNoteBibliography"/>
        <w:spacing w:after="0"/>
        <w:ind w:left="720" w:hanging="720"/>
      </w:pPr>
      <w:r w:rsidRPr="008163C1">
        <w:t>Suzuki M, Suzuki M, Nakayama J, Suzuki A, Angata K, Chen S, Sakai K, Hagihara K, Yamaguchi Y, Fukuda M. 2005. Polysialic acid facilitates tumor invasion by glioma cells. Glycobiology 15(9):887-94.</w:t>
      </w:r>
    </w:p>
    <w:p w14:paraId="18D707A7" w14:textId="77777777" w:rsidR="008163C1" w:rsidRPr="008163C1" w:rsidRDefault="008163C1" w:rsidP="008163C1">
      <w:pPr>
        <w:pStyle w:val="EndNoteBibliography"/>
        <w:spacing w:after="0"/>
        <w:ind w:left="720" w:hanging="720"/>
      </w:pPr>
      <w:r w:rsidRPr="008163C1">
        <w:t>Tajik A, Phillips KL, Nitz M, Willis LM. 2020. A new ELISA assay demonstrates sex differences in the concentration of serum polysialic acid. Anal Biochem:113743.</w:t>
      </w:r>
    </w:p>
    <w:p w14:paraId="7EE5A6AB" w14:textId="77777777" w:rsidR="008163C1" w:rsidRPr="008163C1" w:rsidRDefault="008163C1" w:rsidP="008163C1">
      <w:pPr>
        <w:pStyle w:val="EndNoteBibliography"/>
        <w:spacing w:after="0"/>
        <w:ind w:left="720" w:hanging="720"/>
      </w:pPr>
      <w:r w:rsidRPr="008163C1">
        <w:t>Tanaka F, Otake Y, Nakagawa T, Kawano Y, Miyahara R, Li M, Yanagihara K, Nakayama J, Fujimoto I, Ikenaka K et al. . 2000. Expression of polysialic acid and STX, a human polysialyltransferase, is correlated with tumor progression in non-small cell lung cancer. Cancer Res 60(11):3072-80.</w:t>
      </w:r>
    </w:p>
    <w:p w14:paraId="6B3CD78A" w14:textId="77777777" w:rsidR="008163C1" w:rsidRPr="008163C1" w:rsidRDefault="008163C1" w:rsidP="008163C1">
      <w:pPr>
        <w:pStyle w:val="EndNoteBibliography"/>
        <w:spacing w:after="0"/>
        <w:ind w:left="720" w:hanging="720"/>
      </w:pPr>
      <w:r w:rsidRPr="008163C1">
        <w:t>Tyanova S, Temu T, Sinitcyn P, Carlson A, Hein MY, Geiger T, Mann M, Cox J. 2016. The Perseus computational platform for comprehensive analysis of (prote)omics data. Nat Methods 13(9):731-40.</w:t>
      </w:r>
    </w:p>
    <w:p w14:paraId="12C1715B" w14:textId="77777777" w:rsidR="008163C1" w:rsidRPr="008163C1" w:rsidRDefault="008163C1" w:rsidP="008163C1">
      <w:pPr>
        <w:pStyle w:val="EndNoteBibliography"/>
        <w:spacing w:after="0"/>
        <w:ind w:left="720" w:hanging="720"/>
      </w:pPr>
      <w:r w:rsidRPr="008163C1">
        <w:t>Varea E, Guirado R, Gilabert-Juan J, Marti U, Castillo-Gomez E, Blasco-Ibanez JM, Crespo C, Nacher J. 2012. Expression of PSA-NCAM and synaptic proteins in the amygdala of psychiatric disorder patients. J Psychiatr Res 46(2):189-97.</w:t>
      </w:r>
    </w:p>
    <w:p w14:paraId="3951A793" w14:textId="77777777" w:rsidR="008163C1" w:rsidRPr="008163C1" w:rsidRDefault="008163C1" w:rsidP="008163C1">
      <w:pPr>
        <w:pStyle w:val="EndNoteBibliography"/>
        <w:spacing w:after="0"/>
        <w:ind w:left="720" w:hanging="720"/>
      </w:pPr>
      <w:r w:rsidRPr="008163C1">
        <w:t>Wang T, Voglmeir J. 2014. PNGases as valuable tools in glycoprotein analysis. Protein Pept Lett 21(10):976-85.</w:t>
      </w:r>
    </w:p>
    <w:p w14:paraId="2FE18926" w14:textId="77777777" w:rsidR="008163C1" w:rsidRPr="008163C1" w:rsidRDefault="008163C1" w:rsidP="008163C1">
      <w:pPr>
        <w:pStyle w:val="EndNoteBibliography"/>
        <w:spacing w:after="0"/>
        <w:ind w:left="720" w:hanging="720"/>
      </w:pPr>
      <w:r w:rsidRPr="008163C1">
        <w:t>Werneburg S, Buettner FF, Erben L, Mathews M, Neumann H, Muhlenhoff M, Hildebrandt H. 2016. Polysialylation and lipopolysaccharide-induced shedding of E-selectin ligand-1 and neuropilin-2 by microglia and THP-1 macrophages. Glia 64(8):1314-30.</w:t>
      </w:r>
    </w:p>
    <w:p w14:paraId="5CA7126B" w14:textId="77777777" w:rsidR="008163C1" w:rsidRPr="008163C1" w:rsidRDefault="008163C1" w:rsidP="008163C1">
      <w:pPr>
        <w:pStyle w:val="EndNoteBibliography"/>
        <w:spacing w:after="0"/>
        <w:ind w:left="720" w:hanging="720"/>
      </w:pPr>
      <w:r w:rsidRPr="008163C1">
        <w:t>Yang SY, Huh IS, Baek JH, Cho EY, Choi MJ, Ryu S, Kim JS, Park T, Ha K, Hong KS. 2015. Association between ST8SIA2 and the Risk of Schizophrenia and Bipolar I Disorder across Diagnostic Boundaries. PLoS One 10(9):e0139413.</w:t>
      </w:r>
    </w:p>
    <w:p w14:paraId="4155CF78" w14:textId="77777777" w:rsidR="008163C1" w:rsidRPr="008163C1" w:rsidRDefault="008163C1" w:rsidP="008163C1">
      <w:pPr>
        <w:pStyle w:val="EndNoteBibliography"/>
        <w:spacing w:after="0"/>
        <w:ind w:left="720" w:hanging="720"/>
      </w:pPr>
      <w:r w:rsidRPr="008163C1">
        <w:lastRenderedPageBreak/>
        <w:t>Yoshimi K, Ren YR, Seki T, Yamada M, Ooizumi H, Onodera M, Saito Y, Murayama S, Okano H, Mizuno Y et al. . 2005. Possibility for neurogenesis in substantia nigra of parkinsonian brain. Ann Neurol 58(1):31-40.</w:t>
      </w:r>
    </w:p>
    <w:p w14:paraId="34FF55BB" w14:textId="77777777" w:rsidR="008163C1" w:rsidRPr="008163C1" w:rsidRDefault="008163C1" w:rsidP="008163C1">
      <w:pPr>
        <w:pStyle w:val="EndNoteBibliography"/>
        <w:ind w:left="720" w:hanging="720"/>
      </w:pPr>
      <w:r w:rsidRPr="008163C1">
        <w:t>Yu CC, Huang LD, Kwan DH, Wakarchuk WW, Withers SG, Lin CC. 2013. A glyco-gold nanoparticle based assay for alpha-2,8-polysialyltransferase from Neisseria meningitidis. Chem Commun (Camb) 49(86):10166-8.</w:t>
      </w:r>
    </w:p>
    <w:p w14:paraId="7542DEBB" w14:textId="1FA5C18F" w:rsidR="001A6B2A" w:rsidRPr="00AF396F" w:rsidRDefault="0074747B" w:rsidP="005346DA">
      <w:pPr>
        <w:pStyle w:val="NormalWeb"/>
        <w:spacing w:after="0" w:afterAutospacing="0" w:line="480" w:lineRule="auto"/>
        <w:jc w:val="both"/>
        <w:rPr>
          <w:sz w:val="22"/>
          <w:szCs w:val="22"/>
        </w:rPr>
      </w:pPr>
      <w:r w:rsidRPr="00AF396F">
        <w:rPr>
          <w:sz w:val="22"/>
          <w:szCs w:val="22"/>
        </w:rPr>
        <w:fldChar w:fldCharType="end"/>
      </w:r>
    </w:p>
    <w:p w14:paraId="23B755AB" w14:textId="4B5E3A4B" w:rsidR="00263687" w:rsidRPr="00AF396F" w:rsidRDefault="00263687" w:rsidP="005346DA">
      <w:pPr>
        <w:pStyle w:val="NormalWeb"/>
        <w:spacing w:after="0" w:afterAutospacing="0" w:line="480" w:lineRule="auto"/>
        <w:jc w:val="both"/>
        <w:rPr>
          <w:sz w:val="22"/>
          <w:szCs w:val="22"/>
        </w:rPr>
      </w:pPr>
    </w:p>
    <w:p w14:paraId="68DE9A12" w14:textId="636E14C0" w:rsidR="00762B7D" w:rsidRPr="00AF396F" w:rsidRDefault="00762B7D" w:rsidP="005346DA">
      <w:pPr>
        <w:spacing w:line="480" w:lineRule="auto"/>
        <w:jc w:val="both"/>
        <w:rPr>
          <w:rFonts w:ascii="Times New Roman" w:eastAsia="Times New Roman" w:hAnsi="Times New Roman" w:cs="Times New Roman"/>
          <w:lang w:eastAsia="en-CA"/>
        </w:rPr>
      </w:pPr>
      <w:r w:rsidRPr="00AF396F">
        <w:br w:type="page"/>
      </w:r>
    </w:p>
    <w:p w14:paraId="111F02FD" w14:textId="1CFA2380" w:rsidR="00263687" w:rsidRPr="00AF396F" w:rsidRDefault="00762B7D" w:rsidP="005346DA">
      <w:pPr>
        <w:pStyle w:val="NormalWeb"/>
        <w:spacing w:after="0" w:afterAutospacing="0" w:line="480" w:lineRule="auto"/>
        <w:jc w:val="both"/>
        <w:rPr>
          <w:b/>
          <w:bCs/>
          <w:sz w:val="22"/>
          <w:szCs w:val="22"/>
        </w:rPr>
      </w:pPr>
      <w:r w:rsidRPr="00AF396F">
        <w:rPr>
          <w:b/>
          <w:bCs/>
          <w:sz w:val="22"/>
          <w:szCs w:val="22"/>
        </w:rPr>
        <w:lastRenderedPageBreak/>
        <w:t>Figure legends</w:t>
      </w:r>
    </w:p>
    <w:p w14:paraId="48224D6C" w14:textId="0F919F37" w:rsidR="00F84B7E" w:rsidRPr="00AF396F" w:rsidRDefault="00F84B7E" w:rsidP="005346DA">
      <w:pPr>
        <w:spacing w:after="0" w:line="480" w:lineRule="auto"/>
        <w:jc w:val="both"/>
        <w:rPr>
          <w:rFonts w:ascii="Times New Roman" w:hAnsi="Times New Roman" w:cs="Times New Roman"/>
        </w:rPr>
      </w:pPr>
    </w:p>
    <w:p w14:paraId="27FCE467" w14:textId="77777777" w:rsidR="00F84B7E" w:rsidRPr="00AF396F" w:rsidRDefault="00F84B7E" w:rsidP="005346DA">
      <w:pPr>
        <w:pStyle w:val="mb-25"/>
        <w:spacing w:after="0" w:afterAutospacing="0" w:line="480" w:lineRule="auto"/>
        <w:jc w:val="both"/>
        <w:rPr>
          <w:rFonts w:eastAsiaTheme="minorHAnsi"/>
          <w:sz w:val="22"/>
          <w:szCs w:val="22"/>
          <w:lang w:eastAsia="en-US"/>
        </w:rPr>
      </w:pPr>
    </w:p>
    <w:p w14:paraId="13BA4A2A" w14:textId="14277A0E" w:rsidR="00762B7D" w:rsidRPr="00AF396F" w:rsidRDefault="00762B7D" w:rsidP="005346DA">
      <w:pPr>
        <w:pStyle w:val="NormalWeb"/>
        <w:spacing w:after="0" w:afterAutospacing="0" w:line="480" w:lineRule="auto"/>
        <w:jc w:val="both"/>
        <w:rPr>
          <w:sz w:val="22"/>
          <w:szCs w:val="22"/>
        </w:rPr>
      </w:pPr>
    </w:p>
    <w:sectPr w:rsidR="00762B7D" w:rsidRPr="00AF396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581B2" w14:textId="77777777" w:rsidR="00792572" w:rsidRDefault="00792572" w:rsidP="001525D5">
      <w:pPr>
        <w:spacing w:after="0" w:line="240" w:lineRule="auto"/>
      </w:pPr>
      <w:r>
        <w:separator/>
      </w:r>
    </w:p>
  </w:endnote>
  <w:endnote w:type="continuationSeparator" w:id="0">
    <w:p w14:paraId="5EFB80F8" w14:textId="77777777" w:rsidR="00792572" w:rsidRDefault="00792572" w:rsidP="00152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9516748"/>
      <w:docPartObj>
        <w:docPartGallery w:val="Page Numbers (Bottom of Page)"/>
        <w:docPartUnique/>
      </w:docPartObj>
    </w:sdtPr>
    <w:sdtEndPr>
      <w:rPr>
        <w:noProof/>
      </w:rPr>
    </w:sdtEndPr>
    <w:sdtContent>
      <w:p w14:paraId="352C59DF" w14:textId="32A72EEC" w:rsidR="001525D5" w:rsidRDefault="001525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966859" w14:textId="77777777" w:rsidR="001525D5" w:rsidRDefault="001525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D5E32" w14:textId="77777777" w:rsidR="00792572" w:rsidRDefault="00792572" w:rsidP="001525D5">
      <w:pPr>
        <w:spacing w:after="0" w:line="240" w:lineRule="auto"/>
      </w:pPr>
      <w:r>
        <w:separator/>
      </w:r>
    </w:p>
  </w:footnote>
  <w:footnote w:type="continuationSeparator" w:id="0">
    <w:p w14:paraId="36028D4C" w14:textId="77777777" w:rsidR="00792572" w:rsidRDefault="00792572" w:rsidP="001525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265B3"/>
    <w:multiLevelType w:val="hybridMultilevel"/>
    <w:tmpl w:val="0A5A5F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789980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N-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eve9prp9xv5e2a5gvxarkv02apa2watxv&quot;&gt;My EndNote Library&lt;record-ids&gt;&lt;item&gt;19&lt;/item&gt;&lt;item&gt;20&lt;/item&gt;&lt;item&gt;24&lt;/item&gt;&lt;item&gt;41&lt;/item&gt;&lt;item&gt;42&lt;/item&gt;&lt;item&gt;118&lt;/item&gt;&lt;item&gt;127&lt;/item&gt;&lt;item&gt;135&lt;/item&gt;&lt;item&gt;136&lt;/item&gt;&lt;item&gt;143&lt;/item&gt;&lt;item&gt;148&lt;/item&gt;&lt;item&gt;156&lt;/item&gt;&lt;item&gt;160&lt;/item&gt;&lt;item&gt;161&lt;/item&gt;&lt;item&gt;163&lt;/item&gt;&lt;item&gt;165&lt;/item&gt;&lt;item&gt;168&lt;/item&gt;&lt;item&gt;171&lt;/item&gt;&lt;item&gt;181&lt;/item&gt;&lt;item&gt;182&lt;/item&gt;&lt;item&gt;184&lt;/item&gt;&lt;item&gt;214&lt;/item&gt;&lt;item&gt;216&lt;/item&gt;&lt;item&gt;217&lt;/item&gt;&lt;item&gt;218&lt;/item&gt;&lt;item&gt;219&lt;/item&gt;&lt;item&gt;220&lt;/item&gt;&lt;item&gt;221&lt;/item&gt;&lt;item&gt;227&lt;/item&gt;&lt;item&gt;237&lt;/item&gt;&lt;item&gt;245&lt;/item&gt;&lt;item&gt;246&lt;/item&gt;&lt;item&gt;247&lt;/item&gt;&lt;item&gt;248&lt;/item&gt;&lt;item&gt;249&lt;/item&gt;&lt;item&gt;250&lt;/item&gt;&lt;item&gt;251&lt;/item&gt;&lt;item&gt;252&lt;/item&gt;&lt;item&gt;253&lt;/item&gt;&lt;item&gt;254&lt;/item&gt;&lt;item&gt;255&lt;/item&gt;&lt;item&gt;263&lt;/item&gt;&lt;item&gt;326&lt;/item&gt;&lt;item&gt;346&lt;/item&gt;&lt;item&gt;347&lt;/item&gt;&lt;item&gt;377&lt;/item&gt;&lt;item&gt;447&lt;/item&gt;&lt;item&gt;662&lt;/item&gt;&lt;item&gt;672&lt;/item&gt;&lt;item&gt;673&lt;/item&gt;&lt;item&gt;675&lt;/item&gt;&lt;item&gt;676&lt;/item&gt;&lt;item&gt;677&lt;/item&gt;&lt;item&gt;678&lt;/item&gt;&lt;item&gt;679&lt;/item&gt;&lt;item&gt;680&lt;/item&gt;&lt;item&gt;681&lt;/item&gt;&lt;item&gt;682&lt;/item&gt;&lt;item&gt;683&lt;/item&gt;&lt;item&gt;684&lt;/item&gt;&lt;item&gt;731&lt;/item&gt;&lt;item&gt;733&lt;/item&gt;&lt;item&gt;734&lt;/item&gt;&lt;item&gt;735&lt;/item&gt;&lt;item&gt;736&lt;/item&gt;&lt;item&gt;737&lt;/item&gt;&lt;/record-ids&gt;&lt;/item&gt;&lt;/Libraries&gt;"/>
  </w:docVars>
  <w:rsids>
    <w:rsidRoot w:val="002B6172"/>
    <w:rsid w:val="000008C1"/>
    <w:rsid w:val="00003758"/>
    <w:rsid w:val="000041DA"/>
    <w:rsid w:val="000043F0"/>
    <w:rsid w:val="0000454F"/>
    <w:rsid w:val="00007275"/>
    <w:rsid w:val="00011078"/>
    <w:rsid w:val="0001474C"/>
    <w:rsid w:val="00017DA9"/>
    <w:rsid w:val="00020205"/>
    <w:rsid w:val="0002251D"/>
    <w:rsid w:val="0003209F"/>
    <w:rsid w:val="000361D7"/>
    <w:rsid w:val="00036249"/>
    <w:rsid w:val="00036E84"/>
    <w:rsid w:val="00037ACD"/>
    <w:rsid w:val="00040C03"/>
    <w:rsid w:val="0004115B"/>
    <w:rsid w:val="00043154"/>
    <w:rsid w:val="000446DD"/>
    <w:rsid w:val="000451F4"/>
    <w:rsid w:val="00046606"/>
    <w:rsid w:val="00046B31"/>
    <w:rsid w:val="00047022"/>
    <w:rsid w:val="000515A9"/>
    <w:rsid w:val="00052598"/>
    <w:rsid w:val="00053E2D"/>
    <w:rsid w:val="00054F9A"/>
    <w:rsid w:val="0005508A"/>
    <w:rsid w:val="00056669"/>
    <w:rsid w:val="00056806"/>
    <w:rsid w:val="00057459"/>
    <w:rsid w:val="000632E2"/>
    <w:rsid w:val="0006660F"/>
    <w:rsid w:val="00070BE8"/>
    <w:rsid w:val="00074EAD"/>
    <w:rsid w:val="00075011"/>
    <w:rsid w:val="00076CCB"/>
    <w:rsid w:val="00085CF1"/>
    <w:rsid w:val="00086298"/>
    <w:rsid w:val="00087675"/>
    <w:rsid w:val="00087AAF"/>
    <w:rsid w:val="00091AAE"/>
    <w:rsid w:val="00097B0E"/>
    <w:rsid w:val="000A00F2"/>
    <w:rsid w:val="000A024E"/>
    <w:rsid w:val="000A0578"/>
    <w:rsid w:val="000A2309"/>
    <w:rsid w:val="000A6F1D"/>
    <w:rsid w:val="000A733E"/>
    <w:rsid w:val="000C22AD"/>
    <w:rsid w:val="000C40F5"/>
    <w:rsid w:val="000C4C41"/>
    <w:rsid w:val="000C66A1"/>
    <w:rsid w:val="000C6A9F"/>
    <w:rsid w:val="000C6EF9"/>
    <w:rsid w:val="000D0E02"/>
    <w:rsid w:val="000D18EE"/>
    <w:rsid w:val="000D46DF"/>
    <w:rsid w:val="000D509C"/>
    <w:rsid w:val="000D528D"/>
    <w:rsid w:val="000D573B"/>
    <w:rsid w:val="000D6468"/>
    <w:rsid w:val="000D7754"/>
    <w:rsid w:val="000E01C5"/>
    <w:rsid w:val="000E16CA"/>
    <w:rsid w:val="000E40FC"/>
    <w:rsid w:val="000E4955"/>
    <w:rsid w:val="000E6F3A"/>
    <w:rsid w:val="000F11BE"/>
    <w:rsid w:val="000F1D63"/>
    <w:rsid w:val="000F3B7D"/>
    <w:rsid w:val="000F4AA8"/>
    <w:rsid w:val="000F67FB"/>
    <w:rsid w:val="00105775"/>
    <w:rsid w:val="00105D7E"/>
    <w:rsid w:val="00106AB3"/>
    <w:rsid w:val="001107E0"/>
    <w:rsid w:val="00111D5E"/>
    <w:rsid w:val="00112D69"/>
    <w:rsid w:val="00113279"/>
    <w:rsid w:val="00114548"/>
    <w:rsid w:val="001149E1"/>
    <w:rsid w:val="001158F3"/>
    <w:rsid w:val="0012086E"/>
    <w:rsid w:val="00122F45"/>
    <w:rsid w:val="0012360B"/>
    <w:rsid w:val="00125692"/>
    <w:rsid w:val="00127545"/>
    <w:rsid w:val="0013487C"/>
    <w:rsid w:val="00136677"/>
    <w:rsid w:val="00136E95"/>
    <w:rsid w:val="0013705E"/>
    <w:rsid w:val="001425A4"/>
    <w:rsid w:val="00142C72"/>
    <w:rsid w:val="00143D7E"/>
    <w:rsid w:val="00144472"/>
    <w:rsid w:val="0015036D"/>
    <w:rsid w:val="001516A6"/>
    <w:rsid w:val="001525D5"/>
    <w:rsid w:val="0015349A"/>
    <w:rsid w:val="00153849"/>
    <w:rsid w:val="00153DFD"/>
    <w:rsid w:val="001541E3"/>
    <w:rsid w:val="00154565"/>
    <w:rsid w:val="00155908"/>
    <w:rsid w:val="001607CE"/>
    <w:rsid w:val="00162493"/>
    <w:rsid w:val="001626E5"/>
    <w:rsid w:val="00164133"/>
    <w:rsid w:val="001715DC"/>
    <w:rsid w:val="001725D0"/>
    <w:rsid w:val="0017287B"/>
    <w:rsid w:val="001741B2"/>
    <w:rsid w:val="001743DB"/>
    <w:rsid w:val="00176BC6"/>
    <w:rsid w:val="00185632"/>
    <w:rsid w:val="001856CD"/>
    <w:rsid w:val="00185B2E"/>
    <w:rsid w:val="00185D23"/>
    <w:rsid w:val="00191586"/>
    <w:rsid w:val="0019348F"/>
    <w:rsid w:val="001950C4"/>
    <w:rsid w:val="00195C69"/>
    <w:rsid w:val="001A1999"/>
    <w:rsid w:val="001A240B"/>
    <w:rsid w:val="001A67C2"/>
    <w:rsid w:val="001A6B2A"/>
    <w:rsid w:val="001B09C3"/>
    <w:rsid w:val="001B32B9"/>
    <w:rsid w:val="001C069E"/>
    <w:rsid w:val="001C2C67"/>
    <w:rsid w:val="001C3CFC"/>
    <w:rsid w:val="001C3D99"/>
    <w:rsid w:val="001C563A"/>
    <w:rsid w:val="001C7322"/>
    <w:rsid w:val="001C75BF"/>
    <w:rsid w:val="001D3165"/>
    <w:rsid w:val="001D4334"/>
    <w:rsid w:val="001D505A"/>
    <w:rsid w:val="001D507C"/>
    <w:rsid w:val="001E01BD"/>
    <w:rsid w:val="001E5044"/>
    <w:rsid w:val="001E6B01"/>
    <w:rsid w:val="001F243B"/>
    <w:rsid w:val="001F2877"/>
    <w:rsid w:val="001F3BDE"/>
    <w:rsid w:val="001F5605"/>
    <w:rsid w:val="001F6CB2"/>
    <w:rsid w:val="002021CC"/>
    <w:rsid w:val="00207A93"/>
    <w:rsid w:val="00210EDA"/>
    <w:rsid w:val="0021386B"/>
    <w:rsid w:val="00215548"/>
    <w:rsid w:val="0022078F"/>
    <w:rsid w:val="0022160A"/>
    <w:rsid w:val="00222982"/>
    <w:rsid w:val="00222E76"/>
    <w:rsid w:val="00232166"/>
    <w:rsid w:val="00244142"/>
    <w:rsid w:val="002446DC"/>
    <w:rsid w:val="002468C6"/>
    <w:rsid w:val="00247AD5"/>
    <w:rsid w:val="00250AD6"/>
    <w:rsid w:val="00250E11"/>
    <w:rsid w:val="00254B60"/>
    <w:rsid w:val="00255E36"/>
    <w:rsid w:val="00256022"/>
    <w:rsid w:val="0026066C"/>
    <w:rsid w:val="00260F25"/>
    <w:rsid w:val="00263687"/>
    <w:rsid w:val="00265026"/>
    <w:rsid w:val="0027125E"/>
    <w:rsid w:val="00276A60"/>
    <w:rsid w:val="00280AB1"/>
    <w:rsid w:val="00283017"/>
    <w:rsid w:val="00284CE2"/>
    <w:rsid w:val="00285EE7"/>
    <w:rsid w:val="00287FE4"/>
    <w:rsid w:val="0029102C"/>
    <w:rsid w:val="00292E44"/>
    <w:rsid w:val="00295580"/>
    <w:rsid w:val="00297EDD"/>
    <w:rsid w:val="002A0D72"/>
    <w:rsid w:val="002A3297"/>
    <w:rsid w:val="002A5C7A"/>
    <w:rsid w:val="002A69D2"/>
    <w:rsid w:val="002B04C2"/>
    <w:rsid w:val="002B161E"/>
    <w:rsid w:val="002B17B3"/>
    <w:rsid w:val="002B28DD"/>
    <w:rsid w:val="002B5A14"/>
    <w:rsid w:val="002B6172"/>
    <w:rsid w:val="002B7533"/>
    <w:rsid w:val="002C16E6"/>
    <w:rsid w:val="002C1D7B"/>
    <w:rsid w:val="002C247B"/>
    <w:rsid w:val="002C6DDD"/>
    <w:rsid w:val="002C7781"/>
    <w:rsid w:val="002D0CE7"/>
    <w:rsid w:val="002D318D"/>
    <w:rsid w:val="002D4782"/>
    <w:rsid w:val="002D4A70"/>
    <w:rsid w:val="002D7498"/>
    <w:rsid w:val="002D7EB1"/>
    <w:rsid w:val="002E002C"/>
    <w:rsid w:val="002E0570"/>
    <w:rsid w:val="002E0A67"/>
    <w:rsid w:val="002E3764"/>
    <w:rsid w:val="002E376D"/>
    <w:rsid w:val="002E3BE3"/>
    <w:rsid w:val="002E4777"/>
    <w:rsid w:val="002E4DD9"/>
    <w:rsid w:val="002E5EC6"/>
    <w:rsid w:val="00300751"/>
    <w:rsid w:val="00301E8E"/>
    <w:rsid w:val="003030BC"/>
    <w:rsid w:val="00303D42"/>
    <w:rsid w:val="003040E6"/>
    <w:rsid w:val="00306A33"/>
    <w:rsid w:val="00307488"/>
    <w:rsid w:val="003162BF"/>
    <w:rsid w:val="00321B46"/>
    <w:rsid w:val="00321DBD"/>
    <w:rsid w:val="0032216A"/>
    <w:rsid w:val="00322EF3"/>
    <w:rsid w:val="003257AA"/>
    <w:rsid w:val="00325A2A"/>
    <w:rsid w:val="00325D06"/>
    <w:rsid w:val="00330250"/>
    <w:rsid w:val="00330707"/>
    <w:rsid w:val="003310B2"/>
    <w:rsid w:val="0033142E"/>
    <w:rsid w:val="0033176B"/>
    <w:rsid w:val="003322DB"/>
    <w:rsid w:val="0033380D"/>
    <w:rsid w:val="00335DF4"/>
    <w:rsid w:val="00340299"/>
    <w:rsid w:val="00341D4B"/>
    <w:rsid w:val="00352A73"/>
    <w:rsid w:val="00354932"/>
    <w:rsid w:val="00356726"/>
    <w:rsid w:val="00356FF3"/>
    <w:rsid w:val="00361925"/>
    <w:rsid w:val="003622F7"/>
    <w:rsid w:val="0036270D"/>
    <w:rsid w:val="0036413E"/>
    <w:rsid w:val="00366816"/>
    <w:rsid w:val="003706FD"/>
    <w:rsid w:val="0037317A"/>
    <w:rsid w:val="00373362"/>
    <w:rsid w:val="0037387D"/>
    <w:rsid w:val="0037511C"/>
    <w:rsid w:val="003822D6"/>
    <w:rsid w:val="003823CF"/>
    <w:rsid w:val="00383D05"/>
    <w:rsid w:val="0038729F"/>
    <w:rsid w:val="00387A5B"/>
    <w:rsid w:val="003911EE"/>
    <w:rsid w:val="00393846"/>
    <w:rsid w:val="00395063"/>
    <w:rsid w:val="00396401"/>
    <w:rsid w:val="003976B0"/>
    <w:rsid w:val="003A462A"/>
    <w:rsid w:val="003A56D8"/>
    <w:rsid w:val="003A799F"/>
    <w:rsid w:val="003A7A13"/>
    <w:rsid w:val="003B0A9D"/>
    <w:rsid w:val="003B3881"/>
    <w:rsid w:val="003B4B58"/>
    <w:rsid w:val="003B4EDD"/>
    <w:rsid w:val="003B5044"/>
    <w:rsid w:val="003B68DB"/>
    <w:rsid w:val="003C0874"/>
    <w:rsid w:val="003C0A33"/>
    <w:rsid w:val="003C124F"/>
    <w:rsid w:val="003C58E7"/>
    <w:rsid w:val="003D1151"/>
    <w:rsid w:val="003D15EC"/>
    <w:rsid w:val="003D16E2"/>
    <w:rsid w:val="003D2310"/>
    <w:rsid w:val="003D2852"/>
    <w:rsid w:val="003D4B3B"/>
    <w:rsid w:val="003D74C1"/>
    <w:rsid w:val="003E064E"/>
    <w:rsid w:val="003E1BA1"/>
    <w:rsid w:val="003E240A"/>
    <w:rsid w:val="003E63DF"/>
    <w:rsid w:val="003E6C84"/>
    <w:rsid w:val="003E7C56"/>
    <w:rsid w:val="003F0915"/>
    <w:rsid w:val="003F1F15"/>
    <w:rsid w:val="004007E2"/>
    <w:rsid w:val="00401DFD"/>
    <w:rsid w:val="0040581B"/>
    <w:rsid w:val="004063F4"/>
    <w:rsid w:val="004075AE"/>
    <w:rsid w:val="0040791B"/>
    <w:rsid w:val="00407DF3"/>
    <w:rsid w:val="0041026A"/>
    <w:rsid w:val="00412C45"/>
    <w:rsid w:val="004141EA"/>
    <w:rsid w:val="00414EFB"/>
    <w:rsid w:val="00415218"/>
    <w:rsid w:val="00415952"/>
    <w:rsid w:val="00420DAF"/>
    <w:rsid w:val="00421DAA"/>
    <w:rsid w:val="00425510"/>
    <w:rsid w:val="0042607C"/>
    <w:rsid w:val="00426C5A"/>
    <w:rsid w:val="00426F21"/>
    <w:rsid w:val="004362CD"/>
    <w:rsid w:val="004404A4"/>
    <w:rsid w:val="0044117C"/>
    <w:rsid w:val="0044194C"/>
    <w:rsid w:val="00443DF1"/>
    <w:rsid w:val="0044503D"/>
    <w:rsid w:val="004471F7"/>
    <w:rsid w:val="004473E6"/>
    <w:rsid w:val="00447CAD"/>
    <w:rsid w:val="00450139"/>
    <w:rsid w:val="00450A6E"/>
    <w:rsid w:val="00452806"/>
    <w:rsid w:val="0045351B"/>
    <w:rsid w:val="00464C86"/>
    <w:rsid w:val="00482455"/>
    <w:rsid w:val="0048361B"/>
    <w:rsid w:val="00483E2E"/>
    <w:rsid w:val="004850C6"/>
    <w:rsid w:val="0049186D"/>
    <w:rsid w:val="00496B81"/>
    <w:rsid w:val="004A11F3"/>
    <w:rsid w:val="004A2575"/>
    <w:rsid w:val="004A3671"/>
    <w:rsid w:val="004A533D"/>
    <w:rsid w:val="004A6CD5"/>
    <w:rsid w:val="004A7852"/>
    <w:rsid w:val="004B0221"/>
    <w:rsid w:val="004B48A3"/>
    <w:rsid w:val="004B4B43"/>
    <w:rsid w:val="004B6A03"/>
    <w:rsid w:val="004B6A68"/>
    <w:rsid w:val="004C07F8"/>
    <w:rsid w:val="004C114C"/>
    <w:rsid w:val="004C1D04"/>
    <w:rsid w:val="004C5554"/>
    <w:rsid w:val="004C5893"/>
    <w:rsid w:val="004D067A"/>
    <w:rsid w:val="004D4839"/>
    <w:rsid w:val="004D72A4"/>
    <w:rsid w:val="004D75BD"/>
    <w:rsid w:val="004E2B7D"/>
    <w:rsid w:val="004E43F3"/>
    <w:rsid w:val="004E54F0"/>
    <w:rsid w:val="004F00A0"/>
    <w:rsid w:val="004F135E"/>
    <w:rsid w:val="004F7510"/>
    <w:rsid w:val="00504BFA"/>
    <w:rsid w:val="005060BA"/>
    <w:rsid w:val="00506E00"/>
    <w:rsid w:val="005073DB"/>
    <w:rsid w:val="00511581"/>
    <w:rsid w:val="00511CDE"/>
    <w:rsid w:val="00512172"/>
    <w:rsid w:val="00513B48"/>
    <w:rsid w:val="00514909"/>
    <w:rsid w:val="00514FC0"/>
    <w:rsid w:val="005201DF"/>
    <w:rsid w:val="00520D07"/>
    <w:rsid w:val="00521F90"/>
    <w:rsid w:val="005236AB"/>
    <w:rsid w:val="00523A17"/>
    <w:rsid w:val="00525406"/>
    <w:rsid w:val="005304C5"/>
    <w:rsid w:val="00531CB7"/>
    <w:rsid w:val="00532DAA"/>
    <w:rsid w:val="00533F88"/>
    <w:rsid w:val="005346DA"/>
    <w:rsid w:val="00534C13"/>
    <w:rsid w:val="00534F9C"/>
    <w:rsid w:val="0053576B"/>
    <w:rsid w:val="00537561"/>
    <w:rsid w:val="00540B85"/>
    <w:rsid w:val="00550BF7"/>
    <w:rsid w:val="00551628"/>
    <w:rsid w:val="00551F2A"/>
    <w:rsid w:val="00555261"/>
    <w:rsid w:val="00555DDE"/>
    <w:rsid w:val="0055670F"/>
    <w:rsid w:val="00556D44"/>
    <w:rsid w:val="00561629"/>
    <w:rsid w:val="00564063"/>
    <w:rsid w:val="00566E60"/>
    <w:rsid w:val="005710FB"/>
    <w:rsid w:val="00573D54"/>
    <w:rsid w:val="005749AE"/>
    <w:rsid w:val="005751A3"/>
    <w:rsid w:val="00577723"/>
    <w:rsid w:val="00577E67"/>
    <w:rsid w:val="00581222"/>
    <w:rsid w:val="0058242A"/>
    <w:rsid w:val="00582648"/>
    <w:rsid w:val="005827DC"/>
    <w:rsid w:val="005829BC"/>
    <w:rsid w:val="00583DA2"/>
    <w:rsid w:val="00586D3E"/>
    <w:rsid w:val="0059013B"/>
    <w:rsid w:val="005911B1"/>
    <w:rsid w:val="00592221"/>
    <w:rsid w:val="00594006"/>
    <w:rsid w:val="0059524C"/>
    <w:rsid w:val="00595262"/>
    <w:rsid w:val="0059682F"/>
    <w:rsid w:val="005A064C"/>
    <w:rsid w:val="005A20F3"/>
    <w:rsid w:val="005A3132"/>
    <w:rsid w:val="005A4611"/>
    <w:rsid w:val="005A6940"/>
    <w:rsid w:val="005A6CF5"/>
    <w:rsid w:val="005A76C2"/>
    <w:rsid w:val="005B0E58"/>
    <w:rsid w:val="005B7C2B"/>
    <w:rsid w:val="005C0CF5"/>
    <w:rsid w:val="005C45E9"/>
    <w:rsid w:val="005C4CE8"/>
    <w:rsid w:val="005C649F"/>
    <w:rsid w:val="005C6B6F"/>
    <w:rsid w:val="005D06B5"/>
    <w:rsid w:val="005D11A5"/>
    <w:rsid w:val="005D16E8"/>
    <w:rsid w:val="005D2F18"/>
    <w:rsid w:val="005E1B24"/>
    <w:rsid w:val="005E41D2"/>
    <w:rsid w:val="005E7F83"/>
    <w:rsid w:val="005F2C2C"/>
    <w:rsid w:val="005F5270"/>
    <w:rsid w:val="005F6E54"/>
    <w:rsid w:val="00613EF7"/>
    <w:rsid w:val="00613F9C"/>
    <w:rsid w:val="006148D1"/>
    <w:rsid w:val="0061671C"/>
    <w:rsid w:val="00617C6B"/>
    <w:rsid w:val="00622809"/>
    <w:rsid w:val="00622BC1"/>
    <w:rsid w:val="00623402"/>
    <w:rsid w:val="00631B4F"/>
    <w:rsid w:val="006330F0"/>
    <w:rsid w:val="00634580"/>
    <w:rsid w:val="00635BD0"/>
    <w:rsid w:val="00642EA3"/>
    <w:rsid w:val="006470A8"/>
    <w:rsid w:val="00652DC2"/>
    <w:rsid w:val="00657BEB"/>
    <w:rsid w:val="0066003F"/>
    <w:rsid w:val="006704F5"/>
    <w:rsid w:val="00674AB3"/>
    <w:rsid w:val="00677E6E"/>
    <w:rsid w:val="00681221"/>
    <w:rsid w:val="00683CF4"/>
    <w:rsid w:val="00684A7C"/>
    <w:rsid w:val="006850F4"/>
    <w:rsid w:val="00685732"/>
    <w:rsid w:val="0068578C"/>
    <w:rsid w:val="006862B5"/>
    <w:rsid w:val="006909E5"/>
    <w:rsid w:val="006945A1"/>
    <w:rsid w:val="006971D9"/>
    <w:rsid w:val="00697C12"/>
    <w:rsid w:val="006A0762"/>
    <w:rsid w:val="006A379B"/>
    <w:rsid w:val="006A3A70"/>
    <w:rsid w:val="006A6D90"/>
    <w:rsid w:val="006A74E0"/>
    <w:rsid w:val="006B1B6E"/>
    <w:rsid w:val="006B43F0"/>
    <w:rsid w:val="006B75DD"/>
    <w:rsid w:val="006C20B2"/>
    <w:rsid w:val="006C268E"/>
    <w:rsid w:val="006C280A"/>
    <w:rsid w:val="006C46E0"/>
    <w:rsid w:val="006C4E4B"/>
    <w:rsid w:val="006C62E8"/>
    <w:rsid w:val="006C678C"/>
    <w:rsid w:val="006C6D98"/>
    <w:rsid w:val="006C7FF8"/>
    <w:rsid w:val="006D0328"/>
    <w:rsid w:val="006D09DA"/>
    <w:rsid w:val="006D0BEB"/>
    <w:rsid w:val="006D34D0"/>
    <w:rsid w:val="006D4F19"/>
    <w:rsid w:val="006D5D7C"/>
    <w:rsid w:val="006D7515"/>
    <w:rsid w:val="006E1061"/>
    <w:rsid w:val="006E1F73"/>
    <w:rsid w:val="006E261E"/>
    <w:rsid w:val="006E5285"/>
    <w:rsid w:val="006E6B17"/>
    <w:rsid w:val="006F1688"/>
    <w:rsid w:val="006F3A18"/>
    <w:rsid w:val="006F4C47"/>
    <w:rsid w:val="006F56EC"/>
    <w:rsid w:val="00701242"/>
    <w:rsid w:val="00704EE1"/>
    <w:rsid w:val="007057DB"/>
    <w:rsid w:val="007105D7"/>
    <w:rsid w:val="007126C0"/>
    <w:rsid w:val="00714D6E"/>
    <w:rsid w:val="007161A2"/>
    <w:rsid w:val="007164D5"/>
    <w:rsid w:val="00716857"/>
    <w:rsid w:val="00717814"/>
    <w:rsid w:val="00720F5C"/>
    <w:rsid w:val="00725B89"/>
    <w:rsid w:val="0072617A"/>
    <w:rsid w:val="00730FC9"/>
    <w:rsid w:val="007323E7"/>
    <w:rsid w:val="0073412D"/>
    <w:rsid w:val="0073460F"/>
    <w:rsid w:val="007368C5"/>
    <w:rsid w:val="00741E8B"/>
    <w:rsid w:val="0074526A"/>
    <w:rsid w:val="007463BF"/>
    <w:rsid w:val="007470D7"/>
    <w:rsid w:val="0074747B"/>
    <w:rsid w:val="00747F9C"/>
    <w:rsid w:val="00750E79"/>
    <w:rsid w:val="00752146"/>
    <w:rsid w:val="0075260D"/>
    <w:rsid w:val="007614BC"/>
    <w:rsid w:val="007616FB"/>
    <w:rsid w:val="007624CC"/>
    <w:rsid w:val="007626A2"/>
    <w:rsid w:val="00762B7D"/>
    <w:rsid w:val="00762BAF"/>
    <w:rsid w:val="00763BD1"/>
    <w:rsid w:val="00764493"/>
    <w:rsid w:val="00764EBD"/>
    <w:rsid w:val="00766341"/>
    <w:rsid w:val="00767E8D"/>
    <w:rsid w:val="00771EA8"/>
    <w:rsid w:val="007732F4"/>
    <w:rsid w:val="00773ADB"/>
    <w:rsid w:val="00774DCE"/>
    <w:rsid w:val="00775DB6"/>
    <w:rsid w:val="007809C1"/>
    <w:rsid w:val="00782357"/>
    <w:rsid w:val="00784930"/>
    <w:rsid w:val="00784F62"/>
    <w:rsid w:val="00785F4F"/>
    <w:rsid w:val="007861E4"/>
    <w:rsid w:val="00786B96"/>
    <w:rsid w:val="00786F37"/>
    <w:rsid w:val="0078726B"/>
    <w:rsid w:val="00790900"/>
    <w:rsid w:val="00791A65"/>
    <w:rsid w:val="00792572"/>
    <w:rsid w:val="007938BB"/>
    <w:rsid w:val="00796424"/>
    <w:rsid w:val="00797600"/>
    <w:rsid w:val="007A04B3"/>
    <w:rsid w:val="007B38E7"/>
    <w:rsid w:val="007B3ACC"/>
    <w:rsid w:val="007B3D3F"/>
    <w:rsid w:val="007B4A80"/>
    <w:rsid w:val="007B4B92"/>
    <w:rsid w:val="007B4C82"/>
    <w:rsid w:val="007B652A"/>
    <w:rsid w:val="007B6556"/>
    <w:rsid w:val="007B671D"/>
    <w:rsid w:val="007C2218"/>
    <w:rsid w:val="007C49B1"/>
    <w:rsid w:val="007C54BF"/>
    <w:rsid w:val="007C66B8"/>
    <w:rsid w:val="007D11F4"/>
    <w:rsid w:val="007E01E4"/>
    <w:rsid w:val="007E6905"/>
    <w:rsid w:val="007E7D39"/>
    <w:rsid w:val="007F110B"/>
    <w:rsid w:val="007F17C1"/>
    <w:rsid w:val="007F417F"/>
    <w:rsid w:val="007F46CC"/>
    <w:rsid w:val="007F584A"/>
    <w:rsid w:val="007F7E79"/>
    <w:rsid w:val="007F7F3A"/>
    <w:rsid w:val="00802D3E"/>
    <w:rsid w:val="008036CB"/>
    <w:rsid w:val="00807895"/>
    <w:rsid w:val="008136E9"/>
    <w:rsid w:val="00814CA0"/>
    <w:rsid w:val="00815AD2"/>
    <w:rsid w:val="00816003"/>
    <w:rsid w:val="008163C1"/>
    <w:rsid w:val="008212A4"/>
    <w:rsid w:val="00821D15"/>
    <w:rsid w:val="0082272C"/>
    <w:rsid w:val="00822A08"/>
    <w:rsid w:val="00824099"/>
    <w:rsid w:val="008252A5"/>
    <w:rsid w:val="00825CB9"/>
    <w:rsid w:val="00830E86"/>
    <w:rsid w:val="0083127D"/>
    <w:rsid w:val="00834776"/>
    <w:rsid w:val="008374E0"/>
    <w:rsid w:val="00837A31"/>
    <w:rsid w:val="0084033A"/>
    <w:rsid w:val="00840D15"/>
    <w:rsid w:val="00841AB0"/>
    <w:rsid w:val="008426CE"/>
    <w:rsid w:val="00842DFC"/>
    <w:rsid w:val="0084331C"/>
    <w:rsid w:val="00851372"/>
    <w:rsid w:val="008543D8"/>
    <w:rsid w:val="0085464B"/>
    <w:rsid w:val="00854D6C"/>
    <w:rsid w:val="00856640"/>
    <w:rsid w:val="00857692"/>
    <w:rsid w:val="00857F29"/>
    <w:rsid w:val="008609AB"/>
    <w:rsid w:val="008616AC"/>
    <w:rsid w:val="00862655"/>
    <w:rsid w:val="008640B5"/>
    <w:rsid w:val="00866738"/>
    <w:rsid w:val="00867744"/>
    <w:rsid w:val="00867EC8"/>
    <w:rsid w:val="008722D3"/>
    <w:rsid w:val="00877382"/>
    <w:rsid w:val="00877A79"/>
    <w:rsid w:val="00881D10"/>
    <w:rsid w:val="008824DA"/>
    <w:rsid w:val="00883585"/>
    <w:rsid w:val="00883BE8"/>
    <w:rsid w:val="00884230"/>
    <w:rsid w:val="008901BC"/>
    <w:rsid w:val="008905EF"/>
    <w:rsid w:val="00890A58"/>
    <w:rsid w:val="008963D4"/>
    <w:rsid w:val="00896A64"/>
    <w:rsid w:val="00896C08"/>
    <w:rsid w:val="008A157D"/>
    <w:rsid w:val="008A69AB"/>
    <w:rsid w:val="008A6D71"/>
    <w:rsid w:val="008B0DDF"/>
    <w:rsid w:val="008B0EAF"/>
    <w:rsid w:val="008B11B8"/>
    <w:rsid w:val="008B1D84"/>
    <w:rsid w:val="008B399A"/>
    <w:rsid w:val="008B53A8"/>
    <w:rsid w:val="008B5B57"/>
    <w:rsid w:val="008B6BBF"/>
    <w:rsid w:val="008B749E"/>
    <w:rsid w:val="008C033C"/>
    <w:rsid w:val="008C2466"/>
    <w:rsid w:val="008C5764"/>
    <w:rsid w:val="008C6B12"/>
    <w:rsid w:val="008D1507"/>
    <w:rsid w:val="008D19F0"/>
    <w:rsid w:val="008D1D4E"/>
    <w:rsid w:val="008D1D53"/>
    <w:rsid w:val="008D58D1"/>
    <w:rsid w:val="008D6347"/>
    <w:rsid w:val="008D6B38"/>
    <w:rsid w:val="008E0035"/>
    <w:rsid w:val="008E122B"/>
    <w:rsid w:val="008E305B"/>
    <w:rsid w:val="008E398F"/>
    <w:rsid w:val="008E4E4C"/>
    <w:rsid w:val="008E5C08"/>
    <w:rsid w:val="008E6A1E"/>
    <w:rsid w:val="008E74C0"/>
    <w:rsid w:val="008F21F5"/>
    <w:rsid w:val="008F61D0"/>
    <w:rsid w:val="008F7344"/>
    <w:rsid w:val="008F7D3F"/>
    <w:rsid w:val="00901191"/>
    <w:rsid w:val="00903235"/>
    <w:rsid w:val="0090350C"/>
    <w:rsid w:val="00904CEB"/>
    <w:rsid w:val="0090692B"/>
    <w:rsid w:val="00906B20"/>
    <w:rsid w:val="00912254"/>
    <w:rsid w:val="00912C73"/>
    <w:rsid w:val="00914799"/>
    <w:rsid w:val="009148FC"/>
    <w:rsid w:val="00915294"/>
    <w:rsid w:val="00917BD8"/>
    <w:rsid w:val="00921FF3"/>
    <w:rsid w:val="00923EF1"/>
    <w:rsid w:val="00924F67"/>
    <w:rsid w:val="00926D05"/>
    <w:rsid w:val="00927C3A"/>
    <w:rsid w:val="00930E7C"/>
    <w:rsid w:val="00931E7A"/>
    <w:rsid w:val="00932165"/>
    <w:rsid w:val="00933B45"/>
    <w:rsid w:val="00934078"/>
    <w:rsid w:val="009369E7"/>
    <w:rsid w:val="00937094"/>
    <w:rsid w:val="00937215"/>
    <w:rsid w:val="009375D7"/>
    <w:rsid w:val="00940956"/>
    <w:rsid w:val="00942895"/>
    <w:rsid w:val="0094478C"/>
    <w:rsid w:val="009455B1"/>
    <w:rsid w:val="00945A31"/>
    <w:rsid w:val="009500F7"/>
    <w:rsid w:val="009507D5"/>
    <w:rsid w:val="00951118"/>
    <w:rsid w:val="0095146C"/>
    <w:rsid w:val="009524A0"/>
    <w:rsid w:val="00953230"/>
    <w:rsid w:val="00955854"/>
    <w:rsid w:val="009605EE"/>
    <w:rsid w:val="00962AF8"/>
    <w:rsid w:val="00966FAA"/>
    <w:rsid w:val="00967A1F"/>
    <w:rsid w:val="00971A99"/>
    <w:rsid w:val="00972376"/>
    <w:rsid w:val="00972F42"/>
    <w:rsid w:val="009747BB"/>
    <w:rsid w:val="00975D6F"/>
    <w:rsid w:val="00976BD1"/>
    <w:rsid w:val="00981947"/>
    <w:rsid w:val="00983C5D"/>
    <w:rsid w:val="00985B9B"/>
    <w:rsid w:val="00986A76"/>
    <w:rsid w:val="00986F5C"/>
    <w:rsid w:val="00990E9C"/>
    <w:rsid w:val="00990F6A"/>
    <w:rsid w:val="009965A7"/>
    <w:rsid w:val="009970C0"/>
    <w:rsid w:val="009A0D4B"/>
    <w:rsid w:val="009A1C2F"/>
    <w:rsid w:val="009A1DAD"/>
    <w:rsid w:val="009A39E3"/>
    <w:rsid w:val="009A3AE8"/>
    <w:rsid w:val="009A42F4"/>
    <w:rsid w:val="009B5929"/>
    <w:rsid w:val="009B62D1"/>
    <w:rsid w:val="009C30FC"/>
    <w:rsid w:val="009C5160"/>
    <w:rsid w:val="009C5E03"/>
    <w:rsid w:val="009C6C7B"/>
    <w:rsid w:val="009C74D0"/>
    <w:rsid w:val="009D1103"/>
    <w:rsid w:val="009D1387"/>
    <w:rsid w:val="009D18F1"/>
    <w:rsid w:val="009D2547"/>
    <w:rsid w:val="009D36A8"/>
    <w:rsid w:val="009D3AB4"/>
    <w:rsid w:val="009E05AF"/>
    <w:rsid w:val="009E1107"/>
    <w:rsid w:val="009E1327"/>
    <w:rsid w:val="009E1AFE"/>
    <w:rsid w:val="009E2896"/>
    <w:rsid w:val="009E3441"/>
    <w:rsid w:val="009E3C4D"/>
    <w:rsid w:val="009E3C61"/>
    <w:rsid w:val="009E4358"/>
    <w:rsid w:val="009E5E31"/>
    <w:rsid w:val="009E6524"/>
    <w:rsid w:val="009E685C"/>
    <w:rsid w:val="009F0BE7"/>
    <w:rsid w:val="009F112C"/>
    <w:rsid w:val="009F1297"/>
    <w:rsid w:val="009F23BA"/>
    <w:rsid w:val="009F3060"/>
    <w:rsid w:val="009F3263"/>
    <w:rsid w:val="009F36A6"/>
    <w:rsid w:val="009F4043"/>
    <w:rsid w:val="00A014A3"/>
    <w:rsid w:val="00A03536"/>
    <w:rsid w:val="00A03551"/>
    <w:rsid w:val="00A05354"/>
    <w:rsid w:val="00A07D83"/>
    <w:rsid w:val="00A10CE5"/>
    <w:rsid w:val="00A14B73"/>
    <w:rsid w:val="00A20220"/>
    <w:rsid w:val="00A2218E"/>
    <w:rsid w:val="00A227DC"/>
    <w:rsid w:val="00A22E98"/>
    <w:rsid w:val="00A238B8"/>
    <w:rsid w:val="00A2524A"/>
    <w:rsid w:val="00A25F7F"/>
    <w:rsid w:val="00A26E38"/>
    <w:rsid w:val="00A325C8"/>
    <w:rsid w:val="00A329FB"/>
    <w:rsid w:val="00A359EA"/>
    <w:rsid w:val="00A35DBC"/>
    <w:rsid w:val="00A4001E"/>
    <w:rsid w:val="00A43C2E"/>
    <w:rsid w:val="00A45345"/>
    <w:rsid w:val="00A469E0"/>
    <w:rsid w:val="00A47833"/>
    <w:rsid w:val="00A50F82"/>
    <w:rsid w:val="00A51E77"/>
    <w:rsid w:val="00A529B2"/>
    <w:rsid w:val="00A534FF"/>
    <w:rsid w:val="00A54C88"/>
    <w:rsid w:val="00A5709B"/>
    <w:rsid w:val="00A57DA7"/>
    <w:rsid w:val="00A57F8C"/>
    <w:rsid w:val="00A61728"/>
    <w:rsid w:val="00A6379B"/>
    <w:rsid w:val="00A64736"/>
    <w:rsid w:val="00A648ED"/>
    <w:rsid w:val="00A64FF0"/>
    <w:rsid w:val="00A6557E"/>
    <w:rsid w:val="00A666A1"/>
    <w:rsid w:val="00A67B2A"/>
    <w:rsid w:val="00A72A28"/>
    <w:rsid w:val="00A75B61"/>
    <w:rsid w:val="00A76DA7"/>
    <w:rsid w:val="00A809A3"/>
    <w:rsid w:val="00A8132A"/>
    <w:rsid w:val="00A8711B"/>
    <w:rsid w:val="00A87B59"/>
    <w:rsid w:val="00A9045A"/>
    <w:rsid w:val="00A90FFC"/>
    <w:rsid w:val="00A91F4D"/>
    <w:rsid w:val="00A93782"/>
    <w:rsid w:val="00AA1137"/>
    <w:rsid w:val="00AA19C1"/>
    <w:rsid w:val="00AA3F66"/>
    <w:rsid w:val="00AA6248"/>
    <w:rsid w:val="00AB01D0"/>
    <w:rsid w:val="00AB0B4B"/>
    <w:rsid w:val="00AB3699"/>
    <w:rsid w:val="00AB3789"/>
    <w:rsid w:val="00AB47F6"/>
    <w:rsid w:val="00AB66FE"/>
    <w:rsid w:val="00AB791A"/>
    <w:rsid w:val="00AB7E3C"/>
    <w:rsid w:val="00AC70A2"/>
    <w:rsid w:val="00AD1C56"/>
    <w:rsid w:val="00AD20DE"/>
    <w:rsid w:val="00AD5A0D"/>
    <w:rsid w:val="00AE1776"/>
    <w:rsid w:val="00AE6F27"/>
    <w:rsid w:val="00AF04D1"/>
    <w:rsid w:val="00AF228A"/>
    <w:rsid w:val="00AF36B9"/>
    <w:rsid w:val="00AF396F"/>
    <w:rsid w:val="00B040EB"/>
    <w:rsid w:val="00B04C5E"/>
    <w:rsid w:val="00B07C75"/>
    <w:rsid w:val="00B10568"/>
    <w:rsid w:val="00B10AC1"/>
    <w:rsid w:val="00B13A71"/>
    <w:rsid w:val="00B1466C"/>
    <w:rsid w:val="00B156EE"/>
    <w:rsid w:val="00B1665E"/>
    <w:rsid w:val="00B16AB5"/>
    <w:rsid w:val="00B25D3D"/>
    <w:rsid w:val="00B2739F"/>
    <w:rsid w:val="00B31B79"/>
    <w:rsid w:val="00B344AF"/>
    <w:rsid w:val="00B34E65"/>
    <w:rsid w:val="00B3590A"/>
    <w:rsid w:val="00B360F9"/>
    <w:rsid w:val="00B3655D"/>
    <w:rsid w:val="00B378C8"/>
    <w:rsid w:val="00B41ED1"/>
    <w:rsid w:val="00B42D60"/>
    <w:rsid w:val="00B442CA"/>
    <w:rsid w:val="00B45121"/>
    <w:rsid w:val="00B47C3F"/>
    <w:rsid w:val="00B518A5"/>
    <w:rsid w:val="00B51B4A"/>
    <w:rsid w:val="00B51C29"/>
    <w:rsid w:val="00B534AF"/>
    <w:rsid w:val="00B565F6"/>
    <w:rsid w:val="00B56FEE"/>
    <w:rsid w:val="00B60A01"/>
    <w:rsid w:val="00B60C10"/>
    <w:rsid w:val="00B6281D"/>
    <w:rsid w:val="00B63674"/>
    <w:rsid w:val="00B6436A"/>
    <w:rsid w:val="00B66620"/>
    <w:rsid w:val="00B709B1"/>
    <w:rsid w:val="00B72426"/>
    <w:rsid w:val="00B72A4D"/>
    <w:rsid w:val="00B73831"/>
    <w:rsid w:val="00B81FF3"/>
    <w:rsid w:val="00B95909"/>
    <w:rsid w:val="00BA12F0"/>
    <w:rsid w:val="00BA3F98"/>
    <w:rsid w:val="00BA4086"/>
    <w:rsid w:val="00BA5D1E"/>
    <w:rsid w:val="00BA5E7A"/>
    <w:rsid w:val="00BA658E"/>
    <w:rsid w:val="00BB37C4"/>
    <w:rsid w:val="00BB3B09"/>
    <w:rsid w:val="00BB72DB"/>
    <w:rsid w:val="00BD1C82"/>
    <w:rsid w:val="00BD2B94"/>
    <w:rsid w:val="00BD2C7C"/>
    <w:rsid w:val="00BD4584"/>
    <w:rsid w:val="00BE2383"/>
    <w:rsid w:val="00BE2E59"/>
    <w:rsid w:val="00BE3CF7"/>
    <w:rsid w:val="00BE68B7"/>
    <w:rsid w:val="00BE7A90"/>
    <w:rsid w:val="00BE7FA7"/>
    <w:rsid w:val="00BF0710"/>
    <w:rsid w:val="00BF465F"/>
    <w:rsid w:val="00C002F0"/>
    <w:rsid w:val="00C0320E"/>
    <w:rsid w:val="00C11859"/>
    <w:rsid w:val="00C13E6F"/>
    <w:rsid w:val="00C1641A"/>
    <w:rsid w:val="00C17101"/>
    <w:rsid w:val="00C1792D"/>
    <w:rsid w:val="00C17AD3"/>
    <w:rsid w:val="00C17BD5"/>
    <w:rsid w:val="00C207ED"/>
    <w:rsid w:val="00C20D31"/>
    <w:rsid w:val="00C21DF2"/>
    <w:rsid w:val="00C22BE5"/>
    <w:rsid w:val="00C22EB4"/>
    <w:rsid w:val="00C24234"/>
    <w:rsid w:val="00C2524F"/>
    <w:rsid w:val="00C26A2E"/>
    <w:rsid w:val="00C3002D"/>
    <w:rsid w:val="00C307F7"/>
    <w:rsid w:val="00C30DED"/>
    <w:rsid w:val="00C32F65"/>
    <w:rsid w:val="00C36256"/>
    <w:rsid w:val="00C374F4"/>
    <w:rsid w:val="00C42112"/>
    <w:rsid w:val="00C42DB0"/>
    <w:rsid w:val="00C45EC6"/>
    <w:rsid w:val="00C464B1"/>
    <w:rsid w:val="00C50423"/>
    <w:rsid w:val="00C5047B"/>
    <w:rsid w:val="00C5234C"/>
    <w:rsid w:val="00C5320F"/>
    <w:rsid w:val="00C55652"/>
    <w:rsid w:val="00C55ADF"/>
    <w:rsid w:val="00C57537"/>
    <w:rsid w:val="00C6054B"/>
    <w:rsid w:val="00C63EFD"/>
    <w:rsid w:val="00C647DC"/>
    <w:rsid w:val="00C66A1E"/>
    <w:rsid w:val="00C670DE"/>
    <w:rsid w:val="00C67C21"/>
    <w:rsid w:val="00C72975"/>
    <w:rsid w:val="00C73ECC"/>
    <w:rsid w:val="00C7545F"/>
    <w:rsid w:val="00C77837"/>
    <w:rsid w:val="00C77847"/>
    <w:rsid w:val="00C801E9"/>
    <w:rsid w:val="00C80695"/>
    <w:rsid w:val="00C81374"/>
    <w:rsid w:val="00C82D86"/>
    <w:rsid w:val="00C8464B"/>
    <w:rsid w:val="00C85D69"/>
    <w:rsid w:val="00C85F3E"/>
    <w:rsid w:val="00C86B9F"/>
    <w:rsid w:val="00C90AEE"/>
    <w:rsid w:val="00C92E2B"/>
    <w:rsid w:val="00C9329B"/>
    <w:rsid w:val="00C95401"/>
    <w:rsid w:val="00C96BF9"/>
    <w:rsid w:val="00C97299"/>
    <w:rsid w:val="00CA08B7"/>
    <w:rsid w:val="00CA0BD2"/>
    <w:rsid w:val="00CA2E95"/>
    <w:rsid w:val="00CA5E2B"/>
    <w:rsid w:val="00CB1C61"/>
    <w:rsid w:val="00CB2E2A"/>
    <w:rsid w:val="00CB56A8"/>
    <w:rsid w:val="00CB5A19"/>
    <w:rsid w:val="00CB6996"/>
    <w:rsid w:val="00CB77CC"/>
    <w:rsid w:val="00CC2322"/>
    <w:rsid w:val="00CC2338"/>
    <w:rsid w:val="00CC2C03"/>
    <w:rsid w:val="00CC2E0E"/>
    <w:rsid w:val="00CC3937"/>
    <w:rsid w:val="00CC5B77"/>
    <w:rsid w:val="00CC7CA4"/>
    <w:rsid w:val="00CD00C5"/>
    <w:rsid w:val="00CD107C"/>
    <w:rsid w:val="00CD20B5"/>
    <w:rsid w:val="00CD3C05"/>
    <w:rsid w:val="00CD563C"/>
    <w:rsid w:val="00CD632C"/>
    <w:rsid w:val="00CD63EA"/>
    <w:rsid w:val="00CD7A8B"/>
    <w:rsid w:val="00CE1A59"/>
    <w:rsid w:val="00CE1AB3"/>
    <w:rsid w:val="00CE1C48"/>
    <w:rsid w:val="00CE28AC"/>
    <w:rsid w:val="00CE2E84"/>
    <w:rsid w:val="00CE4615"/>
    <w:rsid w:val="00CE4811"/>
    <w:rsid w:val="00CE5B91"/>
    <w:rsid w:val="00CE663B"/>
    <w:rsid w:val="00CF05FB"/>
    <w:rsid w:val="00CF0F6F"/>
    <w:rsid w:val="00CF27EE"/>
    <w:rsid w:val="00CF341E"/>
    <w:rsid w:val="00CF369C"/>
    <w:rsid w:val="00D024FC"/>
    <w:rsid w:val="00D06FB0"/>
    <w:rsid w:val="00D118F6"/>
    <w:rsid w:val="00D1541E"/>
    <w:rsid w:val="00D15A5A"/>
    <w:rsid w:val="00D169B8"/>
    <w:rsid w:val="00D2098C"/>
    <w:rsid w:val="00D21AAE"/>
    <w:rsid w:val="00D25177"/>
    <w:rsid w:val="00D2702C"/>
    <w:rsid w:val="00D27F6F"/>
    <w:rsid w:val="00D30976"/>
    <w:rsid w:val="00D35A38"/>
    <w:rsid w:val="00D35CB3"/>
    <w:rsid w:val="00D36B26"/>
    <w:rsid w:val="00D40C8D"/>
    <w:rsid w:val="00D41F66"/>
    <w:rsid w:val="00D42DFE"/>
    <w:rsid w:val="00D448D2"/>
    <w:rsid w:val="00D45CAB"/>
    <w:rsid w:val="00D47046"/>
    <w:rsid w:val="00D5407C"/>
    <w:rsid w:val="00D55C06"/>
    <w:rsid w:val="00D642FF"/>
    <w:rsid w:val="00D6799B"/>
    <w:rsid w:val="00D70B01"/>
    <w:rsid w:val="00D728A8"/>
    <w:rsid w:val="00D75DDE"/>
    <w:rsid w:val="00D841A1"/>
    <w:rsid w:val="00D85A4D"/>
    <w:rsid w:val="00D90B68"/>
    <w:rsid w:val="00D93C94"/>
    <w:rsid w:val="00D96A3E"/>
    <w:rsid w:val="00D975C8"/>
    <w:rsid w:val="00D97E71"/>
    <w:rsid w:val="00D97F9B"/>
    <w:rsid w:val="00DA30BB"/>
    <w:rsid w:val="00DA3F3B"/>
    <w:rsid w:val="00DA5511"/>
    <w:rsid w:val="00DA7FB0"/>
    <w:rsid w:val="00DB0D46"/>
    <w:rsid w:val="00DB2BF1"/>
    <w:rsid w:val="00DB608F"/>
    <w:rsid w:val="00DB6BF8"/>
    <w:rsid w:val="00DB74B9"/>
    <w:rsid w:val="00DC0AFA"/>
    <w:rsid w:val="00DC1C01"/>
    <w:rsid w:val="00DC2245"/>
    <w:rsid w:val="00DC49A1"/>
    <w:rsid w:val="00DC6F3E"/>
    <w:rsid w:val="00DD0C3E"/>
    <w:rsid w:val="00DD4482"/>
    <w:rsid w:val="00DD4C35"/>
    <w:rsid w:val="00DD4D49"/>
    <w:rsid w:val="00DD5CC0"/>
    <w:rsid w:val="00DD7850"/>
    <w:rsid w:val="00DE104B"/>
    <w:rsid w:val="00DE294E"/>
    <w:rsid w:val="00DE33E5"/>
    <w:rsid w:val="00DE35EA"/>
    <w:rsid w:val="00DE3E2F"/>
    <w:rsid w:val="00DE6FA3"/>
    <w:rsid w:val="00DE7C85"/>
    <w:rsid w:val="00DF058B"/>
    <w:rsid w:val="00DF0AB9"/>
    <w:rsid w:val="00DF1094"/>
    <w:rsid w:val="00DF1E44"/>
    <w:rsid w:val="00DF35CB"/>
    <w:rsid w:val="00DF4EE2"/>
    <w:rsid w:val="00DF55C0"/>
    <w:rsid w:val="00DF73A6"/>
    <w:rsid w:val="00E01CF6"/>
    <w:rsid w:val="00E02193"/>
    <w:rsid w:val="00E03D82"/>
    <w:rsid w:val="00E12893"/>
    <w:rsid w:val="00E156F1"/>
    <w:rsid w:val="00E15821"/>
    <w:rsid w:val="00E2052F"/>
    <w:rsid w:val="00E20B64"/>
    <w:rsid w:val="00E2481A"/>
    <w:rsid w:val="00E259EA"/>
    <w:rsid w:val="00E351E1"/>
    <w:rsid w:val="00E3520B"/>
    <w:rsid w:val="00E355D1"/>
    <w:rsid w:val="00E36603"/>
    <w:rsid w:val="00E43261"/>
    <w:rsid w:val="00E43B6C"/>
    <w:rsid w:val="00E463EB"/>
    <w:rsid w:val="00E502C8"/>
    <w:rsid w:val="00E50C11"/>
    <w:rsid w:val="00E52B4D"/>
    <w:rsid w:val="00E56025"/>
    <w:rsid w:val="00E6114C"/>
    <w:rsid w:val="00E61DB2"/>
    <w:rsid w:val="00E62D4F"/>
    <w:rsid w:val="00E7193B"/>
    <w:rsid w:val="00E724AB"/>
    <w:rsid w:val="00E75841"/>
    <w:rsid w:val="00E75949"/>
    <w:rsid w:val="00E76BE7"/>
    <w:rsid w:val="00E80AC1"/>
    <w:rsid w:val="00E824B4"/>
    <w:rsid w:val="00E8402F"/>
    <w:rsid w:val="00E85DEB"/>
    <w:rsid w:val="00E86123"/>
    <w:rsid w:val="00E92616"/>
    <w:rsid w:val="00E93FFE"/>
    <w:rsid w:val="00E95370"/>
    <w:rsid w:val="00E96A62"/>
    <w:rsid w:val="00EA16BE"/>
    <w:rsid w:val="00EA3ED2"/>
    <w:rsid w:val="00EA4CAB"/>
    <w:rsid w:val="00EA66D7"/>
    <w:rsid w:val="00EB1B52"/>
    <w:rsid w:val="00EB1C12"/>
    <w:rsid w:val="00EB2507"/>
    <w:rsid w:val="00EB6238"/>
    <w:rsid w:val="00EB7055"/>
    <w:rsid w:val="00EB7F00"/>
    <w:rsid w:val="00EC0595"/>
    <w:rsid w:val="00EC08D6"/>
    <w:rsid w:val="00EC3439"/>
    <w:rsid w:val="00EC3687"/>
    <w:rsid w:val="00EC76B1"/>
    <w:rsid w:val="00ED00ED"/>
    <w:rsid w:val="00ED0407"/>
    <w:rsid w:val="00ED17B2"/>
    <w:rsid w:val="00ED1D3C"/>
    <w:rsid w:val="00ED2B71"/>
    <w:rsid w:val="00ED43A7"/>
    <w:rsid w:val="00ED493D"/>
    <w:rsid w:val="00ED5F58"/>
    <w:rsid w:val="00ED6C69"/>
    <w:rsid w:val="00EE43C8"/>
    <w:rsid w:val="00EE4BF4"/>
    <w:rsid w:val="00EE515B"/>
    <w:rsid w:val="00EE5A7F"/>
    <w:rsid w:val="00EE6945"/>
    <w:rsid w:val="00EF3D39"/>
    <w:rsid w:val="00EF3FE0"/>
    <w:rsid w:val="00EF6806"/>
    <w:rsid w:val="00EF7902"/>
    <w:rsid w:val="00F001C4"/>
    <w:rsid w:val="00F03EB1"/>
    <w:rsid w:val="00F0497D"/>
    <w:rsid w:val="00F053AE"/>
    <w:rsid w:val="00F0584A"/>
    <w:rsid w:val="00F06F52"/>
    <w:rsid w:val="00F105F4"/>
    <w:rsid w:val="00F20255"/>
    <w:rsid w:val="00F22A9C"/>
    <w:rsid w:val="00F22BB6"/>
    <w:rsid w:val="00F2340B"/>
    <w:rsid w:val="00F255FB"/>
    <w:rsid w:val="00F320E4"/>
    <w:rsid w:val="00F33073"/>
    <w:rsid w:val="00F377E9"/>
    <w:rsid w:val="00F379A7"/>
    <w:rsid w:val="00F41170"/>
    <w:rsid w:val="00F4242E"/>
    <w:rsid w:val="00F45B15"/>
    <w:rsid w:val="00F45F2D"/>
    <w:rsid w:val="00F500D3"/>
    <w:rsid w:val="00F53126"/>
    <w:rsid w:val="00F54478"/>
    <w:rsid w:val="00F54DA0"/>
    <w:rsid w:val="00F55768"/>
    <w:rsid w:val="00F55A8B"/>
    <w:rsid w:val="00F55ED7"/>
    <w:rsid w:val="00F56CE8"/>
    <w:rsid w:val="00F573AE"/>
    <w:rsid w:val="00F57405"/>
    <w:rsid w:val="00F6211B"/>
    <w:rsid w:val="00F654E5"/>
    <w:rsid w:val="00F72328"/>
    <w:rsid w:val="00F735E5"/>
    <w:rsid w:val="00F74731"/>
    <w:rsid w:val="00F75856"/>
    <w:rsid w:val="00F75DD4"/>
    <w:rsid w:val="00F81EAD"/>
    <w:rsid w:val="00F82B14"/>
    <w:rsid w:val="00F840BA"/>
    <w:rsid w:val="00F84AE8"/>
    <w:rsid w:val="00F84B7E"/>
    <w:rsid w:val="00F9273B"/>
    <w:rsid w:val="00F92F76"/>
    <w:rsid w:val="00F946E4"/>
    <w:rsid w:val="00F9674E"/>
    <w:rsid w:val="00FA12CE"/>
    <w:rsid w:val="00FA3488"/>
    <w:rsid w:val="00FA74AB"/>
    <w:rsid w:val="00FB2521"/>
    <w:rsid w:val="00FB2FF2"/>
    <w:rsid w:val="00FB67B2"/>
    <w:rsid w:val="00FB7E42"/>
    <w:rsid w:val="00FC077C"/>
    <w:rsid w:val="00FC775A"/>
    <w:rsid w:val="00FD0704"/>
    <w:rsid w:val="00FD595A"/>
    <w:rsid w:val="00FD671F"/>
    <w:rsid w:val="00FE0599"/>
    <w:rsid w:val="00FE0A82"/>
    <w:rsid w:val="00FE264E"/>
    <w:rsid w:val="00FE3718"/>
    <w:rsid w:val="00FE4270"/>
    <w:rsid w:val="00FE6397"/>
    <w:rsid w:val="00FE63C4"/>
    <w:rsid w:val="00FE676C"/>
    <w:rsid w:val="00FE7596"/>
    <w:rsid w:val="00FF45B9"/>
    <w:rsid w:val="00FF4BD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2C2E38"/>
  <w15:docId w15:val="{95E7B751-B701-4C53-8BC1-42E7586E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25">
    <w:name w:val="mb-2.5"/>
    <w:basedOn w:val="Normal"/>
    <w:rsid w:val="00B25D3D"/>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issue-underline">
    <w:name w:val="issue-underline"/>
    <w:basedOn w:val="DefaultParagraphFont"/>
    <w:rsid w:val="00B25D3D"/>
  </w:style>
  <w:style w:type="paragraph" w:styleId="ListParagraph">
    <w:name w:val="List Paragraph"/>
    <w:basedOn w:val="Normal"/>
    <w:uiPriority w:val="34"/>
    <w:qFormat/>
    <w:rsid w:val="003F1F15"/>
    <w:pPr>
      <w:ind w:left="720"/>
      <w:contextualSpacing/>
    </w:pPr>
  </w:style>
  <w:style w:type="paragraph" w:styleId="NormalWeb">
    <w:name w:val="Normal (Web)"/>
    <w:basedOn w:val="Normal"/>
    <w:uiPriority w:val="99"/>
    <w:unhideWhenUsed/>
    <w:rsid w:val="005C6B6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Hyperlink">
    <w:name w:val="Hyperlink"/>
    <w:basedOn w:val="DefaultParagraphFont"/>
    <w:uiPriority w:val="99"/>
    <w:unhideWhenUsed/>
    <w:rsid w:val="00E463EB"/>
    <w:rPr>
      <w:color w:val="0563C1" w:themeColor="hyperlink"/>
      <w:u w:val="single"/>
    </w:rPr>
  </w:style>
  <w:style w:type="character" w:styleId="UnresolvedMention">
    <w:name w:val="Unresolved Mention"/>
    <w:basedOn w:val="DefaultParagraphFont"/>
    <w:uiPriority w:val="99"/>
    <w:semiHidden/>
    <w:unhideWhenUsed/>
    <w:rsid w:val="00E463EB"/>
    <w:rPr>
      <w:color w:val="605E5C"/>
      <w:shd w:val="clear" w:color="auto" w:fill="E1DFDD"/>
    </w:rPr>
  </w:style>
  <w:style w:type="character" w:customStyle="1" w:styleId="ref-journal">
    <w:name w:val="ref-journal"/>
    <w:basedOn w:val="DefaultParagraphFont"/>
    <w:rsid w:val="00E463EB"/>
  </w:style>
  <w:style w:type="character" w:customStyle="1" w:styleId="ref-vol">
    <w:name w:val="ref-vol"/>
    <w:basedOn w:val="DefaultParagraphFont"/>
    <w:rsid w:val="00E463EB"/>
  </w:style>
  <w:style w:type="character" w:styleId="Emphasis">
    <w:name w:val="Emphasis"/>
    <w:basedOn w:val="DefaultParagraphFont"/>
    <w:uiPriority w:val="20"/>
    <w:qFormat/>
    <w:rsid w:val="005E1B24"/>
    <w:rPr>
      <w:i/>
      <w:iCs/>
    </w:rPr>
  </w:style>
  <w:style w:type="paragraph" w:customStyle="1" w:styleId="EndNoteBibliographyTitle">
    <w:name w:val="EndNote Bibliography Title"/>
    <w:basedOn w:val="Normal"/>
    <w:link w:val="EndNoteBibliographyTitleChar"/>
    <w:rsid w:val="0074747B"/>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74747B"/>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74747B"/>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74747B"/>
    <w:rPr>
      <w:rFonts w:ascii="Times New Roman" w:hAnsi="Times New Roman" w:cs="Times New Roman"/>
      <w:noProof/>
      <w:sz w:val="24"/>
      <w:lang w:val="en-US"/>
    </w:rPr>
  </w:style>
  <w:style w:type="paragraph" w:styleId="Header">
    <w:name w:val="header"/>
    <w:basedOn w:val="Normal"/>
    <w:link w:val="HeaderChar"/>
    <w:uiPriority w:val="99"/>
    <w:unhideWhenUsed/>
    <w:rsid w:val="001525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25D5"/>
  </w:style>
  <w:style w:type="paragraph" w:styleId="Footer">
    <w:name w:val="footer"/>
    <w:basedOn w:val="Normal"/>
    <w:link w:val="FooterChar"/>
    <w:uiPriority w:val="99"/>
    <w:unhideWhenUsed/>
    <w:rsid w:val="001525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25D5"/>
  </w:style>
  <w:style w:type="character" w:styleId="CommentReference">
    <w:name w:val="annotation reference"/>
    <w:basedOn w:val="DefaultParagraphFont"/>
    <w:uiPriority w:val="99"/>
    <w:semiHidden/>
    <w:unhideWhenUsed/>
    <w:rsid w:val="00BA3F98"/>
    <w:rPr>
      <w:sz w:val="16"/>
      <w:szCs w:val="16"/>
    </w:rPr>
  </w:style>
  <w:style w:type="paragraph" w:styleId="CommentText">
    <w:name w:val="annotation text"/>
    <w:basedOn w:val="Normal"/>
    <w:link w:val="CommentTextChar"/>
    <w:uiPriority w:val="99"/>
    <w:unhideWhenUsed/>
    <w:rsid w:val="00BA3F98"/>
    <w:pPr>
      <w:spacing w:line="240" w:lineRule="auto"/>
    </w:pPr>
    <w:rPr>
      <w:sz w:val="20"/>
      <w:szCs w:val="20"/>
    </w:rPr>
  </w:style>
  <w:style w:type="character" w:customStyle="1" w:styleId="CommentTextChar">
    <w:name w:val="Comment Text Char"/>
    <w:basedOn w:val="DefaultParagraphFont"/>
    <w:link w:val="CommentText"/>
    <w:uiPriority w:val="99"/>
    <w:rsid w:val="00BA3F98"/>
    <w:rPr>
      <w:sz w:val="20"/>
      <w:szCs w:val="20"/>
    </w:rPr>
  </w:style>
  <w:style w:type="paragraph" w:styleId="CommentSubject">
    <w:name w:val="annotation subject"/>
    <w:basedOn w:val="CommentText"/>
    <w:next w:val="CommentText"/>
    <w:link w:val="CommentSubjectChar"/>
    <w:uiPriority w:val="99"/>
    <w:semiHidden/>
    <w:unhideWhenUsed/>
    <w:rsid w:val="00BA3F98"/>
    <w:rPr>
      <w:b/>
      <w:bCs/>
    </w:rPr>
  </w:style>
  <w:style w:type="character" w:customStyle="1" w:styleId="CommentSubjectChar">
    <w:name w:val="Comment Subject Char"/>
    <w:basedOn w:val="CommentTextChar"/>
    <w:link w:val="CommentSubject"/>
    <w:uiPriority w:val="99"/>
    <w:semiHidden/>
    <w:rsid w:val="00BA3F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95589">
      <w:bodyDiv w:val="1"/>
      <w:marLeft w:val="0"/>
      <w:marRight w:val="0"/>
      <w:marTop w:val="0"/>
      <w:marBottom w:val="0"/>
      <w:divBdr>
        <w:top w:val="none" w:sz="0" w:space="0" w:color="auto"/>
        <w:left w:val="none" w:sz="0" w:space="0" w:color="auto"/>
        <w:bottom w:val="none" w:sz="0" w:space="0" w:color="auto"/>
        <w:right w:val="none" w:sz="0" w:space="0" w:color="auto"/>
      </w:divBdr>
    </w:div>
    <w:div w:id="389574768">
      <w:bodyDiv w:val="1"/>
      <w:marLeft w:val="0"/>
      <w:marRight w:val="0"/>
      <w:marTop w:val="0"/>
      <w:marBottom w:val="0"/>
      <w:divBdr>
        <w:top w:val="none" w:sz="0" w:space="0" w:color="auto"/>
        <w:left w:val="none" w:sz="0" w:space="0" w:color="auto"/>
        <w:bottom w:val="none" w:sz="0" w:space="0" w:color="auto"/>
        <w:right w:val="none" w:sz="0" w:space="0" w:color="auto"/>
      </w:divBdr>
    </w:div>
    <w:div w:id="513692667">
      <w:bodyDiv w:val="1"/>
      <w:marLeft w:val="0"/>
      <w:marRight w:val="0"/>
      <w:marTop w:val="0"/>
      <w:marBottom w:val="0"/>
      <w:divBdr>
        <w:top w:val="none" w:sz="0" w:space="0" w:color="auto"/>
        <w:left w:val="none" w:sz="0" w:space="0" w:color="auto"/>
        <w:bottom w:val="none" w:sz="0" w:space="0" w:color="auto"/>
        <w:right w:val="none" w:sz="0" w:space="0" w:color="auto"/>
      </w:divBdr>
    </w:div>
    <w:div w:id="698550577">
      <w:bodyDiv w:val="1"/>
      <w:marLeft w:val="0"/>
      <w:marRight w:val="0"/>
      <w:marTop w:val="0"/>
      <w:marBottom w:val="0"/>
      <w:divBdr>
        <w:top w:val="none" w:sz="0" w:space="0" w:color="auto"/>
        <w:left w:val="none" w:sz="0" w:space="0" w:color="auto"/>
        <w:bottom w:val="none" w:sz="0" w:space="0" w:color="auto"/>
        <w:right w:val="none" w:sz="0" w:space="0" w:color="auto"/>
      </w:divBdr>
    </w:div>
    <w:div w:id="701781640">
      <w:bodyDiv w:val="1"/>
      <w:marLeft w:val="0"/>
      <w:marRight w:val="0"/>
      <w:marTop w:val="0"/>
      <w:marBottom w:val="0"/>
      <w:divBdr>
        <w:top w:val="none" w:sz="0" w:space="0" w:color="auto"/>
        <w:left w:val="none" w:sz="0" w:space="0" w:color="auto"/>
        <w:bottom w:val="none" w:sz="0" w:space="0" w:color="auto"/>
        <w:right w:val="none" w:sz="0" w:space="0" w:color="auto"/>
      </w:divBdr>
    </w:div>
    <w:div w:id="1312908593">
      <w:bodyDiv w:val="1"/>
      <w:marLeft w:val="0"/>
      <w:marRight w:val="0"/>
      <w:marTop w:val="0"/>
      <w:marBottom w:val="0"/>
      <w:divBdr>
        <w:top w:val="none" w:sz="0" w:space="0" w:color="auto"/>
        <w:left w:val="none" w:sz="0" w:space="0" w:color="auto"/>
        <w:bottom w:val="none" w:sz="0" w:space="0" w:color="auto"/>
        <w:right w:val="none" w:sz="0" w:space="0" w:color="auto"/>
      </w:divBdr>
    </w:div>
    <w:div w:id="1322931300">
      <w:bodyDiv w:val="1"/>
      <w:marLeft w:val="0"/>
      <w:marRight w:val="0"/>
      <w:marTop w:val="0"/>
      <w:marBottom w:val="0"/>
      <w:divBdr>
        <w:top w:val="none" w:sz="0" w:space="0" w:color="auto"/>
        <w:left w:val="none" w:sz="0" w:space="0" w:color="auto"/>
        <w:bottom w:val="none" w:sz="0" w:space="0" w:color="auto"/>
        <w:right w:val="none" w:sz="0" w:space="0" w:color="auto"/>
      </w:divBdr>
    </w:div>
    <w:div w:id="1687904656">
      <w:bodyDiv w:val="1"/>
      <w:marLeft w:val="0"/>
      <w:marRight w:val="0"/>
      <w:marTop w:val="0"/>
      <w:marBottom w:val="0"/>
      <w:divBdr>
        <w:top w:val="none" w:sz="0" w:space="0" w:color="auto"/>
        <w:left w:val="none" w:sz="0" w:space="0" w:color="auto"/>
        <w:bottom w:val="none" w:sz="0" w:space="0" w:color="auto"/>
        <w:right w:val="none" w:sz="0" w:space="0" w:color="auto"/>
      </w:divBdr>
    </w:div>
    <w:div w:id="1724914030">
      <w:bodyDiv w:val="1"/>
      <w:marLeft w:val="0"/>
      <w:marRight w:val="0"/>
      <w:marTop w:val="0"/>
      <w:marBottom w:val="0"/>
      <w:divBdr>
        <w:top w:val="none" w:sz="0" w:space="0" w:color="auto"/>
        <w:left w:val="none" w:sz="0" w:space="0" w:color="auto"/>
        <w:bottom w:val="none" w:sz="0" w:space="0" w:color="auto"/>
        <w:right w:val="none" w:sz="0" w:space="0" w:color="auto"/>
      </w:divBdr>
    </w:div>
    <w:div w:id="2079286204">
      <w:bodyDiv w:val="1"/>
      <w:marLeft w:val="0"/>
      <w:marRight w:val="0"/>
      <w:marTop w:val="0"/>
      <w:marBottom w:val="0"/>
      <w:divBdr>
        <w:top w:val="none" w:sz="0" w:space="0" w:color="auto"/>
        <w:left w:val="none" w:sz="0" w:space="0" w:color="auto"/>
        <w:bottom w:val="none" w:sz="0" w:space="0" w:color="auto"/>
        <w:right w:val="none" w:sz="0" w:space="0" w:color="auto"/>
      </w:divBdr>
    </w:div>
    <w:div w:id="20903414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3133CD-4BEA-4E84-9CEA-86DD6A6EF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3</TotalTime>
  <Pages>33</Pages>
  <Words>14867</Words>
  <Characters>8474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gand makhsous</dc:creator>
  <cp:keywords/>
  <dc:description/>
  <cp:lastModifiedBy>Lisa Willis</cp:lastModifiedBy>
  <cp:revision>40</cp:revision>
  <dcterms:created xsi:type="dcterms:W3CDTF">2023-10-26T17:45:00Z</dcterms:created>
  <dcterms:modified xsi:type="dcterms:W3CDTF">2023-11-03T15:30:00Z</dcterms:modified>
</cp:coreProperties>
</file>